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766688105"/>
        <w:docPartObj>
          <w:docPartGallery w:val="Cover Pages"/>
          <w:docPartUnique/>
        </w:docPartObj>
      </w:sdtPr>
      <w:sdtEndPr>
        <w:rPr>
          <w:rStyle w:val="ab"/>
          <w:b/>
          <w:bCs/>
          <w:iCs/>
          <w:smallCaps/>
          <w:color w:val="833C0B" w:themeColor="accent2" w:themeShade="80"/>
          <w:spacing w:val="5"/>
          <w:sz w:val="32"/>
          <w:szCs w:val="32"/>
        </w:rPr>
      </w:sdtEndPr>
      <w:sdtContent>
        <w:p w14:paraId="010B6539" w14:textId="3241A863" w:rsidR="00C31A69" w:rsidRPr="00C31A69" w:rsidRDefault="00F16E62" w:rsidP="00C31A69">
          <w:pPr>
            <w:pStyle w:val="a3"/>
            <w:jc w:val="center"/>
            <w:rPr>
              <w:rStyle w:val="ab"/>
              <w:rFonts w:cs="Times New Roman"/>
              <w:iCs/>
              <w:color w:val="1F4E79" w:themeColor="accent1" w:themeShade="80"/>
              <w:sz w:val="32"/>
              <w:szCs w:val="32"/>
            </w:rPr>
          </w:pPr>
          <w:r w:rsidRPr="00C31A69">
            <w:rPr>
              <w:noProof/>
              <w:sz w:val="32"/>
              <w:szCs w:val="28"/>
              <w:lang w:val="en-US"/>
            </w:rPr>
            <mc:AlternateContent>
              <mc:Choice Requires="wpg">
                <w:drawing>
                  <wp:anchor distT="0" distB="0" distL="114300" distR="114300" simplePos="0" relativeHeight="251815424" behindDoc="1" locked="0" layoutInCell="1" allowOverlap="1" wp14:anchorId="2E5E5D83" wp14:editId="05E29088">
                    <wp:simplePos x="0" y="0"/>
                    <wp:positionH relativeFrom="page">
                      <wp:posOffset>106878</wp:posOffset>
                    </wp:positionH>
                    <wp:positionV relativeFrom="page">
                      <wp:posOffset>23751</wp:posOffset>
                    </wp:positionV>
                    <wp:extent cx="9749641" cy="10663827"/>
                    <wp:effectExtent l="0" t="0" r="4445" b="4445"/>
                    <wp:wrapNone/>
                    <wp:docPr id="28" name="Group 28"/>
                    <wp:cNvGraphicFramePr/>
                    <a:graphic xmlns:a="http://schemas.openxmlformats.org/drawingml/2006/main">
                      <a:graphicData uri="http://schemas.microsoft.com/office/word/2010/wordprocessingGroup">
                        <wpg:wgp>
                          <wpg:cNvGrpSpPr/>
                          <wpg:grpSpPr>
                            <a:xfrm>
                              <a:off x="0" y="0"/>
                              <a:ext cx="9749641" cy="10663827"/>
                              <a:chOff x="0" y="0"/>
                              <a:chExt cx="13973727" cy="9125712"/>
                            </a:xfrm>
                          </wpg:grpSpPr>
                          <wps:wsp>
                            <wps:cNvPr id="29" name="Rectangle 29"/>
                            <wps:cNvSpPr/>
                            <wps:spPr>
                              <a:xfrm>
                                <a:off x="0" y="0"/>
                                <a:ext cx="102122"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Pentagon 33"/>
                            <wps:cNvSpPr/>
                            <wps:spPr>
                              <a:xfrm flipH="1" flipV="1">
                                <a:off x="11339151" y="3434651"/>
                                <a:ext cx="2634576" cy="488061"/>
                              </a:xfrm>
                              <a:prstGeom prst="homePlate">
                                <a:avLst>
                                  <a:gd name="adj" fmla="val 11695765"/>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0C519D" w14:textId="4A02EDCD" w:rsidR="00D6111B" w:rsidRDefault="00D6111B" w:rsidP="00170FFB">
                                  <w:pPr>
                                    <w:pStyle w:val="a3"/>
                                    <w:jc w:val="center"/>
                                    <w:rPr>
                                      <w:color w:val="FFFFFF" w:themeColor="background1"/>
                                      <w:sz w:val="28"/>
                                      <w:szCs w:val="28"/>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123" name="Group 123"/>
                            <wpg:cNvGrpSpPr/>
                            <wpg:grpSpPr>
                              <a:xfrm>
                                <a:off x="76200" y="4210050"/>
                                <a:ext cx="1745380" cy="4910328"/>
                                <a:chOff x="80645" y="4211812"/>
                                <a:chExt cx="1108167" cy="3121026"/>
                              </a:xfrm>
                            </wpg:grpSpPr>
                            <wpg:grpSp>
                              <wpg:cNvPr id="124" name="Group 124"/>
                              <wpg:cNvGrpSpPr>
                                <a:grpSpLocks noChangeAspect="1"/>
                              </wpg:cNvGrpSpPr>
                              <wpg:grpSpPr>
                                <a:xfrm>
                                  <a:off x="141062" y="4211812"/>
                                  <a:ext cx="1047750" cy="3121026"/>
                                  <a:chOff x="141062" y="4211812"/>
                                  <a:chExt cx="1047750" cy="3121026"/>
                                </a:xfrm>
                              </wpg:grpSpPr>
                              <wps:wsp>
                                <wps:cNvPr id="125" name="Freeform 125"/>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26" name="Freeform 126"/>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27" name="Freeform 127"/>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28" name="Freeform 128"/>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29" name="Freeform 129"/>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0" name="Freeform 130"/>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1" name="Freeform 131"/>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2" name="Freeform 132"/>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3" name="Freeform 133"/>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4" name="Freeform 134"/>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5" name="Freeform 135"/>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6" name="Freeform 136"/>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137" name="Group 137"/>
                              <wpg:cNvGrpSpPr>
                                <a:grpSpLocks noChangeAspect="1"/>
                              </wpg:cNvGrpSpPr>
                              <wpg:grpSpPr>
                                <a:xfrm>
                                  <a:off x="80645" y="4826889"/>
                                  <a:ext cx="740491" cy="2505947"/>
                                  <a:chOff x="80645" y="4649908"/>
                                  <a:chExt cx="495851" cy="1678044"/>
                                </a:xfrm>
                              </wpg:grpSpPr>
                              <wps:wsp>
                                <wps:cNvPr id="138" name="Freeform 13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9" name="Freeform 13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0" name="Freeform 14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1" name="Freeform 141"/>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2" name="Freeform 142"/>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3" name="Freeform 143"/>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4" name="Freeform 144"/>
                                <wps:cNvSpPr>
                                  <a:spLocks/>
                                </wps:cNvSpPr>
                                <wps:spPr bwMode="auto">
                                  <a:xfrm>
                                    <a:off x="317168" y="4649908"/>
                                    <a:ext cx="259328"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5" name="Freeform 145"/>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6" name="Freeform 146"/>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7" name="Freeform 147"/>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8" name="Freeform 148"/>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2E5E5D83" id="Group 28" o:spid="_x0000_s1026" style="position:absolute;left:0;text-align:left;margin-left:8.4pt;margin-top:1.85pt;width:767.7pt;height:839.65pt;z-index:-251501056;mso-position-horizontal-relative:page;mso-position-vertical-relative:page" coordsize="139737,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">
                    <v:rect id="Rectangle 29" o:spid="_x0000_s1027" style="position:absolute;width:1021;height:9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n6dMYA&#10;AADbAAAADwAAAGRycy9kb3ducmV2LnhtbESPQWvCQBSE74X+h+UVequb5iBNdBURCi1SSlVEb8/s&#10;MxvNvg3ZrUn99V1B8DjMzDfMeNrbWpyp9ZVjBa+DBARx4XTFpYL16v3lDYQPyBprx6TgjzxMJ48P&#10;Y8y16/iHzstQighhn6MCE0KTS+kLQxb9wDXE0Tu41mKIsi2lbrGLcFvLNEmG0mLFccFgQ3NDxWn5&#10;axW44yVbL7qv035lsmKzS8vt53en1PNTPxuBCNSHe/jW/tAK0gyuX+IPkJ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Ln6dMYAAADbAAAADwAAAAAAAAAAAAAAAACYAgAAZHJz&#10;L2Rvd25yZXYueG1sUEsFBgAAAAAEAAQA9QAAAIsDA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33" o:spid="_x0000_s1028" type="#_x0000_t15" style="position:absolute;left:113391;top:34346;width:26346;height:4881;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fAMMA&#10;AADbAAAADwAAAGRycy9kb3ducmV2LnhtbESPQWvCQBSE74X+h+UVeilmEwWRNKu0QqA30XjI8ZF9&#10;TUKzb9PsmsR/7wqCx2FmvmGy3Ww6MdLgWssKkigGQVxZ3XKt4Fzkiw0I55E1dpZJwZUc7LavLxmm&#10;2k58pPHkaxEg7FJU0Hjfp1K6qiGDLrI9cfB+7WDQBznUUg84Bbjp5DKO19Jgy2GhwZ72DVV/p4tR&#10;kBfr9vu/WOZjfbCzzpPyozxapd7f5q9PEJ5m/ww/2j9awWoF9y/hB8jt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MfAMMAAADbAAAADwAAAAAAAAAAAAAAAACYAgAAZHJzL2Rv&#10;d25yZXYueG1sUEsFBgAAAAAEAAQA9QAAAIgDAAAAAA==&#10;" adj="-446400" fillcolor="#5b9bd5 [3204]" stroked="f" strokeweight="1pt">
                      <v:textbox inset=",0,14.4pt,0">
                        <w:txbxContent>
                          <w:p w14:paraId="2C0C519D" w14:textId="4A02EDCD" w:rsidR="00D6111B" w:rsidRDefault="00D6111B" w:rsidP="00170FFB">
                            <w:pPr>
                              <w:pStyle w:val="NoSpacing"/>
                              <w:jc w:val="center"/>
                              <w:rPr>
                                <w:color w:val="FFFFFF" w:themeColor="background1"/>
                                <w:sz w:val="28"/>
                                <w:szCs w:val="28"/>
                              </w:rPr>
                            </w:pPr>
                          </w:p>
                        </w:txbxContent>
                      </v:textbox>
                    </v:shape>
                    <v:group id="Group 123" o:spid="_x0000_s1029" style="position:absolute;left:762;top:42100;width:17453;height:49103" coordorigin="806,42118" coordsize="11081,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KNYS8IAAADcAAAADwAAAGRycy9kb3ducmV2LnhtbERPTYvCMBC9C/6HMII3&#10;Taso0jWKyK54kAXrwrK3oRnbYjMpTWzrvzcLgrd5vM9Zb3tTiZYaV1pWEE8jEMSZ1SXnCn4uX5MV&#10;COeRNVaWScGDHGw3w8EaE207PlOb+lyEEHYJKii8rxMpXVaQQTe1NXHgrrYx6ANscqkb7EK4qeQs&#10;ipbSYMmhocCa9gVlt/RuFBw67Hbz+LM93a77x99l8f17ikmp8ajffYDw1Pu3+OU+6jB/Nof/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CjWEvCAAAA3AAAAA8A&#10;AAAAAAAAAAAAAAAAqgIAAGRycy9kb3ducmV2LnhtbFBLBQYAAAAABAAEAPoAAACZAwAAAAA=&#10;">
                      <v:group id="Group 124" o:spid="_x0000_s1030" style="position:absolute;left:1410;top:42118;width:10478;height:31210" coordorigin="1410,42118" coordsize="10477,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o:lock v:ext="edit" aspectratio="t"/>
                        <v:shape id="Freeform 125" o:spid="_x0000_s1031" style="position:absolute;left:3696;top:62168;width:1937;height:6985;visibility:visible;mso-wrap-style:square;v-text-anchor:top" coordsize="12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Uh8cEA&#10;AADcAAAADwAAAGRycy9kb3ducmV2LnhtbERPS4vCMBC+C/6HMIIX0VRhF6lNRUSpe1wf96EZ22oz&#10;KU2s1V+/WVjY23x8z0nWvalFR62rLCuYzyIQxLnVFRcKzqf9dAnCeWSNtWVS8CIH63Q4SDDW9snf&#10;1B19IUIIuxgVlN43sZQuL8mgm9mGOHBX2xr0AbaF1C0+Q7ip5SKKPqXBikNDiQ1tS8rvx4dRoN+n&#10;zHYmK7aTy9fuusmWh+zmlBqP+s0KhKfe/4v/3Acd5i8+4PeZcIF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7lIfHBAAAA3AAAAA8AAAAAAAAAAAAAAAAAmAIAAGRycy9kb3du&#10;cmV2LnhtbFBLBQYAAAAABAAEAPUAAACGAw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126" o:spid="_x0000_s1032" style="position:absolute;left:5728;top:69058;width:1842;height:4270;visibility:visible;mso-wrap-style:square;v-text-anchor:top" coordsize="11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QkncEA&#10;AADcAAAADwAAAGRycy9kb3ducmV2LnhtbERPzWrCQBC+C77DMoI3s6lgKKmrpEKLFw+1fYBpdsym&#10;ZmfD7mri27sFwdt8fL+z3o62E1fyoXWs4CXLQRDXTrfcKPj5/li8gggRWWPnmBTcKMB2M52ssdRu&#10;4C+6HmMjUgiHEhWYGPtSylAbshgy1xMn7uS8xZigb6T2OKRw28llnhfSYsupwWBPO0P1+XixCi66&#10;2H2uVuP573dwlT8d3qu9M0rNZ2P1BiLSGJ/ih3uv0/xlAf/PpAvk5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okJJ3BAAAA3AAAAA8AAAAAAAAAAAAAAAAAmAIAAGRycy9kb3du&#10;cmV2LnhtbFBLBQYAAAAABAAEAPUAAACGAw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127" o:spid="_x0000_s1033" style="position:absolute;left:1410;top:42118;width:2223;height:20193;visibility:visible;mso-wrap-style:square;v-text-anchor:top" coordsize="140,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5eZ8MA&#10;AADcAAAADwAAAGRycy9kb3ducmV2LnhtbERP32vCMBB+F/wfwg1803R1uNEZRQShjsGwDsG3o7m1&#10;3ZpLSVKt//0yEPZ2H9/PW64H04oLOd9YVvA4S0AQl1Y3XCn4PO6mLyB8QNbYWiYFN/KwXo1HS8y0&#10;vfKBLkWoRAxhn6GCOoQuk9KXNRn0M9sRR+7LOoMhQldJ7fAaw00r0yRZSIMNx4YaO9rWVP4UvVHw&#10;8XT7xn1vDun8mOwdvnf52+ms1ORh2LyCCDSEf/Hdnes4P32Gv2fiB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5eZ8MAAADcAAAADwAAAAAAAAAAAAAAAACYAgAAZHJzL2Rv&#10;d25yZXYueG1sUEsFBgAAAAAEAAQA9QAAAIgD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128" o:spid="_x0000_s1034" style="position:absolute;left:3410;top:48611;width:715;height:13557;visibility:visible;mso-wrap-style:square;v-text-anchor:top" coordsize="45,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N1McMA&#10;AADcAAAADwAAAGRycy9kb3ducmV2LnhtbESPT4vCQAzF78J+hyGCN522h0W6jiILsh68rH/wGjrZ&#10;ttjJdDujtn56cxC8vZCXl99brHrXqBt1ofZsIJ0loIgLb2suDRwPm+kcVIjIFhvPZGCgAKvlx2iB&#10;ufV3/qXbPpZKQjjkaKCKsc21DkVFDsPMt8Sy+/OdwyhjV2rb4V3CXaOzJPnUDmuWDxW29F1Rcdlf&#10;nYFz+Uja7D+m6c9pELBHbbe7wZjJuF9/gYrUx7f5db21gp8JrZQRBXr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uN1McMAAADcAAAADwAAAAAAAAAAAAAAAACYAgAAZHJzL2Rv&#10;d25yZXYueG1sUEsFBgAAAAAEAAQA9QAAAIgD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129" o:spid="_x0000_s1035" style="position:absolute;left:3633;top:62311;width:2444;height:9985;visibility:visible;mso-wrap-style:square;v-text-anchor:top" coordsize="154,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QjAMEA&#10;AADcAAAADwAAAGRycy9kb3ducmV2LnhtbERPS2sCMRC+F/wPYYTearYL1bqaXURoKXrSFsHbuJl9&#10;0M1kSVJd/70RhN7m43vOshhMJ87kfGtZweskAUFcWt1yreDn++PlHYQPyBo7y6TgSh6KfPS0xEzb&#10;C+/ovA+1iCHsM1TQhNBnUvqyIYN+YnviyFXWGQwRulpqh5cYbjqZJslUGmw5NjTY07qh8nf/ZxRY&#10;Sa6iw6ydpxsz3YbjZ/V2Mko9j4fVAkSgIfyLH+4vHeenc7g/Ey+Q+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kIwDBAAAA3AAAAA8AAAAAAAAAAAAAAAAAmAIAAGRycy9kb3du&#10;cmV2LnhtbFBLBQYAAAAABAAEAPUAAACGAw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130" o:spid="_x0000_s1036" style="position:absolute;left:6204;top:72233;width:524;height:1095;visibility:visible;mso-wrap-style:square;v-text-anchor:top" coordsize="3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mo9sQA&#10;AADcAAAADwAAAGRycy9kb3ducmV2LnhtbESPzW4CMQyE75V4h8hIvZVs6Y/QQkCAhNQeS2nPZuNu&#10;ot04qySF7dvXh0q92ZrxzOfVZgy9ulDKPrKB+1kFiriJ1nNr4PR+uFuAygXZYh+ZDPxQhs16crPC&#10;2sYrv9HlWFolIZxrNOBKGWqtc+MoYJ7FgVi0r5gCFllTq23Cq4SHXs+r6lkH9CwNDgfaO2q643cw&#10;kFzZdaentHvs9p+vh7P354/ojbmdjtslqEJj+Tf/Xb9YwX8QfHlGJt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JqPbEAAAA3AAAAA8AAAAAAAAAAAAAAAAAmAIAAGRycy9k&#10;b3ducmV2LnhtbFBLBQYAAAAABAAEAPUAAACJAwAAAAA=&#10;" path="m,l33,69r-9,l12,35,,xe" fillcolor="#44546a [3215]" strokecolor="#44546a [3215]" strokeweight="0">
                          <v:path arrowok="t" o:connecttype="custom" o:connectlocs="0,0;52388,109538;38100,109538;19050,55563;0,0" o:connectangles="0,0,0,0,0"/>
                        </v:shape>
                        <v:shape id="Freeform 131" o:spid="_x0000_s1037" style="position:absolute;left:3553;top:61533;width:238;height:1476;visibility:visible;mso-wrap-style:square;v-text-anchor:top" coordsize="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XuLsAA&#10;AADcAAAADwAAAGRycy9kb3ducmV2LnhtbERPzYrCMBC+L/gOYYS9LJq6C4tUo+iC1ptYfYChGdti&#10;MilJtta3N8LC3ubj+53lerBG9ORD61jBbJqBIK6cbrlWcDnvJnMQISJrNI5JwYMCrFejtyXm2t35&#10;RH0Za5FCOOSooImxy6UMVUMWw9R1xIm7Om8xJuhrqT3eU7g18jPLvqXFllNDgx39NFTdyl+rwJQf&#10;bn/uqD72h8KZx7a4ki+Ueh8PmwWISEP8F/+5DzrN/5rB65l0gVw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9XuLsAAAADcAAAADwAAAAAAAAAAAAAAAACYAgAAZHJzL2Rvd25y&#10;ZXYueG1sUEsFBgAAAAAEAAQA9QAAAIUDAAAAAA==&#10;" path="m,l9,37r,3l15,93,5,49,,xe" fillcolor="#44546a [3215]" strokecolor="#44546a [3215]" strokeweight="0">
                          <v:path arrowok="t" o:connecttype="custom" o:connectlocs="0,0;14288,58738;14288,63500;23813,147638;7938,77788;0,0" o:connectangles="0,0,0,0,0,0"/>
                        </v:shape>
                        <v:shape id="Freeform 132" o:spid="_x0000_s1038" style="position:absolute;left:5633;top:56897;width:6255;height:12161;visibility:visible;mso-wrap-style:square;v-text-anchor:top" coordsize="394,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DKMcIA&#10;AADcAAAADwAAAGRycy9kb3ducmV2LnhtbERPS0sDMRC+F/wPYQre2mwrFlmbFh8InhSrIN6GzTRZ&#10;3UxCEjfbf28Ewdt8fM/Z7ic3iJFi6j0rWC0bEMSd1z0bBW+vD4srECkjaxw8k4ITJdjvzmZbbLUv&#10;/ELjIRtRQzi1qMDmHFopU2fJYVr6QFy5o48Oc4XRSB2x1HA3yHXTbKTDnmuDxUB3lrqvw7dT8L4x&#10;JVwW+/EZyu3JPN8fn6IdlTqfTzfXIDJN+V/8537Udf7FGn6fqRfI3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MoxwgAAANwAAAAPAAAAAAAAAAAAAAAAAJgCAABkcnMvZG93&#10;bnJldi54bWxQSwUGAAAAAAQABAD1AAAAhwM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133" o:spid="_x0000_s1039" style="position:absolute;left:5633;top:69153;width:571;height:3080;visibility:visible;mso-wrap-style:square;v-text-anchor:top" coordsize="36,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1WMUA&#10;AADcAAAADwAAAGRycy9kb3ducmV2LnhtbERPTWvCQBC9C/0PyxR6kboxgpTUVUqLVhQh2iJ4G7Nj&#10;EpqdDdlVk/56t1DwNo/3OZNZaypxocaVlhUMBxEI4szqknMF31/z5xcQziNrrCyTgo4czKYPvQkm&#10;2l55S5edz0UIYZeggsL7OpHSZQUZdANbEwfuZBuDPsAml7rBawg3lYyjaCwNlhwaCqzpvaDsZ3c2&#10;CjYrf+B+mh7j38/Fx6Lbx+u0i5V6emzfXkF4av1d/O9e6jB/NIK/Z8IFcn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S3VYxQAAANwAAAAPAAAAAAAAAAAAAAAAAJgCAABkcnMv&#10;ZG93bnJldi54bWxQSwUGAAAAAAQABAD1AAAAigM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134" o:spid="_x0000_s1040" style="position:absolute;left:6077;top:72296;width:493;height:1032;visibility:visible;mso-wrap-style:square;v-text-anchor:top" coordsize="3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OxH8QA&#10;AADcAAAADwAAAGRycy9kb3ducmV2LnhtbERPTWvCQBC9F/oflhF6qxutFInZiC3U1lMx9RBvQ3bM&#10;BrOzMbvV9N+7gtDbPN7nZMvBtuJMvW8cK5iMExDEldMN1wp2Px/PcxA+IGtsHZOCP/KwzB8fMky1&#10;u/CWzkWoRQxhn6ICE0KXSukrQxb92HXEkTu43mKIsK+l7vESw20rp0nyKi02HBsMdvRuqDoWv1bB&#10;abXe6M/9bP9dzLflmzmV6+mmVOppNKwWIAIN4V98d3/pOP9lBrdn4gUy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jsR/EAAAA3AAAAA8AAAAAAAAAAAAAAAAAmAIAAGRycy9k&#10;b3ducmV2LnhtbFBLBQYAAAAABAAEAPUAAACJAwAAAAA=&#10;" path="m,l31,65r-8,l,xe" fillcolor="#44546a [3215]" strokecolor="#44546a [3215]" strokeweight="0">
                          <v:path arrowok="t" o:connecttype="custom" o:connectlocs="0,0;49213,103188;36513,103188;0,0" o:connectangles="0,0,0,0"/>
                        </v:shape>
                        <v:shape id="Freeform 135" o:spid="_x0000_s1041" style="position:absolute;left:5633;top:68788;width:111;height:666;visibility:visible;mso-wrap-style:square;v-text-anchor:top" coordsize="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V8csMA&#10;AADcAAAADwAAAGRycy9kb3ducmV2LnhtbERPTWsCMRC9F/ofwgi91ayWVl2NUguCp4KuCt6Gzbi7&#10;upmsSarb/nojFLzN433OZNaaWlzI+cqygl43AUGcW11xoWCTLV6HIHxA1lhbJgW/5GE2fX6aYKrt&#10;lVd0WYdCxBD2KSooQ2hSKX1ekkHftQ1x5A7WGQwRukJqh9cYbmrZT5IPabDi2FBiQ18l5af1j1Fw&#10;XP7x/nswX5ybEVfz4phtdy5T6qXTfo5BBGrDQ/zvXuo4/+0d7s/EC+T0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V8csMAAADcAAAADwAAAAAAAAAAAAAAAACYAgAAZHJzL2Rv&#10;d25yZXYueG1sUEsFBgAAAAAEAAQA9QAAAIgDAAAAAA==&#10;" path="m,l6,17,7,42,6,39,,23,,xe" fillcolor="#44546a [3215]" strokecolor="#44546a [3215]" strokeweight="0">
                          <v:path arrowok="t" o:connecttype="custom" o:connectlocs="0,0;9525,26988;11113,66675;9525,61913;0,36513;0,0" o:connectangles="0,0,0,0,0,0"/>
                        </v:shape>
                        <v:shape id="Freeform 136" o:spid="_x0000_s1042" style="position:absolute;left:5871;top:71455;width:714;height:1873;visibility:visible;mso-wrap-style:square;v-text-anchor:top" coordsize="4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rNKcQA&#10;AADcAAAADwAAAGRycy9kb3ducmV2LnhtbERPTWvCQBC9C/0PyxS8mU0tiKRugi2IRShY20tvQ3ZM&#10;otnZdHc1qb/eLQje5vE+Z1EMphVncr6xrOApSUEQl1Y3XCn4/lpN5iB8QNbYWiYFf+ShyB9GC8y0&#10;7fmTzrtQiRjCPkMFdQhdJqUvazLoE9sRR25vncEQoaukdtjHcNPKaZrOpMGGY0ONHb3VVB53J6PA&#10;9uXp1f20+Ls8mPVl/9FPN5etUuPHYfkCItAQ7uKb+13H+c8z+H8mXiDz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KzSnEAAAA3AAAAA8AAAAAAAAAAAAAAAAAmAIAAGRycy9k&#10;b3ducmV2LnhtbFBLBQYAAAAABAAEAPUAAACJAw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137" o:spid="_x0000_s1043" style="position:absolute;left:806;top:48268;width:7405;height:25060" coordorigin="806,46499" coordsize="4958,167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kHIlcQAAADcAAAADwAAAGRycy9kb3ducmV2LnhtbERPS2vCQBC+C/0PyxR6&#10;M5s01JY0q4jU0oMU1ELpbciOSTA7G7JrHv/eFQre5uN7Tr4aTSN66lxtWUESxSCIC6trLhX8HLfz&#10;NxDOI2tsLJOCiRyslg+zHDNtB95Tf/ClCCHsMlRQed9mUrqiIoMusi1x4E62M+gD7EqpOxxCuGnk&#10;cxwvpMGaQ0OFLW0qKs6Hi1HwOeCwTpOPfnc+baa/48v37y4hpZ4ex/U7CE+jv4v/3V86zE9f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kHIlcQAAADcAAAA&#10;DwAAAAAAAAAAAAAAAACqAgAAZHJzL2Rvd25yZXYueG1sUEsFBgAAAAAEAAQA+gAAAJsDAAAAAA==&#10;">
                        <o:lock v:ext="edit" aspectratio="t"/>
                        <v:shape id="Freeform 138" o:spid="_x0000_s1044" style="position:absolute;left:1187;top:51897;width:1984;height:7143;visibility:visible;mso-wrap-style:square;v-text-anchor:top" coordsize="12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R3ssgA&#10;AADcAAAADwAAAGRycy9kb3ducmV2LnhtbESPQU/CQBCF7yb+h82YeJOtkhhTWAgxQTgIKELCcdId&#10;2mp3tnS3sPrrnYOJt5m8N+99M54m16gzdaH2bOB+kIEiLrytuTSw+5jfPYEKEdli45kMfFOA6eT6&#10;aoy59Rd+p/M2lkpCOORooIqxzbUORUUOw8C3xKIdfecwytqV2nZ4kXDX6Icse9QOa5aGClt6rqj4&#10;2vbOwHr1c9gs3vr552typ36/Ti+rTTLm9ibNRqAipfhv/rteWsEfCq08IxPoy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tlHeyyAAAANwAAAAPAAAAAAAAAAAAAAAAAJgCAABk&#10;cnMvZG93bnJldi54bWxQSwUGAAAAAAQABAD1AAAAjQM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139" o:spid="_x0000_s1045" style="position:absolute;left:3282;top:58913;width:1874;height:4366;visibility:visible;mso-wrap-style:square;v-text-anchor:top" coordsize="118,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Mi+8EA&#10;AADcAAAADwAAAGRycy9kb3ducmV2LnhtbERPzYrCMBC+C75DGGEvomlXFO0aRXRFT1u2+gBDM7Zl&#10;m0lponbf3giCt/n4fme57kwtbtS6yrKCeByBIM6trrhQcD7tR3MQziNrrC2Tgn9ysF71e0tMtL3z&#10;L90yX4gQwi5BBaX3TSKly0sy6Ma2IQ7cxbYGfYBtIXWL9xBuavkZRTNpsOLQUGJD25Lyv+xqFGQ/&#10;fG2+p3xOd+mwM4dZbC7bWKmPQbf5AuGp82/xy33UYf5kAc9nwgVy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jIvvBAAAA3AAAAA8AAAAAAAAAAAAAAAAAmAIAAGRycy9kb3du&#10;cmV2LnhtbFBLBQYAAAAABAAEAPUAAACGAw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40" o:spid="_x0000_s1046" style="position:absolute;left:806;top:50103;width:317;height:1921;visibility:visible;mso-wrap-style:square;v-text-anchor:top" coordsize="2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9ksYA&#10;AADcAAAADwAAAGRycy9kb3ducmV2LnhtbESPT2/CMAzF75P2HSIj7TZSxjShjoDQpA1O1QYcOHqN&#10;+0c0TtQEWvbp58Ok3Wy95/d+Xq5H16kr9bH1bGA2zUARl962XBs4Ht4fF6BiQrbYeSYDN4qwXt3f&#10;LTG3fuAvuu5TrSSEY44GmpRCrnUsG3IYpz4Qi1b53mGSta+17XGQcNfppyx70Q5bloYGA701VJ73&#10;F2eg+vg8u+2p+ll8X4btfFMUYR4KYx4m4+YVVKIx/Zv/rndW8J8FX56RCf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NY9ksYAAADcAAAADwAAAAAAAAAAAAAAAACYAgAAZHJz&#10;L2Rvd25yZXYueG1sUEsFBgAAAAAEAAQA9QAAAIsDAAAAAA==&#10;" path="m,l16,72r4,49l18,112,,31,,xe" fillcolor="#44546a [3215]" strokecolor="#44546a [3215]" strokeweight="0">
                          <v:fill opacity="13107f"/>
                          <v:stroke opacity="13107f"/>
                          <v:path arrowok="t" o:connecttype="custom" o:connectlocs="0,0;25400,114300;31750,192088;28575,177800;0,49213;0,0" o:connectangles="0,0,0,0,0,0"/>
                        </v:shape>
                        <v:shape id="Freeform 141" o:spid="_x0000_s1047" style="position:absolute;left:1123;top:52024;width:2509;height:10207;visibility:visible;mso-wrap-style:square;v-text-anchor:top" coordsize="158,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kt+78A&#10;AADcAAAADwAAAGRycy9kb3ducmV2LnhtbERPS4vCMBC+L/gfwgje1qQiKtUoIriIsAdf96EZm2Iz&#10;KU3W1n9vFhb2Nh/fc1ab3tXiSW2oPGvIxgoEceFNxaWG62X/uQARIrLB2jNpeFGAzXrwscLc+I5P&#10;9DzHUqQQDjlqsDE2uZShsOQwjH1DnLi7bx3GBNtSmha7FO5qOVFqJh1WnBosNrSzVDzOP04DHyfB&#10;cheUmX0vpq/5101l+5vWo2G/XYKI1Md/8Z/7YNL8aQa/z6QL5Po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yS37vwAAANwAAAAPAAAAAAAAAAAAAAAAAJgCAABkcnMvZG93bnJl&#10;di54bWxQSwUGAAAAAAQABAD1AAAAhAM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42" o:spid="_x0000_s1048" style="position:absolute;left:3759;top:62152;width:524;height:1127;visibility:visible;mso-wrap-style:square;v-text-anchor:top" coordsize="3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wYrsIA&#10;AADcAAAADwAAAGRycy9kb3ducmV2LnhtbERPS4vCMBC+L/gfwgjetqlFFqlG8YEge1nXB+htaMa2&#10;2ExKE2399xthwdt8fM+ZzjtTiQc1rrSsYBjFIIgzq0vOFRwPm88xCOeRNVaWScGTHMxnvY8pptq2&#10;/EuPvc9FCGGXooLC+zqV0mUFGXSRrYkDd7WNQR9gk0vdYBvCTSWTOP6SBksODQXWtCoou+3vRkG9&#10;W67b1cV9l6dk3Pnnaftzyc9KDfrdYgLCU+ff4n/3Vof5owRez4QL5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PBiuwgAAANwAAAAPAAAAAAAAAAAAAAAAAJgCAABkcnMvZG93&#10;bnJldi54bWxQSwUGAAAAAAQABAD1AAAAhwMAAAAA&#10;" path="m,l33,71r-9,l11,36,,xe" fillcolor="#44546a [3215]" strokecolor="#44546a [3215]" strokeweight="0">
                          <v:fill opacity="13107f"/>
                          <v:stroke opacity="13107f"/>
                          <v:path arrowok="t" o:connecttype="custom" o:connectlocs="0,0;52388,112713;38100,112713;17463,57150;0,0" o:connectangles="0,0,0,0,0"/>
                        </v:shape>
                        <v:shape id="Freeform 143" o:spid="_x0000_s1049" style="position:absolute;left:1060;top:51246;width:238;height:1508;visibility:visible;mso-wrap-style:square;v-text-anchor:top" coordsize="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00o8AA&#10;AADcAAAADwAAAGRycy9kb3ducmV2LnhtbERPy6rCMBDdC/5DGMGdpupFpBpFBEFwIb5Ad2MztsVm&#10;UpKovX9/c0FwN4fznNmiMZV4kfOlZQWDfgKCOLO65FzB6bjuTUD4gKyxskwKfsnDYt5uzTDV9s17&#10;eh1CLmII+xQVFCHUqZQ+K8ig79uaOHJ36wyGCF0utcN3DDeVHCbJWBosOTYUWNOqoOxxeBoF5+3O&#10;1Xp4Xd/Go+XxIu1W0/6mVLfTLKcgAjXhK/64NzrO/xnB/zPxAj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00o8AAAADcAAAADwAAAAAAAAAAAAAAAACYAgAAZHJzL2Rvd25y&#10;ZXYueG1sUEsFBgAAAAAEAAQA9QAAAIUDAAAAAA==&#10;" path="m,l8,37r,4l15,95,4,49,,xe" fillcolor="#44546a [3215]" strokecolor="#44546a [3215]" strokeweight="0">
                          <v:fill opacity="13107f"/>
                          <v:stroke opacity="13107f"/>
                          <v:path arrowok="t" o:connecttype="custom" o:connectlocs="0,0;12700,58738;12700,65088;23813,150813;6350,77788;0,0" o:connectangles="0,0,0,0,0,0"/>
                        </v:shape>
                        <v:shape id="Freeform 144" o:spid="_x0000_s1050" style="position:absolute;left:3171;top:46499;width:2593;height:12414;visibility:visible;mso-wrap-style:square;v-text-anchor:top" coordsize="40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wcZ8MA&#10;AADcAAAADwAAAGRycy9kb3ducmV2LnhtbERPTWvCQBC9F/oflil4qxsliKSuIlalKAjGXrwN2TEb&#10;m50N2VXT/vquIHibx/ucyayztbhS6yvHCgb9BARx4XTFpYLvw+p9DMIHZI21Y1LwSx5m09eXCWba&#10;3XhP1zyUIoawz1CBCaHJpPSFIYu+7xriyJ1cazFE2JZSt3iL4baWwyQZSYsVxwaDDS0MFT/5xSpI&#10;F5vL33I31J95yvq83prB7miU6r118w8QgbrwFD/cXzrOT1O4PxMvkN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wcZ8MAAADcAAAADwAAAAAAAAAAAAAAAACYAgAAZHJzL2Rv&#10;d25yZXYueG1sUEsFBgAAAAAEAAQA9QAAAIgD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259328,0;259328,1588;234169,61913;209656,125413;187077,192088;164499,260350;136115,352425;110311,450850;85798,549275;64509,652463;45802,758825;29029,866775;17418,979488;8386,1093788;4516,1208088;4516,1241425;0,1214438;645,1208088;4516,1092200;13547,977900;25804,865188;42576,754063;61284,649288;83862,544513;107731,446088;134825,349250;163209,258763;185142,190500;209011,123825;233524,60325;259328,0" o:connectangles="0,0,0,0,0,0,0,0,0,0,0,0,0,0,0,0,0,0,0,0,0,0,0,0,0,0,0,0,0,0,0"/>
                        </v:shape>
                        <v:shape id="Freeform 145" o:spid="_x0000_s1051" style="position:absolute;left:3171;top:59040;width:588;height:3112;visibility:visible;mso-wrap-style:square;v-text-anchor:top" coordsize="37,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Y5LsUA&#10;AADcAAAADwAAAGRycy9kb3ducmV2LnhtbESPzW7CMBCE70h9B2sr9QZOUUJJiEGoP1IuHAp9gG28&#10;JFHjdYhNkr59XQmJ265mvtnZfDeZVgzUu8aygudFBIK4tLrhSsHX6WO+BuE8ssbWMin4JQe77cMs&#10;x0zbkT9pOPpKhBB2GSqove8yKV1Zk0G3sB1x0M62N+jD2ldS9ziGcNPKZRStpMGGw4UaO3qtqfw5&#10;Xk2oge9+Hb9UF9oPydv19J0WhyZV6ulx2m9AeJr83XyjCx24OIH/Z8IE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ZjkuxQAAANwAAAAPAAAAAAAAAAAAAAAAAJgCAABkcnMv&#10;ZG93bnJldi54bWxQSwUGAAAAAAQABAD1AAAAigM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46" o:spid="_x0000_s1052" style="position:absolute;left:3632;top:62231;width:492;height:1048;visibility:visible;mso-wrap-style:square;v-text-anchor:top" coordsize="3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ZDcMA&#10;AADcAAAADwAAAGRycy9kb3ducmV2LnhtbERPTWsCMRC9C/0PYYReimYtxepqFCkt7aVINYjehmTc&#10;XbqZLJu4bv99Uyh4m8f7nOW6d7XoqA2VZwWTcQaC2HhbcaFA799GMxAhIlusPZOCHwqwXt0Nlphb&#10;f+Uv6naxECmEQ44KyhibXMpgSnIYxr4hTtzZtw5jgm0hbYvXFO5q+ZhlU+mw4tRQYkMvJZnv3cUp&#10;oGM3/9yeKvPM+lXrA130u3lQ6n7YbxYgIvXxJv53f9g0/2kKf8+kC+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GZDcMAAADcAAAADwAAAAAAAAAAAAAAAACYAgAAZHJzL2Rv&#10;d25yZXYueG1sUEsFBgAAAAAEAAQA9QAAAIgDAAAAAA==&#10;" path="m,l31,66r-7,l,xe" fillcolor="#44546a [3215]" strokecolor="#44546a [3215]" strokeweight="0">
                          <v:fill opacity="13107f"/>
                          <v:stroke opacity="13107f"/>
                          <v:path arrowok="t" o:connecttype="custom" o:connectlocs="0,0;49213,104775;38100,104775;0,0" o:connectangles="0,0,0,0"/>
                        </v:shape>
                        <v:shape id="Freeform 147" o:spid="_x0000_s1053" style="position:absolute;left:3171;top:58644;width:111;height:682;visibility:visible;mso-wrap-style:square;v-text-anchor:top" coordsize="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6tBcEA&#10;AADcAAAADwAAAGRycy9kb3ducmV2LnhtbERPS2sCMRC+F/wPYYTeatYitqxGEangpeBjhR6HZNys&#10;bibLJuq2v94IQm/z8T1nOu9cLa7UhsqzguEgA0Gsvam4VFDsV2+fIEJENlh7JgW/FGA+671MMTf+&#10;xlu67mIpUgiHHBXYGJtcyqAtOQwD3xAn7uhbhzHBtpSmxVsKd7V8z7KxdFhxarDY0NKSPu8uTkFl&#10;T/h9+NMBD/Kr8Pq0+ZFUKvXa7xYTEJG6+C9+utcmzR99wOOZdIGc3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6urQXBAAAA3AAAAA8AAAAAAAAAAAAAAAAAmAIAAGRycy9kb3du&#10;cmV2LnhtbFBLBQYAAAAABAAEAPUAAACGAwAAAAA=&#10;" path="m,l7,17r,26l6,40,,25,,xe" fillcolor="#44546a [3215]" strokecolor="#44546a [3215]" strokeweight="0">
                          <v:fill opacity="13107f"/>
                          <v:stroke opacity="13107f"/>
                          <v:path arrowok="t" o:connecttype="custom" o:connectlocs="0,0;11113,26988;11113,68263;9525,63500;0,39688;0,0" o:connectangles="0,0,0,0,0,0"/>
                        </v:shape>
                        <v:shape id="Freeform 148" o:spid="_x0000_s1054" style="position:absolute;left:3409;top:61358;width:731;height:1921;visibility:visible;mso-wrap-style:square;v-text-anchor:top" coordsize="4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nD78UA&#10;AADcAAAADwAAAGRycy9kb3ducmV2LnhtbESPT2sCMRDF74V+hzCF3mrWUqSuRtFCQbon/4DXcTNu&#10;FjeTsEl1++2dg9DbDO/Ne7+ZLwffqSv1qQ1sYDwqQBHXwbbcGDjsv98+QaWMbLELTAb+KMFy8fw0&#10;x9KGG2/pusuNkhBOJRpwOcdS61Q78phGIRKLdg69xyxr32jb403Cfaffi2KiPbYsDQ4jfTmqL7tf&#10;b6Bau2nbbH/G1VpP4ilWx83qcDTm9WVYzUBlGvK/+XG9sYL/IbTyjEy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GcPvxQAAANwAAAAPAAAAAAAAAAAAAAAAAJgCAABkcnMv&#10;ZG93bnJldi54bWxQSwUGAAAAAAQABAD1AAAAigM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00C31A69" w:rsidRPr="00C31A69">
            <w:rPr>
              <w:rStyle w:val="ab"/>
              <w:rFonts w:cs="Times New Roman"/>
              <w:iCs/>
              <w:color w:val="1F4E79" w:themeColor="accent1" w:themeShade="80"/>
              <w:sz w:val="32"/>
              <w:szCs w:val="32"/>
            </w:rPr>
            <w:t>republic of Iraq</w:t>
          </w:r>
        </w:p>
        <w:p w14:paraId="2D36E1C6" w14:textId="326CE2A1" w:rsidR="00C31A69" w:rsidRPr="00C31A69" w:rsidRDefault="00C31A69" w:rsidP="00C31A69">
          <w:pPr>
            <w:spacing w:after="0"/>
            <w:jc w:val="center"/>
            <w:rPr>
              <w:rStyle w:val="ab"/>
              <w:rFonts w:cs="Times New Roman"/>
              <w:iCs/>
              <w:color w:val="1F4E79" w:themeColor="accent1" w:themeShade="80"/>
              <w:sz w:val="32"/>
              <w:szCs w:val="32"/>
            </w:rPr>
          </w:pPr>
          <w:r w:rsidRPr="00C31A69">
            <w:rPr>
              <w:rStyle w:val="ab"/>
              <w:rFonts w:cs="Times New Roman"/>
              <w:iCs/>
              <w:color w:val="1F4E79" w:themeColor="accent1" w:themeShade="80"/>
              <w:sz w:val="32"/>
              <w:szCs w:val="32"/>
            </w:rPr>
            <w:t>Ministry of Higher Education and Scientific Research</w:t>
          </w:r>
        </w:p>
        <w:p w14:paraId="28610CDA" w14:textId="7B515667" w:rsidR="00C31A69" w:rsidRPr="00C31A69" w:rsidRDefault="00C31A69" w:rsidP="00C31A69">
          <w:pPr>
            <w:spacing w:after="0"/>
            <w:jc w:val="center"/>
            <w:rPr>
              <w:rStyle w:val="ab"/>
              <w:rFonts w:cs="Times New Roman"/>
              <w:iCs/>
              <w:color w:val="1F4E79" w:themeColor="accent1" w:themeShade="80"/>
              <w:sz w:val="32"/>
              <w:szCs w:val="32"/>
            </w:rPr>
          </w:pPr>
          <w:r w:rsidRPr="00C31A69">
            <w:rPr>
              <w:rStyle w:val="ab"/>
              <w:rFonts w:cs="Times New Roman"/>
              <w:iCs/>
              <w:color w:val="1F4E79" w:themeColor="accent1" w:themeShade="80"/>
              <w:sz w:val="32"/>
              <w:szCs w:val="32"/>
            </w:rPr>
            <w:t>University of AL-</w:t>
          </w:r>
          <w:proofErr w:type="spellStart"/>
          <w:r w:rsidRPr="00C31A69">
            <w:rPr>
              <w:rStyle w:val="ab"/>
              <w:rFonts w:cs="Times New Roman"/>
              <w:iCs/>
              <w:color w:val="1F4E79" w:themeColor="accent1" w:themeShade="80"/>
              <w:sz w:val="32"/>
              <w:szCs w:val="32"/>
            </w:rPr>
            <w:t>Qadisiyah</w:t>
          </w:r>
          <w:proofErr w:type="spellEnd"/>
        </w:p>
        <w:p w14:paraId="7505FC31" w14:textId="7A6C9FFB" w:rsidR="00C31A69" w:rsidRDefault="00C31A69" w:rsidP="00C31A69">
          <w:pPr>
            <w:jc w:val="center"/>
            <w:rPr>
              <w:rStyle w:val="ab"/>
              <w:rFonts w:cs="Times New Roman"/>
              <w:iCs/>
              <w:color w:val="1F4E79" w:themeColor="accent1" w:themeShade="80"/>
              <w:szCs w:val="24"/>
            </w:rPr>
          </w:pPr>
          <w:r>
            <w:rPr>
              <w:noProof/>
              <w:lang w:val="en-US"/>
            </w:rPr>
            <w:drawing>
              <wp:anchor distT="0" distB="0" distL="114300" distR="114300" simplePos="0" relativeHeight="251870720" behindDoc="0" locked="0" layoutInCell="1" allowOverlap="1" wp14:anchorId="1C6BAA57" wp14:editId="6CF37A6A">
                <wp:simplePos x="0" y="0"/>
                <wp:positionH relativeFrom="column">
                  <wp:posOffset>1895475</wp:posOffset>
                </wp:positionH>
                <wp:positionV relativeFrom="paragraph">
                  <wp:posOffset>4695</wp:posOffset>
                </wp:positionV>
                <wp:extent cx="2095500" cy="1771650"/>
                <wp:effectExtent l="0" t="0" r="0" b="0"/>
                <wp:wrapNone/>
                <wp:docPr id="99" name="Picture 99" descr="Image result for â«Ø¬Ø§ÙØ¹Ø© Ø§ÙÙØ§Ø¯Ø³ÙØ©â¬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age result for â«Ø¬Ø§ÙØ¹Ø© Ø§ÙÙØ§Ø¯Ø³ÙØ©â¬â"/>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95500" cy="1771650"/>
                        </a:xfrm>
                        <a:prstGeom prst="rect">
                          <a:avLst/>
                        </a:prstGeom>
                        <a:noFill/>
                        <a:ln>
                          <a:noFill/>
                        </a:ln>
                      </pic:spPr>
                    </pic:pic>
                  </a:graphicData>
                </a:graphic>
              </wp:anchor>
            </w:drawing>
          </w:r>
        </w:p>
        <w:p w14:paraId="2E36C75F" w14:textId="21EC757F" w:rsidR="00C31A69" w:rsidRPr="00C31A69" w:rsidRDefault="00C31A69" w:rsidP="00C31A69">
          <w:pPr>
            <w:jc w:val="center"/>
            <w:rPr>
              <w:rStyle w:val="ab"/>
              <w:rFonts w:cs="Times New Roman"/>
              <w:iCs/>
              <w:color w:val="1F4E79" w:themeColor="accent1" w:themeShade="80"/>
              <w:szCs w:val="24"/>
            </w:rPr>
          </w:pPr>
        </w:p>
        <w:p w14:paraId="47CC2EDF" w14:textId="77777777" w:rsidR="00C31A69" w:rsidRDefault="00C31A69" w:rsidP="00C31A69">
          <w:pPr>
            <w:jc w:val="center"/>
            <w:rPr>
              <w:rStyle w:val="ab"/>
              <w:rFonts w:cs="Times New Roman"/>
              <w:iCs/>
              <w:color w:val="1F4E79" w:themeColor="accent1" w:themeShade="80"/>
              <w:szCs w:val="24"/>
            </w:rPr>
          </w:pPr>
        </w:p>
        <w:p w14:paraId="5024D38E" w14:textId="77777777" w:rsidR="00C31A69" w:rsidRDefault="00C31A69" w:rsidP="00C31A69">
          <w:pPr>
            <w:jc w:val="center"/>
            <w:rPr>
              <w:rStyle w:val="ab"/>
              <w:rFonts w:cs="Times New Roman"/>
              <w:iCs/>
              <w:color w:val="1F4E79" w:themeColor="accent1" w:themeShade="80"/>
              <w:szCs w:val="24"/>
            </w:rPr>
          </w:pPr>
        </w:p>
        <w:p w14:paraId="0DE15173" w14:textId="77777777" w:rsidR="00C31A69" w:rsidRDefault="00C31A69" w:rsidP="00C31A69">
          <w:pPr>
            <w:jc w:val="center"/>
            <w:rPr>
              <w:rStyle w:val="ab"/>
              <w:rFonts w:cs="Times New Roman"/>
              <w:iCs/>
              <w:color w:val="1F4E79" w:themeColor="accent1" w:themeShade="80"/>
              <w:szCs w:val="24"/>
            </w:rPr>
          </w:pPr>
        </w:p>
        <w:p w14:paraId="14C4142D" w14:textId="77777777" w:rsidR="00C31A69" w:rsidRDefault="00C31A69" w:rsidP="00C31A69">
          <w:pPr>
            <w:jc w:val="center"/>
            <w:rPr>
              <w:rStyle w:val="ab"/>
              <w:rFonts w:cs="Times New Roman"/>
              <w:iCs/>
              <w:color w:val="1F4E79" w:themeColor="accent1" w:themeShade="80"/>
              <w:szCs w:val="24"/>
            </w:rPr>
          </w:pPr>
        </w:p>
        <w:p w14:paraId="778CE7AC" w14:textId="77777777" w:rsidR="00C31A69" w:rsidRDefault="00C31A69" w:rsidP="00C31A69">
          <w:pPr>
            <w:jc w:val="center"/>
            <w:rPr>
              <w:rStyle w:val="ab"/>
              <w:rFonts w:cs="Times New Roman"/>
              <w:iCs/>
              <w:color w:val="1F4E79" w:themeColor="accent1" w:themeShade="80"/>
              <w:szCs w:val="24"/>
            </w:rPr>
          </w:pPr>
        </w:p>
        <w:p w14:paraId="068B643D" w14:textId="36BB29D7" w:rsidR="00C31A69" w:rsidRDefault="00C31A69" w:rsidP="00C31A69">
          <w:pPr>
            <w:jc w:val="center"/>
            <w:rPr>
              <w:rStyle w:val="ab"/>
              <w:rFonts w:cs="Times New Roman"/>
              <w:iCs/>
              <w:color w:val="1F4E79" w:themeColor="accent1" w:themeShade="80"/>
              <w:szCs w:val="24"/>
            </w:rPr>
          </w:pPr>
          <w:r>
            <w:rPr>
              <w:noProof/>
              <w:lang w:val="en-US"/>
            </w:rPr>
            <mc:AlternateContent>
              <mc:Choice Requires="wps">
                <w:drawing>
                  <wp:anchor distT="0" distB="0" distL="114300" distR="114300" simplePos="0" relativeHeight="251816448" behindDoc="0" locked="0" layoutInCell="1" allowOverlap="1" wp14:anchorId="6091079C" wp14:editId="19260E4F">
                    <wp:simplePos x="0" y="0"/>
                    <wp:positionH relativeFrom="margin">
                      <wp:posOffset>-123133</wp:posOffset>
                    </wp:positionH>
                    <wp:positionV relativeFrom="page">
                      <wp:posOffset>3989705</wp:posOffset>
                    </wp:positionV>
                    <wp:extent cx="6011186" cy="1060700"/>
                    <wp:effectExtent l="0" t="0" r="8890" b="6350"/>
                    <wp:wrapNone/>
                    <wp:docPr id="150" name="Text Box 150"/>
                    <wp:cNvGraphicFramePr/>
                    <a:graphic xmlns:a="http://schemas.openxmlformats.org/drawingml/2006/main">
                      <a:graphicData uri="http://schemas.microsoft.com/office/word/2010/wordprocessingShape">
                        <wps:wsp>
                          <wps:cNvSpPr txBox="1"/>
                          <wps:spPr>
                            <a:xfrm>
                              <a:off x="0" y="0"/>
                              <a:ext cx="6011186" cy="106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78A55" w14:textId="397ABA05" w:rsidR="00D6111B" w:rsidRPr="00070012" w:rsidRDefault="00CB0F67" w:rsidP="00224704">
                                <w:pPr>
                                  <w:pStyle w:val="a3"/>
                                  <w:jc w:val="center"/>
                                  <w:rPr>
                                    <w:rFonts w:eastAsiaTheme="majorEastAsia" w:cs="Times New Roman"/>
                                    <w:color w:val="1F4E79" w:themeColor="accent1" w:themeShade="80"/>
                                    <w:sz w:val="48"/>
                                    <w:szCs w:val="48"/>
                                  </w:rPr>
                                </w:pPr>
                                <w:sdt>
                                  <w:sdtPr>
                                    <w:rPr>
                                      <w:rFonts w:cs="Times New Roman"/>
                                      <w:b/>
                                      <w:bCs/>
                                      <w:i/>
                                      <w:smallCaps/>
                                      <w:color w:val="1F4E79" w:themeColor="accent1" w:themeShade="80"/>
                                      <w:spacing w:val="5"/>
                                      <w:sz w:val="48"/>
                                      <w:szCs w:val="48"/>
                                    </w:rPr>
                                    <w:alias w:val="Title"/>
                                    <w:tag w:val=""/>
                                    <w:id w:val="-875853743"/>
                                    <w:dataBinding w:prefixMappings="xmlns:ns0='http://purl.org/dc/elements/1.1/' xmlns:ns1='http://schemas.openxmlformats.org/package/2006/metadata/core-properties' " w:xpath="/ns1:coreProperties[1]/ns0:title[1]" w:storeItemID="{6C3C8BC8-F283-45AE-878A-BAB7291924A1}"/>
                                    <w:text/>
                                  </w:sdtPr>
                                  <w:sdtEndPr/>
                                  <w:sdtContent>
                                    <w:r w:rsidR="00D6111B">
                                      <w:rPr>
                                        <w:rFonts w:cs="Times New Roman"/>
                                        <w:b/>
                                        <w:bCs/>
                                        <w:i/>
                                        <w:smallCaps/>
                                        <w:color w:val="1F4E79" w:themeColor="accent1" w:themeShade="80"/>
                                        <w:spacing w:val="5"/>
                                        <w:sz w:val="48"/>
                                        <w:szCs w:val="48"/>
                                      </w:rPr>
                                      <w:t xml:space="preserve">Smart </w:t>
                                    </w:r>
                                    <w:r w:rsidR="00224704">
                                      <w:rPr>
                                        <w:rFonts w:cs="Times New Roman"/>
                                        <w:b/>
                                        <w:bCs/>
                                        <w:i/>
                                        <w:smallCaps/>
                                        <w:color w:val="1F4E79" w:themeColor="accent1" w:themeShade="80"/>
                                        <w:spacing w:val="5"/>
                                        <w:sz w:val="48"/>
                                        <w:szCs w:val="48"/>
                                      </w:rPr>
                                      <w:t>Healthcare Monitoring System</w:t>
                                    </w:r>
                                    <w:r w:rsidR="00D6111B">
                                      <w:rPr>
                                        <w:rFonts w:cs="Times New Roman"/>
                                        <w:b/>
                                        <w:bCs/>
                                        <w:i/>
                                        <w:smallCaps/>
                                        <w:color w:val="1F4E79" w:themeColor="accent1" w:themeShade="80"/>
                                        <w:spacing w:val="5"/>
                                        <w:sz w:val="48"/>
                                        <w:szCs w:val="48"/>
                                      </w:rPr>
                                      <w:t xml:space="preserve"> Using Wearable sensors</w:t>
                                    </w:r>
                                  </w:sdtContent>
                                </w:sdt>
                              </w:p>
                              <w:p w14:paraId="03D2CF0D" w14:textId="2F307446" w:rsidR="00D6111B" w:rsidRDefault="00CB0F67">
                                <w:pPr>
                                  <w:spacing w:before="120"/>
                                  <w:rPr>
                                    <w:color w:val="404040" w:themeColor="text1" w:themeTint="BF"/>
                                    <w:sz w:val="36"/>
                                    <w:szCs w:val="36"/>
                                  </w:rPr>
                                </w:pPr>
                                <w:sdt>
                                  <w:sdtPr>
                                    <w:rPr>
                                      <w:color w:val="404040" w:themeColor="text1" w:themeTint="BF"/>
                                      <w:sz w:val="36"/>
                                      <w:szCs w:val="36"/>
                                    </w:rPr>
                                    <w:alias w:val="Subtitle"/>
                                    <w:tag w:val=""/>
                                    <w:id w:val="-136180849"/>
                                    <w:showingPlcHdr/>
                                    <w:dataBinding w:prefixMappings="xmlns:ns0='http://purl.org/dc/elements/1.1/' xmlns:ns1='http://schemas.openxmlformats.org/package/2006/metadata/core-properties' " w:xpath="/ns1:coreProperties[1]/ns0:subject[1]" w:storeItemID="{6C3C8BC8-F283-45AE-878A-BAB7291924A1}"/>
                                    <w:text/>
                                  </w:sdtPr>
                                  <w:sdtEndPr/>
                                  <w:sdtContent>
                                    <w:r w:rsidR="00D6111B">
                                      <w:rPr>
                                        <w:color w:val="404040" w:themeColor="text1" w:themeTint="BF"/>
                                        <w:sz w:val="36"/>
                                        <w:szCs w:val="36"/>
                                      </w:rPr>
                                      <w:t xml:space="preserve">     </w:t>
                                    </w:r>
                                  </w:sdtContent>
                                </w:sdt>
                              </w:p>
                              <w:p w14:paraId="70E96B28" w14:textId="77777777" w:rsidR="00D6111B" w:rsidRDefault="00D6111B">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0" o:spid="_x0000_s1055" type="#_x0000_t202" style="position:absolute;left:0;text-align:left;margin-left:-9.7pt;margin-top:314.15pt;width:473.3pt;height:83.5pt;z-index:25181644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" filled="f" stroked="f" strokeweight=".5pt">
                    <v:textbox inset="0,0,0,0">
                      <w:txbxContent>
                        <w:p w14:paraId="6D878A55" w14:textId="397ABA05" w:rsidR="00D6111B" w:rsidRPr="00070012" w:rsidRDefault="00CB0F67" w:rsidP="00224704">
                          <w:pPr>
                            <w:pStyle w:val="a3"/>
                            <w:jc w:val="center"/>
                            <w:rPr>
                              <w:rFonts w:eastAsiaTheme="majorEastAsia" w:cs="Times New Roman"/>
                              <w:color w:val="1F4E79" w:themeColor="accent1" w:themeShade="80"/>
                              <w:sz w:val="48"/>
                              <w:szCs w:val="48"/>
                            </w:rPr>
                          </w:pPr>
                          <w:sdt>
                            <w:sdtPr>
                              <w:rPr>
                                <w:rFonts w:cs="Times New Roman"/>
                                <w:b/>
                                <w:bCs/>
                                <w:i/>
                                <w:smallCaps/>
                                <w:color w:val="1F4E79" w:themeColor="accent1" w:themeShade="80"/>
                                <w:spacing w:val="5"/>
                                <w:sz w:val="48"/>
                                <w:szCs w:val="48"/>
                              </w:rPr>
                              <w:alias w:val="Title"/>
                              <w:tag w:val=""/>
                              <w:id w:val="-875853743"/>
                              <w:dataBinding w:prefixMappings="xmlns:ns0='http://purl.org/dc/elements/1.1/' xmlns:ns1='http://schemas.openxmlformats.org/package/2006/metadata/core-properties' " w:xpath="/ns1:coreProperties[1]/ns0:title[1]" w:storeItemID="{6C3C8BC8-F283-45AE-878A-BAB7291924A1}"/>
                              <w:text/>
                            </w:sdtPr>
                            <w:sdtEndPr/>
                            <w:sdtContent>
                              <w:r w:rsidR="00D6111B">
                                <w:rPr>
                                  <w:rFonts w:cs="Times New Roman"/>
                                  <w:b/>
                                  <w:bCs/>
                                  <w:i/>
                                  <w:smallCaps/>
                                  <w:color w:val="1F4E79" w:themeColor="accent1" w:themeShade="80"/>
                                  <w:spacing w:val="5"/>
                                  <w:sz w:val="48"/>
                                  <w:szCs w:val="48"/>
                                </w:rPr>
                                <w:t xml:space="preserve">Smart </w:t>
                              </w:r>
                              <w:r w:rsidR="00224704">
                                <w:rPr>
                                  <w:rFonts w:cs="Times New Roman"/>
                                  <w:b/>
                                  <w:bCs/>
                                  <w:i/>
                                  <w:smallCaps/>
                                  <w:color w:val="1F4E79" w:themeColor="accent1" w:themeShade="80"/>
                                  <w:spacing w:val="5"/>
                                  <w:sz w:val="48"/>
                                  <w:szCs w:val="48"/>
                                </w:rPr>
                                <w:t>Healthcare Monitoring System</w:t>
                              </w:r>
                              <w:r w:rsidR="00D6111B">
                                <w:rPr>
                                  <w:rFonts w:cs="Times New Roman"/>
                                  <w:b/>
                                  <w:bCs/>
                                  <w:i/>
                                  <w:smallCaps/>
                                  <w:color w:val="1F4E79" w:themeColor="accent1" w:themeShade="80"/>
                                  <w:spacing w:val="5"/>
                                  <w:sz w:val="48"/>
                                  <w:szCs w:val="48"/>
                                </w:rPr>
                                <w:t xml:space="preserve"> Using Wearable sensors</w:t>
                              </w:r>
                            </w:sdtContent>
                          </w:sdt>
                        </w:p>
                        <w:p w14:paraId="03D2CF0D" w14:textId="2F307446" w:rsidR="00D6111B" w:rsidRDefault="00CB0F67">
                          <w:pPr>
                            <w:spacing w:before="120"/>
                            <w:rPr>
                              <w:color w:val="404040" w:themeColor="text1" w:themeTint="BF"/>
                              <w:sz w:val="36"/>
                              <w:szCs w:val="36"/>
                            </w:rPr>
                          </w:pPr>
                          <w:sdt>
                            <w:sdtPr>
                              <w:rPr>
                                <w:color w:val="404040" w:themeColor="text1" w:themeTint="BF"/>
                                <w:sz w:val="36"/>
                                <w:szCs w:val="36"/>
                              </w:rPr>
                              <w:alias w:val="Subtitle"/>
                              <w:tag w:val=""/>
                              <w:id w:val="-136180849"/>
                              <w:showingPlcHdr/>
                              <w:dataBinding w:prefixMappings="xmlns:ns0='http://purl.org/dc/elements/1.1/' xmlns:ns1='http://schemas.openxmlformats.org/package/2006/metadata/core-properties' " w:xpath="/ns1:coreProperties[1]/ns0:subject[1]" w:storeItemID="{6C3C8BC8-F283-45AE-878A-BAB7291924A1}"/>
                              <w:text/>
                            </w:sdtPr>
                            <w:sdtEndPr/>
                            <w:sdtContent>
                              <w:r w:rsidR="00D6111B">
                                <w:rPr>
                                  <w:color w:val="404040" w:themeColor="text1" w:themeTint="BF"/>
                                  <w:sz w:val="36"/>
                                  <w:szCs w:val="36"/>
                                </w:rPr>
                                <w:t xml:space="preserve">     </w:t>
                              </w:r>
                            </w:sdtContent>
                          </w:sdt>
                        </w:p>
                        <w:p w14:paraId="70E96B28" w14:textId="77777777" w:rsidR="00D6111B" w:rsidRDefault="00D6111B">
                          <w:pPr>
                            <w:spacing w:before="120"/>
                            <w:rPr>
                              <w:color w:val="404040" w:themeColor="text1" w:themeTint="BF"/>
                              <w:sz w:val="36"/>
                              <w:szCs w:val="36"/>
                            </w:rPr>
                          </w:pPr>
                        </w:p>
                      </w:txbxContent>
                    </v:textbox>
                    <w10:wrap anchorx="margin" anchory="page"/>
                  </v:shape>
                </w:pict>
              </mc:Fallback>
            </mc:AlternateContent>
          </w:r>
          <w:r w:rsidRPr="00C31A69">
            <w:rPr>
              <w:rStyle w:val="ab"/>
              <w:rFonts w:cs="Times New Roman"/>
              <w:iCs/>
              <w:color w:val="1F4E79" w:themeColor="accent1" w:themeShade="80"/>
              <w:szCs w:val="24"/>
            </w:rPr>
            <w:t>College of Computer Science and Information Technology</w:t>
          </w:r>
        </w:p>
        <w:p w14:paraId="56C1D95E" w14:textId="121B2730" w:rsidR="00C31A69" w:rsidRDefault="00C31A69" w:rsidP="00C31A69">
          <w:pPr>
            <w:rPr>
              <w:rStyle w:val="ab"/>
              <w:rFonts w:cs="Times New Roman"/>
              <w:i/>
              <w:color w:val="1F4E79" w:themeColor="accent1" w:themeShade="80"/>
              <w:sz w:val="28"/>
              <w:szCs w:val="28"/>
            </w:rPr>
          </w:pPr>
        </w:p>
        <w:p w14:paraId="1E2222BB" w14:textId="62010A82" w:rsidR="00C31A69" w:rsidRDefault="00C31A69" w:rsidP="002F092B">
          <w:pPr>
            <w:rPr>
              <w:rStyle w:val="ab"/>
              <w:rFonts w:cs="Times New Roman"/>
              <w:i/>
              <w:color w:val="1F4E79" w:themeColor="accent1" w:themeShade="80"/>
              <w:sz w:val="28"/>
              <w:szCs w:val="28"/>
            </w:rPr>
          </w:pPr>
        </w:p>
        <w:p w14:paraId="5CFD15C9" w14:textId="77777777" w:rsidR="00C31A69" w:rsidRPr="002F092B" w:rsidRDefault="00C31A69" w:rsidP="002F092B">
          <w:pPr>
            <w:rPr>
              <w:rStyle w:val="ab"/>
              <w:rFonts w:cs="Times New Roman"/>
              <w:i/>
              <w:color w:val="1F4E79" w:themeColor="accent1" w:themeShade="80"/>
              <w:sz w:val="28"/>
              <w:szCs w:val="28"/>
            </w:rPr>
          </w:pPr>
        </w:p>
        <w:p w14:paraId="2360D446" w14:textId="77777777" w:rsidR="00C31A69" w:rsidRDefault="001F7947" w:rsidP="00DC19DA">
          <w:pPr>
            <w:spacing w:after="0"/>
            <w:jc w:val="center"/>
            <w:rPr>
              <w:rStyle w:val="ab"/>
              <w:rFonts w:cs="Times New Roman"/>
              <w:color w:val="1F4E79" w:themeColor="accent1" w:themeShade="80"/>
              <w:sz w:val="28"/>
              <w:szCs w:val="28"/>
            </w:rPr>
          </w:pPr>
          <w:r w:rsidRPr="002F092B">
            <w:rPr>
              <w:rStyle w:val="ab"/>
              <w:rFonts w:cs="Times New Roman"/>
              <w:color w:val="1F4E79" w:themeColor="accent1" w:themeShade="80"/>
              <w:sz w:val="28"/>
              <w:szCs w:val="28"/>
            </w:rPr>
            <w:t>By</w:t>
          </w:r>
        </w:p>
        <w:p w14:paraId="13FAC27C" w14:textId="36F6EE95" w:rsidR="00D6111B" w:rsidRDefault="00C31A69" w:rsidP="00D6111B">
          <w:pPr>
            <w:jc w:val="center"/>
            <w:rPr>
              <w:rStyle w:val="ab"/>
              <w:rFonts w:cs="Times New Roman"/>
              <w:color w:val="1F4E79" w:themeColor="accent1" w:themeShade="80"/>
              <w:sz w:val="28"/>
              <w:szCs w:val="28"/>
            </w:rPr>
          </w:pPr>
          <w:r w:rsidRPr="00DC19DA">
            <w:rPr>
              <w:rStyle w:val="ab"/>
              <w:rFonts w:cs="Times New Roman"/>
              <w:color w:val="1F4E79" w:themeColor="accent1" w:themeShade="80"/>
              <w:sz w:val="28"/>
              <w:szCs w:val="28"/>
            </w:rPr>
            <w:t>Student name</w:t>
          </w:r>
        </w:p>
        <w:p w14:paraId="6E2B766A" w14:textId="77777777" w:rsidR="00224704" w:rsidRPr="00224704" w:rsidRDefault="00224704" w:rsidP="00224704">
          <w:pPr>
            <w:jc w:val="center"/>
            <w:rPr>
              <w:color w:val="0070C0"/>
              <w:sz w:val="32"/>
              <w:szCs w:val="28"/>
              <w:lang w:bidi="ar-IQ"/>
            </w:rPr>
          </w:pPr>
          <w:proofErr w:type="spellStart"/>
          <w:r w:rsidRPr="00224704">
            <w:rPr>
              <w:color w:val="0070C0"/>
              <w:sz w:val="32"/>
              <w:szCs w:val="28"/>
              <w:lang w:bidi="ar-IQ"/>
            </w:rPr>
            <w:t>Sajad</w:t>
          </w:r>
          <w:proofErr w:type="spellEnd"/>
          <w:r w:rsidRPr="00224704">
            <w:rPr>
              <w:color w:val="0070C0"/>
              <w:sz w:val="32"/>
              <w:szCs w:val="28"/>
              <w:lang w:bidi="ar-IQ"/>
            </w:rPr>
            <w:t xml:space="preserve"> Faisal </w:t>
          </w:r>
          <w:proofErr w:type="spellStart"/>
          <w:r w:rsidRPr="00224704">
            <w:rPr>
              <w:color w:val="0070C0"/>
              <w:sz w:val="32"/>
              <w:szCs w:val="28"/>
              <w:lang w:bidi="ar-IQ"/>
            </w:rPr>
            <w:t>Sharef</w:t>
          </w:r>
          <w:proofErr w:type="spellEnd"/>
        </w:p>
        <w:p w14:paraId="37B77EED" w14:textId="77777777" w:rsidR="00D6111B" w:rsidRPr="00D6111B" w:rsidRDefault="00D6111B" w:rsidP="00D6111B">
          <w:pPr>
            <w:jc w:val="center"/>
            <w:rPr>
              <w:rFonts w:cs="Times New Roman"/>
              <w:color w:val="1F4E79" w:themeColor="accent1" w:themeShade="80"/>
            </w:rPr>
          </w:pPr>
          <w:proofErr w:type="spellStart"/>
          <w:r w:rsidRPr="00D6111B">
            <w:rPr>
              <w:rFonts w:cs="Times New Roman"/>
              <w:color w:val="1F4E79" w:themeColor="accent1" w:themeShade="80"/>
            </w:rPr>
            <w:t>Adyan</w:t>
          </w:r>
          <w:proofErr w:type="spellEnd"/>
          <w:r w:rsidRPr="00D6111B">
            <w:rPr>
              <w:rFonts w:cs="Times New Roman"/>
              <w:color w:val="1F4E79" w:themeColor="accent1" w:themeShade="80"/>
            </w:rPr>
            <w:t xml:space="preserve"> </w:t>
          </w:r>
          <w:proofErr w:type="spellStart"/>
          <w:r w:rsidRPr="00D6111B">
            <w:rPr>
              <w:rFonts w:cs="Times New Roman"/>
              <w:color w:val="1F4E79" w:themeColor="accent1" w:themeShade="80"/>
            </w:rPr>
            <w:t>Majed</w:t>
          </w:r>
          <w:proofErr w:type="spellEnd"/>
          <w:r w:rsidRPr="00D6111B">
            <w:rPr>
              <w:rFonts w:cs="Times New Roman"/>
              <w:color w:val="1F4E79" w:themeColor="accent1" w:themeShade="80"/>
            </w:rPr>
            <w:t xml:space="preserve"> </w:t>
          </w:r>
          <w:proofErr w:type="spellStart"/>
          <w:r w:rsidRPr="00D6111B">
            <w:rPr>
              <w:rFonts w:cs="Times New Roman"/>
              <w:color w:val="1F4E79" w:themeColor="accent1" w:themeShade="80"/>
            </w:rPr>
            <w:t>Abd</w:t>
          </w:r>
          <w:proofErr w:type="spellEnd"/>
          <w:r w:rsidRPr="00D6111B">
            <w:rPr>
              <w:rFonts w:cs="Times New Roman"/>
              <w:color w:val="1F4E79" w:themeColor="accent1" w:themeShade="80"/>
            </w:rPr>
            <w:t xml:space="preserve"> </w:t>
          </w:r>
          <w:proofErr w:type="spellStart"/>
          <w:r w:rsidRPr="00D6111B">
            <w:rPr>
              <w:rFonts w:cs="Times New Roman"/>
              <w:color w:val="1F4E79" w:themeColor="accent1" w:themeShade="80"/>
            </w:rPr>
            <w:t>Alkadim</w:t>
          </w:r>
          <w:proofErr w:type="spellEnd"/>
        </w:p>
        <w:p w14:paraId="158D2729" w14:textId="77777777" w:rsidR="00D6111B" w:rsidRPr="00D6111B" w:rsidRDefault="00D6111B" w:rsidP="00D6111B">
          <w:pPr>
            <w:jc w:val="center"/>
            <w:rPr>
              <w:rFonts w:cs="Times New Roman"/>
              <w:color w:val="1F4E79" w:themeColor="accent1" w:themeShade="80"/>
            </w:rPr>
          </w:pPr>
          <w:proofErr w:type="spellStart"/>
          <w:r w:rsidRPr="00D6111B">
            <w:rPr>
              <w:rFonts w:cs="Times New Roman"/>
              <w:color w:val="1F4E79" w:themeColor="accent1" w:themeShade="80"/>
            </w:rPr>
            <w:t>Walaa</w:t>
          </w:r>
          <w:proofErr w:type="spellEnd"/>
          <w:r w:rsidRPr="00D6111B">
            <w:rPr>
              <w:rFonts w:cs="Times New Roman"/>
              <w:color w:val="1F4E79" w:themeColor="accent1" w:themeShade="80"/>
            </w:rPr>
            <w:t xml:space="preserve"> </w:t>
          </w:r>
          <w:proofErr w:type="spellStart"/>
          <w:r w:rsidRPr="00D6111B">
            <w:rPr>
              <w:rFonts w:cs="Times New Roman"/>
              <w:color w:val="1F4E79" w:themeColor="accent1" w:themeShade="80"/>
            </w:rPr>
            <w:t>Safaa</w:t>
          </w:r>
          <w:proofErr w:type="spellEnd"/>
          <w:r w:rsidRPr="00D6111B">
            <w:rPr>
              <w:rFonts w:cs="Times New Roman"/>
              <w:color w:val="1F4E79" w:themeColor="accent1" w:themeShade="80"/>
            </w:rPr>
            <w:t xml:space="preserve"> </w:t>
          </w:r>
          <w:proofErr w:type="spellStart"/>
          <w:r w:rsidRPr="00D6111B">
            <w:rPr>
              <w:rFonts w:cs="Times New Roman"/>
              <w:color w:val="1F4E79" w:themeColor="accent1" w:themeShade="80"/>
            </w:rPr>
            <w:t>Abd</w:t>
          </w:r>
          <w:proofErr w:type="spellEnd"/>
          <w:r w:rsidRPr="00D6111B">
            <w:rPr>
              <w:rFonts w:cs="Times New Roman"/>
              <w:color w:val="1F4E79" w:themeColor="accent1" w:themeShade="80"/>
            </w:rPr>
            <w:t xml:space="preserve"> </w:t>
          </w:r>
          <w:proofErr w:type="spellStart"/>
          <w:r w:rsidRPr="00D6111B">
            <w:rPr>
              <w:rFonts w:cs="Times New Roman"/>
              <w:color w:val="1F4E79" w:themeColor="accent1" w:themeShade="80"/>
            </w:rPr>
            <w:t>Alhussin</w:t>
          </w:r>
          <w:proofErr w:type="spellEnd"/>
        </w:p>
        <w:p w14:paraId="2E02F43A" w14:textId="63241A4C" w:rsidR="001F7947" w:rsidRDefault="00D6111B" w:rsidP="00D6111B">
          <w:pPr>
            <w:jc w:val="center"/>
            <w:rPr>
              <w:rFonts w:cs="Times New Roman"/>
              <w:color w:val="1F4E79" w:themeColor="accent1" w:themeShade="80"/>
            </w:rPr>
          </w:pPr>
          <w:proofErr w:type="spellStart"/>
          <w:r w:rsidRPr="00D6111B">
            <w:rPr>
              <w:rFonts w:cs="Times New Roman"/>
              <w:color w:val="1F4E79" w:themeColor="accent1" w:themeShade="80"/>
            </w:rPr>
            <w:t>Samer</w:t>
          </w:r>
          <w:proofErr w:type="spellEnd"/>
          <w:r w:rsidRPr="00D6111B">
            <w:rPr>
              <w:rFonts w:cs="Times New Roman"/>
              <w:color w:val="1F4E79" w:themeColor="accent1" w:themeShade="80"/>
            </w:rPr>
            <w:t xml:space="preserve"> </w:t>
          </w:r>
          <w:proofErr w:type="spellStart"/>
          <w:r w:rsidRPr="00D6111B">
            <w:rPr>
              <w:rFonts w:cs="Times New Roman"/>
              <w:color w:val="1F4E79" w:themeColor="accent1" w:themeShade="80"/>
            </w:rPr>
            <w:t>Jassim</w:t>
          </w:r>
          <w:proofErr w:type="spellEnd"/>
          <w:r w:rsidRPr="00D6111B">
            <w:rPr>
              <w:rFonts w:cs="Times New Roman"/>
              <w:color w:val="1F4E79" w:themeColor="accent1" w:themeShade="80"/>
            </w:rPr>
            <w:t xml:space="preserve"> </w:t>
          </w:r>
          <w:proofErr w:type="spellStart"/>
          <w:r w:rsidRPr="00D6111B">
            <w:rPr>
              <w:rFonts w:cs="Times New Roman"/>
              <w:color w:val="1F4E79" w:themeColor="accent1" w:themeShade="80"/>
            </w:rPr>
            <w:t>Abd</w:t>
          </w:r>
          <w:proofErr w:type="spellEnd"/>
          <w:r w:rsidR="001F7947" w:rsidRPr="00DC19DA">
            <w:rPr>
              <w:rFonts w:cs="Times New Roman"/>
              <w:color w:val="1F4E79" w:themeColor="accent1" w:themeShade="80"/>
            </w:rPr>
            <w:t xml:space="preserve"> </w:t>
          </w:r>
        </w:p>
        <w:p w14:paraId="31901B52" w14:textId="77777777" w:rsidR="00DC19DA" w:rsidRPr="00DC19DA" w:rsidRDefault="00DC19DA" w:rsidP="001F7947">
          <w:pPr>
            <w:jc w:val="center"/>
            <w:rPr>
              <w:rFonts w:cs="Times New Roman"/>
              <w:color w:val="1F4E79" w:themeColor="accent1" w:themeShade="80"/>
            </w:rPr>
          </w:pPr>
        </w:p>
        <w:p w14:paraId="4093A241" w14:textId="08616E95" w:rsidR="001F7947" w:rsidRDefault="001F7947" w:rsidP="00DC19DA">
          <w:pPr>
            <w:spacing w:after="0"/>
            <w:jc w:val="center"/>
            <w:rPr>
              <w:rStyle w:val="ab"/>
              <w:rFonts w:cs="Times New Roman"/>
              <w:color w:val="1F4E79" w:themeColor="accent1" w:themeShade="80"/>
              <w:sz w:val="28"/>
              <w:szCs w:val="28"/>
            </w:rPr>
          </w:pPr>
          <w:r w:rsidRPr="002F092B">
            <w:rPr>
              <w:rStyle w:val="ab"/>
              <w:rFonts w:cs="Times New Roman"/>
              <w:color w:val="1F4E79" w:themeColor="accent1" w:themeShade="80"/>
              <w:sz w:val="28"/>
              <w:szCs w:val="28"/>
            </w:rPr>
            <w:t>Supervisor</w:t>
          </w:r>
        </w:p>
        <w:p w14:paraId="0416254D" w14:textId="17B3BB4F" w:rsidR="00C31A69" w:rsidRDefault="00DC19DA" w:rsidP="00224704">
          <w:pPr>
            <w:jc w:val="center"/>
            <w:rPr>
              <w:rStyle w:val="ab"/>
              <w:rFonts w:cs="Times New Roman"/>
              <w:color w:val="1F4E79" w:themeColor="accent1" w:themeShade="80"/>
              <w:sz w:val="28"/>
              <w:szCs w:val="28"/>
            </w:rPr>
          </w:pPr>
          <w:r w:rsidRPr="00DC19DA">
            <w:rPr>
              <w:rStyle w:val="ab"/>
              <w:rFonts w:cs="Times New Roman"/>
              <w:color w:val="1F4E79" w:themeColor="accent1" w:themeShade="80"/>
              <w:sz w:val="28"/>
              <w:szCs w:val="28"/>
            </w:rPr>
            <w:t xml:space="preserve">Assist Prof </w:t>
          </w:r>
          <w:proofErr w:type="spellStart"/>
          <w:r w:rsidRPr="00DC19DA">
            <w:rPr>
              <w:rStyle w:val="ab"/>
              <w:rFonts w:cs="Times New Roman"/>
              <w:color w:val="1F4E79" w:themeColor="accent1" w:themeShade="80"/>
              <w:sz w:val="28"/>
              <w:szCs w:val="28"/>
            </w:rPr>
            <w:t>Dr.</w:t>
          </w:r>
          <w:proofErr w:type="spellEnd"/>
          <w:r w:rsidRPr="00DC19DA">
            <w:rPr>
              <w:rStyle w:val="ab"/>
              <w:rFonts w:cs="Times New Roman"/>
              <w:color w:val="1F4E79" w:themeColor="accent1" w:themeShade="80"/>
              <w:sz w:val="28"/>
              <w:szCs w:val="28"/>
            </w:rPr>
            <w:t xml:space="preserve"> Ali </w:t>
          </w:r>
          <w:proofErr w:type="spellStart"/>
          <w:r w:rsidRPr="00DC19DA">
            <w:rPr>
              <w:rStyle w:val="ab"/>
              <w:rFonts w:cs="Times New Roman"/>
              <w:color w:val="1F4E79" w:themeColor="accent1" w:themeShade="80"/>
              <w:sz w:val="28"/>
              <w:szCs w:val="28"/>
            </w:rPr>
            <w:t>M</w:t>
          </w:r>
          <w:r w:rsidR="00224704">
            <w:rPr>
              <w:rStyle w:val="ab"/>
              <w:rFonts w:cs="Times New Roman"/>
              <w:color w:val="1F4E79" w:themeColor="accent1" w:themeShade="80"/>
              <w:sz w:val="28"/>
              <w:szCs w:val="28"/>
            </w:rPr>
            <w:t>o</w:t>
          </w:r>
          <w:r w:rsidRPr="00DC19DA">
            <w:rPr>
              <w:rStyle w:val="ab"/>
              <w:rFonts w:cs="Times New Roman"/>
              <w:color w:val="1F4E79" w:themeColor="accent1" w:themeShade="80"/>
              <w:sz w:val="28"/>
              <w:szCs w:val="28"/>
            </w:rPr>
            <w:t>hsin</w:t>
          </w:r>
          <w:proofErr w:type="spellEnd"/>
          <w:r w:rsidRPr="00DC19DA">
            <w:rPr>
              <w:rStyle w:val="ab"/>
              <w:rFonts w:cs="Times New Roman"/>
              <w:color w:val="1F4E79" w:themeColor="accent1" w:themeShade="80"/>
              <w:sz w:val="28"/>
              <w:szCs w:val="28"/>
            </w:rPr>
            <w:t xml:space="preserve"> Al-</w:t>
          </w:r>
          <w:proofErr w:type="spellStart"/>
          <w:r w:rsidRPr="00DC19DA">
            <w:rPr>
              <w:rStyle w:val="ab"/>
              <w:rFonts w:cs="Times New Roman"/>
              <w:color w:val="1F4E79" w:themeColor="accent1" w:themeShade="80"/>
              <w:sz w:val="28"/>
              <w:szCs w:val="28"/>
            </w:rPr>
            <w:t>Juboori</w:t>
          </w:r>
          <w:proofErr w:type="spellEnd"/>
        </w:p>
        <w:p w14:paraId="3E35E87D" w14:textId="77777777" w:rsidR="00DC19DA" w:rsidRPr="00C31A69" w:rsidRDefault="00DC19DA" w:rsidP="00DC19DA">
          <w:pPr>
            <w:jc w:val="center"/>
            <w:rPr>
              <w:rStyle w:val="ab"/>
              <w:rFonts w:cs="Times New Roman"/>
              <w:i/>
              <w:color w:val="1F4E79" w:themeColor="accent1" w:themeShade="80"/>
              <w:sz w:val="40"/>
              <w:szCs w:val="40"/>
            </w:rPr>
          </w:pPr>
        </w:p>
        <w:p w14:paraId="0E0D862F" w14:textId="476E51F1" w:rsidR="00C31A69" w:rsidRDefault="00C31A69" w:rsidP="00C31A69">
          <w:pPr>
            <w:jc w:val="center"/>
            <w:rPr>
              <w:rFonts w:cs="Times New Roman"/>
              <w:color w:val="1F4E79" w:themeColor="accent1" w:themeShade="80"/>
              <w:sz w:val="32"/>
              <w:szCs w:val="32"/>
            </w:rPr>
          </w:pPr>
          <w:r>
            <w:rPr>
              <w:rFonts w:cs="Times New Roman"/>
              <w:color w:val="1F4E79" w:themeColor="accent1" w:themeShade="80"/>
              <w:sz w:val="32"/>
              <w:szCs w:val="32"/>
            </w:rPr>
            <w:t xml:space="preserve">A </w:t>
          </w:r>
          <w:r w:rsidRPr="00C31A69">
            <w:rPr>
              <w:rFonts w:cs="Times New Roman"/>
              <w:color w:val="1F4E79" w:themeColor="accent1" w:themeShade="80"/>
              <w:sz w:val="32"/>
              <w:szCs w:val="32"/>
            </w:rPr>
            <w:t xml:space="preserve">graduation project submitted to the Multimedia department in partial fulfilment of the requirements for the degree of Bachelor in </w:t>
          </w:r>
          <w:r>
            <w:rPr>
              <w:rFonts w:cs="Times New Roman"/>
              <w:color w:val="1F4E79" w:themeColor="accent1" w:themeShade="80"/>
              <w:sz w:val="32"/>
              <w:szCs w:val="32"/>
            </w:rPr>
            <w:t>Information Technology in M</w:t>
          </w:r>
          <w:r w:rsidRPr="00C31A69">
            <w:rPr>
              <w:rFonts w:cs="Times New Roman"/>
              <w:color w:val="1F4E79" w:themeColor="accent1" w:themeShade="80"/>
              <w:sz w:val="32"/>
              <w:szCs w:val="32"/>
            </w:rPr>
            <w:t>ultimedia</w:t>
          </w:r>
        </w:p>
        <w:p w14:paraId="3033DA27" w14:textId="77777777" w:rsidR="00C31A69" w:rsidRDefault="00C31A69" w:rsidP="00F16E62">
          <w:pPr>
            <w:jc w:val="center"/>
            <w:rPr>
              <w:rStyle w:val="ab"/>
              <w:rFonts w:cs="Times New Roman"/>
              <w:b w:val="0"/>
              <w:i/>
              <w:color w:val="1F4E79" w:themeColor="accent1" w:themeShade="80"/>
              <w:sz w:val="40"/>
              <w:szCs w:val="40"/>
            </w:rPr>
          </w:pPr>
        </w:p>
        <w:p w14:paraId="1E8D46BC" w14:textId="27634E90" w:rsidR="00F16E62" w:rsidRPr="002F092B" w:rsidRDefault="009A4727" w:rsidP="009A4727">
          <w:pPr>
            <w:jc w:val="center"/>
            <w:rPr>
              <w:rStyle w:val="ab"/>
              <w:rFonts w:cs="Times New Roman"/>
              <w:b w:val="0"/>
              <w:i/>
              <w:color w:val="1F4E79" w:themeColor="accent1" w:themeShade="80"/>
              <w:sz w:val="40"/>
              <w:szCs w:val="40"/>
            </w:rPr>
          </w:pPr>
          <w:r w:rsidRPr="009A4727">
            <w:rPr>
              <w:rStyle w:val="ab"/>
              <w:rFonts w:cs="Times New Roman"/>
              <w:b w:val="0"/>
              <w:i/>
              <w:color w:val="1F4E79" w:themeColor="accent1" w:themeShade="80"/>
              <w:sz w:val="40"/>
              <w:szCs w:val="40"/>
            </w:rPr>
            <w:t xml:space="preserve">April </w:t>
          </w:r>
          <w:r w:rsidR="003B445C" w:rsidRPr="002F092B">
            <w:rPr>
              <w:rStyle w:val="ab"/>
              <w:rFonts w:cs="Times New Roman"/>
              <w:b w:val="0"/>
              <w:i/>
              <w:color w:val="1F4E79" w:themeColor="accent1" w:themeShade="80"/>
              <w:sz w:val="40"/>
              <w:szCs w:val="40"/>
            </w:rPr>
            <w:t xml:space="preserve">- </w:t>
          </w:r>
          <w:r w:rsidR="00F16E62" w:rsidRPr="002F092B">
            <w:rPr>
              <w:rStyle w:val="ab"/>
              <w:rFonts w:cs="Times New Roman"/>
              <w:b w:val="0"/>
              <w:i/>
              <w:color w:val="1F4E79" w:themeColor="accent1" w:themeShade="80"/>
              <w:sz w:val="40"/>
              <w:szCs w:val="40"/>
            </w:rPr>
            <w:t>201</w:t>
          </w:r>
          <w:r>
            <w:rPr>
              <w:rStyle w:val="ab"/>
              <w:rFonts w:cs="Times New Roman"/>
              <w:b w:val="0"/>
              <w:i/>
              <w:color w:val="1F4E79" w:themeColor="accent1" w:themeShade="80"/>
              <w:sz w:val="40"/>
              <w:szCs w:val="40"/>
            </w:rPr>
            <w:t>9</w:t>
          </w:r>
        </w:p>
        <w:p w14:paraId="7CA40BAD" w14:textId="4230B5AD" w:rsidR="002F092B" w:rsidRDefault="002F092B" w:rsidP="001F7947">
          <w:pPr>
            <w:tabs>
              <w:tab w:val="center" w:pos="4513"/>
            </w:tabs>
            <w:rPr>
              <w:rStyle w:val="ab"/>
              <w:rFonts w:cs="Times New Roman"/>
              <w:b w:val="0"/>
              <w:bCs w:val="0"/>
              <w:iCs/>
              <w:color w:val="833C0B" w:themeColor="accent2" w:themeShade="80"/>
              <w:sz w:val="32"/>
              <w:szCs w:val="32"/>
            </w:rPr>
          </w:pPr>
        </w:p>
        <w:p w14:paraId="61B67ACC" w14:textId="77777777" w:rsidR="00DC19DA" w:rsidRPr="002F092B" w:rsidRDefault="00DC19DA" w:rsidP="001F7947">
          <w:pPr>
            <w:tabs>
              <w:tab w:val="center" w:pos="4513"/>
            </w:tabs>
            <w:rPr>
              <w:rStyle w:val="ab"/>
              <w:rFonts w:cs="Times New Roman"/>
              <w:b w:val="0"/>
              <w:bCs w:val="0"/>
              <w:iCs/>
              <w:color w:val="833C0B" w:themeColor="accent2" w:themeShade="80"/>
              <w:sz w:val="32"/>
              <w:szCs w:val="32"/>
            </w:rPr>
          </w:pPr>
        </w:p>
        <w:p w14:paraId="4A1A106C" w14:textId="77777777" w:rsidR="009A4727" w:rsidRDefault="009A4727" w:rsidP="00C47D4A">
          <w:pPr>
            <w:jc w:val="center"/>
            <w:rPr>
              <w:color w:val="2E74B5" w:themeColor="accent1" w:themeShade="BF"/>
              <w:sz w:val="48"/>
              <w:szCs w:val="48"/>
            </w:rPr>
          </w:pPr>
        </w:p>
        <w:p w14:paraId="174960B2" w14:textId="417BEC03" w:rsidR="0059447D" w:rsidRPr="00C47D4A" w:rsidRDefault="00D4443E" w:rsidP="00C47D4A">
          <w:pPr>
            <w:jc w:val="center"/>
            <w:rPr>
              <w:color w:val="2E74B5" w:themeColor="accent1" w:themeShade="BF"/>
              <w:sz w:val="48"/>
              <w:szCs w:val="48"/>
            </w:rPr>
          </w:pPr>
          <w:r w:rsidRPr="00C47D4A">
            <w:rPr>
              <w:color w:val="2E74B5" w:themeColor="accent1" w:themeShade="BF"/>
              <w:sz w:val="48"/>
              <w:szCs w:val="48"/>
            </w:rPr>
            <w:t>Abstract</w:t>
          </w:r>
        </w:p>
        <w:p w14:paraId="74D39F5C" w14:textId="22DBD3A6" w:rsidR="000B558B" w:rsidRDefault="003D3257" w:rsidP="00C47D4A">
          <w:r>
            <w:t>Technology</w:t>
          </w:r>
          <w:r w:rsidR="00B77250" w:rsidRPr="00B77250">
            <w:t xml:space="preserve"> </w:t>
          </w:r>
          <w:r w:rsidR="00B77250">
            <w:t>become essential</w:t>
          </w:r>
          <w:r>
            <w:t xml:space="preserve"> part</w:t>
          </w:r>
          <w:r w:rsidR="00B77250">
            <w:t xml:space="preserve"> in our living</w:t>
          </w:r>
          <w:r>
            <w:t xml:space="preserve"> nowadays</w:t>
          </w:r>
          <w:r w:rsidR="00B77250">
            <w:t>, it influence</w:t>
          </w:r>
          <w:r>
            <w:t xml:space="preserve"> the way we live and work positively.</w:t>
          </w:r>
          <w:r w:rsidR="00B77250">
            <w:t xml:space="preserve"> </w:t>
          </w:r>
          <w:r>
            <w:t>In computer science, there</w:t>
          </w:r>
          <w:r w:rsidR="00187333">
            <w:t xml:space="preserve"> are two term are </w:t>
          </w:r>
          <w:r>
            <w:t>w</w:t>
          </w:r>
          <w:r w:rsidR="00187333">
            <w:t>idely</w:t>
          </w:r>
          <w:r>
            <w:t xml:space="preserve"> spared and got researcher focus, these are </w:t>
          </w:r>
          <w:r w:rsidR="000B558B">
            <w:t xml:space="preserve">Ambient </w:t>
          </w:r>
          <w:r w:rsidR="000B558B" w:rsidRPr="000B558B">
            <w:t xml:space="preserve">assisted </w:t>
          </w:r>
          <w:r w:rsidR="000B558B">
            <w:t>living (AAL)</w:t>
          </w:r>
          <w:r w:rsidR="003F0620">
            <w:t xml:space="preserve"> and </w:t>
          </w:r>
          <w:r w:rsidR="000B558B" w:rsidRPr="003031D1">
            <w:t xml:space="preserve">Internet of Things </w:t>
          </w:r>
          <w:r w:rsidR="000B558B">
            <w:t>(IoT)</w:t>
          </w:r>
          <w:r w:rsidR="003F0620">
            <w:t>. T</w:t>
          </w:r>
          <w:r w:rsidR="000B558B">
            <w:t xml:space="preserve">he first term </w:t>
          </w:r>
          <w:r w:rsidR="003F0620">
            <w:t xml:space="preserve">means the concept of generating new living environments that </w:t>
          </w:r>
          <w:r w:rsidR="00156EDA" w:rsidRPr="00156EDA">
            <w:t xml:space="preserve">combining </w:t>
          </w:r>
          <w:r w:rsidR="003F0620">
            <w:t>social environment with latest technology to produce products and services that significantly enhance the quality of our living. While the second term is the platform</w:t>
          </w:r>
          <w:r w:rsidR="009152C0">
            <w:t>,</w:t>
          </w:r>
          <w:r w:rsidR="003F0620">
            <w:t xml:space="preserve"> where AAL can be constructed, IoT is internet framework that enable developer to connect several </w:t>
          </w:r>
          <w:r w:rsidR="00156EDA">
            <w:t>devices, systems</w:t>
          </w:r>
          <w:r w:rsidR="003F0620">
            <w:t xml:space="preserve"> </w:t>
          </w:r>
          <w:r w:rsidR="00156EDA">
            <w:t xml:space="preserve">and technology all </w:t>
          </w:r>
          <w:r w:rsidR="00156EDA" w:rsidRPr="00156EDA">
            <w:t>together</w:t>
          </w:r>
          <w:r w:rsidR="00156EDA">
            <w:t xml:space="preserve">. People will have more control </w:t>
          </w:r>
          <w:r w:rsidR="003C04BF">
            <w:t>in</w:t>
          </w:r>
          <w:r w:rsidR="00156EDA">
            <w:t xml:space="preserve"> controlling the environment they live or work in </w:t>
          </w:r>
          <w:r w:rsidR="00156EDA" w:rsidRPr="00156EDA">
            <w:t>remotely</w:t>
          </w:r>
          <w:r w:rsidR="00156EDA">
            <w:t>.</w:t>
          </w:r>
          <w:r w:rsidR="003C04BF">
            <w:t xml:space="preserve"> In addition, more data r</w:t>
          </w:r>
          <w:r w:rsidR="003C04BF" w:rsidRPr="003C04BF">
            <w:t xml:space="preserve">esources </w:t>
          </w:r>
          <w:r w:rsidR="003C04BF">
            <w:t xml:space="preserve">will be </w:t>
          </w:r>
          <w:r w:rsidR="003C04BF" w:rsidRPr="003C04BF">
            <w:t xml:space="preserve">available </w:t>
          </w:r>
          <w:r w:rsidR="003C04BF">
            <w:t xml:space="preserve">to get the advantages of involving it in data processing activates to get better </w:t>
          </w:r>
          <w:r w:rsidR="003C04BF" w:rsidRPr="003C04BF">
            <w:t>decisions</w:t>
          </w:r>
          <w:r w:rsidR="003C04BF">
            <w:t xml:space="preserve">. </w:t>
          </w:r>
          <w:r w:rsidR="00156EDA">
            <w:t>AAL and IoT, These two terms are</w:t>
          </w:r>
          <w:r w:rsidR="000B558B">
            <w:t xml:space="preserve"> widely </w:t>
          </w:r>
          <w:r w:rsidR="000B558B" w:rsidRPr="000B558B">
            <w:t>spread</w:t>
          </w:r>
          <w:r w:rsidR="000B558B">
            <w:t xml:space="preserve"> and get the focus of many</w:t>
          </w:r>
          <w:r w:rsidR="00156EDA">
            <w:t xml:space="preserve"> companies and </w:t>
          </w:r>
          <w:r w:rsidR="000B558B">
            <w:t>researchers.</w:t>
          </w:r>
          <w:r w:rsidR="00156EDA">
            <w:t xml:space="preserve"> </w:t>
          </w:r>
          <w:r w:rsidR="000B558B">
            <w:t xml:space="preserve">However, no much </w:t>
          </w:r>
          <w:r w:rsidR="00156EDA">
            <w:t xml:space="preserve">products in the industry </w:t>
          </w:r>
          <w:r w:rsidR="003C04BF">
            <w:t xml:space="preserve">meet </w:t>
          </w:r>
          <w:r>
            <w:t>these field requirements and aim</w:t>
          </w:r>
          <w:r w:rsidR="003C04BF">
            <w:t>.</w:t>
          </w:r>
        </w:p>
        <w:p w14:paraId="74AA2BEB" w14:textId="32A2A89C" w:rsidR="003C04BF" w:rsidRDefault="003C04BF" w:rsidP="00C47D4A">
          <w:r w:rsidRPr="003031D1">
            <w:t xml:space="preserve">The rapid growth of </w:t>
          </w:r>
          <w:r>
            <w:t>IoT</w:t>
          </w:r>
          <w:r w:rsidRPr="003031D1">
            <w:t xml:space="preserve"> is changing our lifestyle, due to the fast drop in IoT components costs that allow people to invest new technologies in their houses and offices design, establishing smart home and smart cities. Warble sensors technologies and Advance IoT have the potential to improve our day-by-day systems such Healthcare systems. In fact, raising the efficiency of healthcare infrastructures is one of the </w:t>
          </w:r>
          <w:r>
            <w:t>vital</w:t>
          </w:r>
          <w:r w:rsidRPr="003031D1">
            <w:t xml:space="preserve"> goals of our modern society. </w:t>
          </w:r>
        </w:p>
        <w:p w14:paraId="34EFE735" w14:textId="40488693" w:rsidR="00D4443E" w:rsidRDefault="007F78CE" w:rsidP="00C47D4A">
          <w:r>
            <w:t>Nowadays</w:t>
          </w:r>
          <w:r w:rsidR="003D3257">
            <w:t>,</w:t>
          </w:r>
          <w:r>
            <w:t xml:space="preserve"> people are </w:t>
          </w:r>
          <w:r w:rsidRPr="00BA1467">
            <w:t xml:space="preserve">substantially </w:t>
          </w:r>
          <w:r>
            <w:t>care about their healthcare and interested in constantly measuring their physical activities anywhere at any time using various healthcare and fitness trackers devises</w:t>
          </w:r>
          <w:r w:rsidR="003C04BF">
            <w:t xml:space="preserve">. In this research will introduce a system that meet the requirements of AAL and IoT, which can </w:t>
          </w:r>
          <w:r w:rsidR="003C04BF" w:rsidRPr="003C04BF">
            <w:t>effectively</w:t>
          </w:r>
          <w:r w:rsidR="003C04BF">
            <w:t xml:space="preserve"> help in monitoring older and disable people wile in their home </w:t>
          </w:r>
          <w:r w:rsidR="00652C33">
            <w:t>and</w:t>
          </w:r>
          <w:r w:rsidR="003C04BF">
            <w:t xml:space="preserve"> work. </w:t>
          </w:r>
        </w:p>
        <w:p w14:paraId="512F1639" w14:textId="77777777" w:rsidR="00244D55" w:rsidRDefault="00244D55" w:rsidP="00C47D4A"/>
        <w:p w14:paraId="15199838" w14:textId="77777777" w:rsidR="00244D55" w:rsidRDefault="00244D55" w:rsidP="00C47D4A"/>
        <w:p w14:paraId="11F154C5" w14:textId="77777777" w:rsidR="00244D55" w:rsidRDefault="00244D55" w:rsidP="00C47D4A"/>
        <w:p w14:paraId="724DB46C" w14:textId="77777777" w:rsidR="00244D55" w:rsidRDefault="00244D55" w:rsidP="00C47D4A"/>
        <w:p w14:paraId="2A0F8F8B" w14:textId="77777777" w:rsidR="00244D55" w:rsidRDefault="00244D55" w:rsidP="00C47D4A"/>
        <w:p w14:paraId="32028829" w14:textId="77777777" w:rsidR="00244D55" w:rsidRDefault="00244D55" w:rsidP="00C47D4A"/>
        <w:p w14:paraId="262E5D5F" w14:textId="77777777" w:rsidR="00244D55" w:rsidRDefault="00244D55" w:rsidP="00C47D4A"/>
        <w:p w14:paraId="5BC0BC22" w14:textId="77777777" w:rsidR="00244D55" w:rsidRDefault="00244D55" w:rsidP="00C47D4A"/>
        <w:p w14:paraId="0BFE4E27" w14:textId="77777777" w:rsidR="00244D55" w:rsidRDefault="00244D55" w:rsidP="00C47D4A"/>
        <w:p w14:paraId="3608F3ED" w14:textId="77777777" w:rsidR="00244D55" w:rsidRDefault="00244D55" w:rsidP="00C47D4A"/>
        <w:p w14:paraId="1082A910" w14:textId="77777777" w:rsidR="00244D55" w:rsidRDefault="00244D55" w:rsidP="00C47D4A"/>
        <w:p w14:paraId="7F9C75BE" w14:textId="77777777" w:rsidR="00244D55" w:rsidRDefault="00244D55" w:rsidP="00C47D4A"/>
        <w:p w14:paraId="305DFD4D" w14:textId="77777777" w:rsidR="00244D55" w:rsidRDefault="00244D55" w:rsidP="00C47D4A"/>
        <w:p w14:paraId="3FD43BEA" w14:textId="50217B2D" w:rsidR="00D4443E" w:rsidRDefault="00D4443E" w:rsidP="00D4443E">
          <w:pPr>
            <w:tabs>
              <w:tab w:val="center" w:pos="4513"/>
            </w:tabs>
            <w:rPr>
              <w:rStyle w:val="ab"/>
              <w:b w:val="0"/>
              <w:bCs w:val="0"/>
              <w:iCs/>
              <w:color w:val="2E74B5" w:themeColor="accent1" w:themeShade="BF"/>
              <w:sz w:val="32"/>
              <w:szCs w:val="32"/>
            </w:rPr>
          </w:pPr>
        </w:p>
        <w:p w14:paraId="2F7548F1" w14:textId="6FF951B3" w:rsidR="00CE763C" w:rsidRPr="00C47D4A" w:rsidRDefault="00D4443E" w:rsidP="0027183F">
          <w:pPr>
            <w:jc w:val="center"/>
            <w:rPr>
              <w:rStyle w:val="ab"/>
              <w:b w:val="0"/>
              <w:bCs w:val="0"/>
              <w:iCs/>
              <w:color w:val="2E74B5" w:themeColor="accent1" w:themeShade="BF"/>
              <w:sz w:val="48"/>
              <w:szCs w:val="48"/>
            </w:rPr>
          </w:pPr>
          <w:r w:rsidRPr="00C47D4A">
            <w:rPr>
              <w:color w:val="2E74B5" w:themeColor="accent1" w:themeShade="BF"/>
              <w:sz w:val="48"/>
              <w:szCs w:val="48"/>
            </w:rPr>
            <w:t>Acknowledgement</w:t>
          </w:r>
        </w:p>
        <w:p w14:paraId="21E26EA7" w14:textId="10681ED6" w:rsidR="00834FD0" w:rsidRPr="00834FD0" w:rsidRDefault="00834FD0" w:rsidP="00224704">
          <w:pPr>
            <w:rPr>
              <w:rStyle w:val="ab"/>
              <w:b w:val="0"/>
              <w:bCs w:val="0"/>
              <w:smallCaps w:val="0"/>
              <w:color w:val="auto"/>
              <w:spacing w:val="0"/>
            </w:rPr>
          </w:pPr>
          <w:r>
            <w:t xml:space="preserve">The author wish to express his sincere gratitude and appreciation to </w:t>
          </w:r>
          <w:r w:rsidR="00B81791" w:rsidRPr="00B81791">
            <w:rPr>
              <w:b/>
              <w:bCs/>
            </w:rPr>
            <w:t xml:space="preserve">Assist Prof </w:t>
          </w:r>
          <w:proofErr w:type="spellStart"/>
          <w:r w:rsidR="00B81791" w:rsidRPr="00B81791">
            <w:rPr>
              <w:b/>
              <w:bCs/>
            </w:rPr>
            <w:t>Dr.</w:t>
          </w:r>
          <w:proofErr w:type="spellEnd"/>
          <w:r w:rsidR="00B81791" w:rsidRPr="00B81791">
            <w:rPr>
              <w:b/>
              <w:bCs/>
            </w:rPr>
            <w:t xml:space="preserve"> Ali </w:t>
          </w:r>
          <w:proofErr w:type="spellStart"/>
          <w:r w:rsidR="00B81791" w:rsidRPr="00B81791">
            <w:rPr>
              <w:b/>
              <w:bCs/>
            </w:rPr>
            <w:t>M</w:t>
          </w:r>
          <w:r w:rsidR="00224704">
            <w:rPr>
              <w:b/>
              <w:bCs/>
            </w:rPr>
            <w:t>o</w:t>
          </w:r>
          <w:r w:rsidR="00B81791" w:rsidRPr="00B81791">
            <w:rPr>
              <w:b/>
              <w:bCs/>
            </w:rPr>
            <w:t>hsin</w:t>
          </w:r>
          <w:proofErr w:type="spellEnd"/>
          <w:r w:rsidR="00B81791" w:rsidRPr="00B81791">
            <w:rPr>
              <w:b/>
              <w:bCs/>
            </w:rPr>
            <w:t xml:space="preserve"> Al-</w:t>
          </w:r>
          <w:proofErr w:type="spellStart"/>
          <w:r w:rsidR="00B81791" w:rsidRPr="00B81791">
            <w:rPr>
              <w:b/>
              <w:bCs/>
            </w:rPr>
            <w:t>Juboori</w:t>
          </w:r>
          <w:proofErr w:type="spellEnd"/>
          <w:r w:rsidR="00B81791" w:rsidRPr="00B81791">
            <w:t xml:space="preserve"> </w:t>
          </w:r>
          <w:r>
            <w:t xml:space="preserve">for all his supports, guidance and supervision given throughout the project. We had weekly meeting to </w:t>
          </w:r>
          <w:r w:rsidRPr="0040241C">
            <w:t xml:space="preserve">discuss </w:t>
          </w:r>
          <w:r>
            <w:t>the progress and the target we need to achieve from the project. Thus, the comments were given to me from him are helpful helps me to be more productive in my research.</w:t>
          </w:r>
        </w:p>
        <w:p w14:paraId="45B2C0F6" w14:textId="5E7E03C0" w:rsidR="00CE763C" w:rsidRDefault="00CE763C" w:rsidP="00CE763C">
          <w:pPr>
            <w:rPr>
              <w:rStyle w:val="ab"/>
              <w:rFonts w:cs="Times New Roman"/>
              <w:b w:val="0"/>
              <w:bCs w:val="0"/>
              <w:iCs/>
              <w:color w:val="auto"/>
              <w:sz w:val="32"/>
              <w:szCs w:val="32"/>
            </w:rPr>
          </w:pPr>
        </w:p>
        <w:p w14:paraId="4D5222DF" w14:textId="6B80B88A" w:rsidR="00CE763C" w:rsidRPr="00CE763C" w:rsidRDefault="00CE763C" w:rsidP="00CE763C">
          <w:pPr>
            <w:rPr>
              <w:rStyle w:val="ab"/>
              <w:rFonts w:cs="Times New Roman"/>
              <w:b w:val="0"/>
              <w:bCs w:val="0"/>
              <w:iCs/>
              <w:color w:val="auto"/>
              <w:sz w:val="32"/>
              <w:szCs w:val="32"/>
            </w:rPr>
          </w:pPr>
        </w:p>
        <w:p w14:paraId="2FF1A8E7" w14:textId="77777777" w:rsidR="0059447D" w:rsidRDefault="0059447D" w:rsidP="001F7947">
          <w:pPr>
            <w:tabs>
              <w:tab w:val="center" w:pos="4513"/>
            </w:tabs>
            <w:rPr>
              <w:rStyle w:val="ab"/>
              <w:b w:val="0"/>
              <w:bCs w:val="0"/>
              <w:iCs/>
              <w:color w:val="833C0B" w:themeColor="accent2" w:themeShade="80"/>
              <w:sz w:val="32"/>
              <w:szCs w:val="32"/>
            </w:rPr>
          </w:pPr>
        </w:p>
        <w:p w14:paraId="00B58FE2" w14:textId="77777777" w:rsidR="0059447D" w:rsidRDefault="0059447D" w:rsidP="001F7947">
          <w:pPr>
            <w:tabs>
              <w:tab w:val="center" w:pos="4513"/>
            </w:tabs>
            <w:rPr>
              <w:rStyle w:val="ab"/>
              <w:b w:val="0"/>
              <w:bCs w:val="0"/>
              <w:iCs/>
              <w:color w:val="833C0B" w:themeColor="accent2" w:themeShade="80"/>
              <w:sz w:val="32"/>
              <w:szCs w:val="32"/>
            </w:rPr>
          </w:pPr>
        </w:p>
        <w:p w14:paraId="52F99BBB" w14:textId="3E604C03" w:rsidR="0059447D" w:rsidRDefault="00244D55" w:rsidP="00244D55">
          <w:pPr>
            <w:tabs>
              <w:tab w:val="left" w:pos="6450"/>
            </w:tabs>
            <w:rPr>
              <w:rStyle w:val="ab"/>
              <w:b w:val="0"/>
              <w:bCs w:val="0"/>
              <w:iCs/>
              <w:color w:val="833C0B" w:themeColor="accent2" w:themeShade="80"/>
              <w:sz w:val="32"/>
              <w:szCs w:val="32"/>
            </w:rPr>
          </w:pPr>
          <w:r>
            <w:rPr>
              <w:rStyle w:val="ab"/>
              <w:b w:val="0"/>
              <w:bCs w:val="0"/>
              <w:iCs/>
              <w:color w:val="833C0B" w:themeColor="accent2" w:themeShade="80"/>
              <w:sz w:val="32"/>
              <w:szCs w:val="32"/>
            </w:rPr>
            <w:tab/>
          </w:r>
        </w:p>
        <w:p w14:paraId="0F50E09D" w14:textId="77777777" w:rsidR="00244D55" w:rsidRDefault="00244D55" w:rsidP="00244D55">
          <w:pPr>
            <w:tabs>
              <w:tab w:val="left" w:pos="6450"/>
            </w:tabs>
            <w:rPr>
              <w:rStyle w:val="ab"/>
              <w:b w:val="0"/>
              <w:bCs w:val="0"/>
              <w:iCs/>
              <w:color w:val="833C0B" w:themeColor="accent2" w:themeShade="80"/>
              <w:sz w:val="32"/>
              <w:szCs w:val="32"/>
            </w:rPr>
          </w:pPr>
        </w:p>
        <w:p w14:paraId="2E514589" w14:textId="77777777" w:rsidR="00244D55" w:rsidRDefault="00244D55" w:rsidP="00244D55">
          <w:pPr>
            <w:tabs>
              <w:tab w:val="left" w:pos="6450"/>
            </w:tabs>
            <w:rPr>
              <w:rStyle w:val="ab"/>
              <w:b w:val="0"/>
              <w:bCs w:val="0"/>
              <w:iCs/>
              <w:color w:val="833C0B" w:themeColor="accent2" w:themeShade="80"/>
              <w:sz w:val="32"/>
              <w:szCs w:val="32"/>
            </w:rPr>
          </w:pPr>
        </w:p>
        <w:p w14:paraId="7EE556CF" w14:textId="77777777" w:rsidR="00244D55" w:rsidRDefault="00244D55" w:rsidP="00244D55">
          <w:pPr>
            <w:tabs>
              <w:tab w:val="left" w:pos="6450"/>
            </w:tabs>
            <w:rPr>
              <w:rStyle w:val="ab"/>
              <w:b w:val="0"/>
              <w:bCs w:val="0"/>
              <w:iCs/>
              <w:color w:val="833C0B" w:themeColor="accent2" w:themeShade="80"/>
              <w:sz w:val="32"/>
              <w:szCs w:val="32"/>
            </w:rPr>
          </w:pPr>
        </w:p>
        <w:p w14:paraId="3F402C53" w14:textId="77777777" w:rsidR="00244D55" w:rsidRDefault="00244D55" w:rsidP="00244D55">
          <w:pPr>
            <w:tabs>
              <w:tab w:val="left" w:pos="6450"/>
            </w:tabs>
            <w:rPr>
              <w:rStyle w:val="ab"/>
              <w:b w:val="0"/>
              <w:bCs w:val="0"/>
              <w:iCs/>
              <w:color w:val="833C0B" w:themeColor="accent2" w:themeShade="80"/>
              <w:sz w:val="32"/>
              <w:szCs w:val="32"/>
            </w:rPr>
          </w:pPr>
        </w:p>
        <w:p w14:paraId="1BF14000" w14:textId="77777777" w:rsidR="00244D55" w:rsidRDefault="00244D55" w:rsidP="00244D55">
          <w:pPr>
            <w:tabs>
              <w:tab w:val="left" w:pos="6450"/>
            </w:tabs>
            <w:rPr>
              <w:rStyle w:val="ab"/>
              <w:b w:val="0"/>
              <w:bCs w:val="0"/>
              <w:iCs/>
              <w:color w:val="833C0B" w:themeColor="accent2" w:themeShade="80"/>
              <w:sz w:val="32"/>
              <w:szCs w:val="32"/>
            </w:rPr>
          </w:pPr>
        </w:p>
        <w:p w14:paraId="1130FD4B" w14:textId="77777777" w:rsidR="00244D55" w:rsidRDefault="00244D55" w:rsidP="00244D55">
          <w:pPr>
            <w:tabs>
              <w:tab w:val="left" w:pos="6450"/>
            </w:tabs>
            <w:rPr>
              <w:rStyle w:val="ab"/>
              <w:b w:val="0"/>
              <w:bCs w:val="0"/>
              <w:iCs/>
              <w:color w:val="833C0B" w:themeColor="accent2" w:themeShade="80"/>
              <w:sz w:val="32"/>
              <w:szCs w:val="32"/>
            </w:rPr>
          </w:pPr>
        </w:p>
        <w:p w14:paraId="1F71F00E" w14:textId="77777777" w:rsidR="00244D55" w:rsidRDefault="00244D55" w:rsidP="00244D55">
          <w:pPr>
            <w:tabs>
              <w:tab w:val="left" w:pos="6450"/>
            </w:tabs>
            <w:rPr>
              <w:rStyle w:val="ab"/>
              <w:b w:val="0"/>
              <w:bCs w:val="0"/>
              <w:iCs/>
              <w:color w:val="833C0B" w:themeColor="accent2" w:themeShade="80"/>
              <w:sz w:val="32"/>
              <w:szCs w:val="32"/>
            </w:rPr>
          </w:pPr>
        </w:p>
        <w:p w14:paraId="7112F956" w14:textId="77777777" w:rsidR="00244D55" w:rsidRDefault="00244D55" w:rsidP="00244D55">
          <w:pPr>
            <w:tabs>
              <w:tab w:val="left" w:pos="6450"/>
            </w:tabs>
            <w:rPr>
              <w:rStyle w:val="ab"/>
              <w:b w:val="0"/>
              <w:bCs w:val="0"/>
              <w:iCs/>
              <w:color w:val="833C0B" w:themeColor="accent2" w:themeShade="80"/>
              <w:sz w:val="32"/>
              <w:szCs w:val="32"/>
            </w:rPr>
          </w:pPr>
        </w:p>
        <w:p w14:paraId="7FF4578B" w14:textId="77777777" w:rsidR="00244D55" w:rsidRDefault="00244D55" w:rsidP="00244D55">
          <w:pPr>
            <w:tabs>
              <w:tab w:val="left" w:pos="6450"/>
            </w:tabs>
            <w:rPr>
              <w:rStyle w:val="ab"/>
              <w:b w:val="0"/>
              <w:bCs w:val="0"/>
              <w:iCs/>
              <w:color w:val="833C0B" w:themeColor="accent2" w:themeShade="80"/>
              <w:sz w:val="32"/>
              <w:szCs w:val="32"/>
            </w:rPr>
          </w:pPr>
        </w:p>
        <w:p w14:paraId="5BCF60B6" w14:textId="77777777" w:rsidR="00244D55" w:rsidRDefault="00244D55" w:rsidP="00244D55">
          <w:pPr>
            <w:tabs>
              <w:tab w:val="left" w:pos="6450"/>
            </w:tabs>
            <w:rPr>
              <w:rStyle w:val="ab"/>
              <w:b w:val="0"/>
              <w:bCs w:val="0"/>
              <w:iCs/>
              <w:color w:val="833C0B" w:themeColor="accent2" w:themeShade="80"/>
              <w:sz w:val="32"/>
              <w:szCs w:val="32"/>
            </w:rPr>
          </w:pPr>
        </w:p>
        <w:p w14:paraId="40C51B7F" w14:textId="77777777" w:rsidR="00244D55" w:rsidRDefault="00244D55" w:rsidP="00244D55">
          <w:pPr>
            <w:tabs>
              <w:tab w:val="left" w:pos="6450"/>
            </w:tabs>
            <w:rPr>
              <w:rStyle w:val="ab"/>
              <w:b w:val="0"/>
              <w:bCs w:val="0"/>
              <w:iCs/>
              <w:color w:val="833C0B" w:themeColor="accent2" w:themeShade="80"/>
              <w:sz w:val="32"/>
              <w:szCs w:val="32"/>
            </w:rPr>
          </w:pPr>
        </w:p>
        <w:p w14:paraId="070E3E5C" w14:textId="211ED065" w:rsidR="00C47D4A" w:rsidRPr="00070012" w:rsidRDefault="00CB0F67" w:rsidP="00070012">
          <w:pPr>
            <w:tabs>
              <w:tab w:val="center" w:pos="4513"/>
            </w:tabs>
            <w:rPr>
              <w:iCs/>
              <w:smallCaps/>
              <w:color w:val="833C0B" w:themeColor="accent2" w:themeShade="80"/>
              <w:spacing w:val="5"/>
              <w:sz w:val="32"/>
              <w:szCs w:val="32"/>
            </w:rPr>
          </w:pPr>
        </w:p>
      </w:sdtContent>
    </w:sdt>
    <w:sdt>
      <w:sdtPr>
        <w:rPr>
          <w:rFonts w:ascii="Times New Roman" w:eastAsiaTheme="minorHAnsi" w:hAnsi="Times New Roman" w:cs="Times New Roman"/>
          <w:bCs/>
          <w:smallCaps/>
          <w:color w:val="5B9BD5" w:themeColor="accent1"/>
          <w:spacing w:val="5"/>
          <w:sz w:val="18"/>
          <w:szCs w:val="16"/>
          <w:lang w:val="en-GB"/>
        </w:rPr>
        <w:id w:val="-1173184085"/>
        <w:docPartObj>
          <w:docPartGallery w:val="Table of Contents"/>
          <w:docPartUnique/>
        </w:docPartObj>
      </w:sdtPr>
      <w:sdtEndPr>
        <w:rPr>
          <w:b w:val="0"/>
          <w:smallCaps w:val="0"/>
          <w:noProof/>
          <w:color w:val="auto"/>
          <w:spacing w:val="0"/>
          <w:sz w:val="22"/>
          <w:szCs w:val="20"/>
        </w:rPr>
      </w:sdtEndPr>
      <w:sdtContent>
        <w:p w14:paraId="5819CA87" w14:textId="08E890D9" w:rsidR="00F73E2A" w:rsidRPr="002E64B2" w:rsidRDefault="00F73E2A" w:rsidP="002E64B2">
          <w:pPr>
            <w:pStyle w:val="a9"/>
            <w:rPr>
              <w:rFonts w:ascii="Times New Roman" w:hAnsi="Times New Roman" w:cs="Times New Roman"/>
              <w:sz w:val="44"/>
              <w:szCs w:val="20"/>
            </w:rPr>
          </w:pPr>
          <w:r w:rsidRPr="002E64B2">
            <w:rPr>
              <w:rFonts w:ascii="Times New Roman" w:hAnsi="Times New Roman" w:cs="Times New Roman"/>
              <w:sz w:val="44"/>
              <w:szCs w:val="20"/>
            </w:rPr>
            <w:t>Table of Contents</w:t>
          </w:r>
        </w:p>
        <w:p w14:paraId="3874DCF0" w14:textId="22F4713D" w:rsidR="00D70C09" w:rsidRPr="00105C02" w:rsidRDefault="00F73E2A">
          <w:pPr>
            <w:pStyle w:val="10"/>
            <w:rPr>
              <w:rFonts w:asciiTheme="minorHAnsi" w:eastAsiaTheme="minorEastAsia" w:hAnsiTheme="minorHAnsi"/>
              <w:noProof/>
              <w:sz w:val="20"/>
              <w:szCs w:val="20"/>
              <w:lang w:val="en-US"/>
            </w:rPr>
          </w:pPr>
          <w:r w:rsidRPr="00105C02">
            <w:rPr>
              <w:rFonts w:cs="Times New Roman"/>
              <w:sz w:val="22"/>
            </w:rPr>
            <w:fldChar w:fldCharType="begin"/>
          </w:r>
          <w:r w:rsidRPr="00105C02">
            <w:rPr>
              <w:rFonts w:cs="Times New Roman"/>
              <w:sz w:val="22"/>
            </w:rPr>
            <w:instrText xml:space="preserve"> TOC \o "1-3" \h \z \u </w:instrText>
          </w:r>
          <w:r w:rsidRPr="00105C02">
            <w:rPr>
              <w:rFonts w:cs="Times New Roman"/>
              <w:sz w:val="22"/>
            </w:rPr>
            <w:fldChar w:fldCharType="separate"/>
          </w:r>
          <w:hyperlink w:anchor="_Toc6129858" w:history="1">
            <w:r w:rsidR="00D70C09" w:rsidRPr="00105C02">
              <w:rPr>
                <w:rStyle w:val="Hyperlink"/>
                <w:noProof/>
                <w:sz w:val="22"/>
                <w:szCs w:val="20"/>
              </w:rPr>
              <w:t>Chapter 1: Introduction</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58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4</w:t>
            </w:r>
            <w:r w:rsidR="00D70C09" w:rsidRPr="00105C02">
              <w:rPr>
                <w:noProof/>
                <w:webHidden/>
                <w:sz w:val="22"/>
                <w:szCs w:val="20"/>
              </w:rPr>
              <w:fldChar w:fldCharType="end"/>
            </w:r>
          </w:hyperlink>
        </w:p>
        <w:p w14:paraId="764CBFA5" w14:textId="3F8099FD"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59" w:history="1">
            <w:r w:rsidR="00D70C09" w:rsidRPr="00105C02">
              <w:rPr>
                <w:rStyle w:val="Hyperlink"/>
                <w:noProof/>
                <w:sz w:val="22"/>
                <w:szCs w:val="20"/>
              </w:rPr>
              <w:t>1.1.</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Research Introduction</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59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4</w:t>
            </w:r>
            <w:r w:rsidR="00D70C09" w:rsidRPr="00105C02">
              <w:rPr>
                <w:noProof/>
                <w:webHidden/>
                <w:sz w:val="22"/>
                <w:szCs w:val="20"/>
              </w:rPr>
              <w:fldChar w:fldCharType="end"/>
            </w:r>
          </w:hyperlink>
        </w:p>
        <w:p w14:paraId="796122AF" w14:textId="784BBCFF"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60" w:history="1">
            <w:r w:rsidR="00D70C09" w:rsidRPr="00105C02">
              <w:rPr>
                <w:rStyle w:val="Hyperlink"/>
                <w:noProof/>
                <w:sz w:val="22"/>
                <w:szCs w:val="20"/>
              </w:rPr>
              <w:t>1.2.</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Problem Background</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60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4</w:t>
            </w:r>
            <w:r w:rsidR="00D70C09" w:rsidRPr="00105C02">
              <w:rPr>
                <w:noProof/>
                <w:webHidden/>
                <w:sz w:val="22"/>
                <w:szCs w:val="20"/>
              </w:rPr>
              <w:fldChar w:fldCharType="end"/>
            </w:r>
          </w:hyperlink>
        </w:p>
        <w:p w14:paraId="1E7C9C9F" w14:textId="3998120F"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61" w:history="1">
            <w:r w:rsidR="00D70C09" w:rsidRPr="00105C02">
              <w:rPr>
                <w:rStyle w:val="Hyperlink"/>
                <w:noProof/>
                <w:sz w:val="22"/>
                <w:szCs w:val="20"/>
              </w:rPr>
              <w:t>1.3.</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Project Aim.</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61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5</w:t>
            </w:r>
            <w:r w:rsidR="00D70C09" w:rsidRPr="00105C02">
              <w:rPr>
                <w:noProof/>
                <w:webHidden/>
                <w:sz w:val="22"/>
                <w:szCs w:val="20"/>
              </w:rPr>
              <w:fldChar w:fldCharType="end"/>
            </w:r>
          </w:hyperlink>
        </w:p>
        <w:p w14:paraId="2D913BC8" w14:textId="1A89AD95"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62" w:history="1">
            <w:r w:rsidR="00D70C09" w:rsidRPr="00105C02">
              <w:rPr>
                <w:rStyle w:val="Hyperlink"/>
                <w:rFonts w:cs="Times New Roman"/>
                <w:noProof/>
                <w:sz w:val="22"/>
                <w:szCs w:val="20"/>
              </w:rPr>
              <w:t>1.4.</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Project Objectives.</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62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5</w:t>
            </w:r>
            <w:r w:rsidR="00D70C09" w:rsidRPr="00105C02">
              <w:rPr>
                <w:noProof/>
                <w:webHidden/>
                <w:sz w:val="22"/>
                <w:szCs w:val="20"/>
              </w:rPr>
              <w:fldChar w:fldCharType="end"/>
            </w:r>
          </w:hyperlink>
        </w:p>
        <w:p w14:paraId="37AF2E17" w14:textId="380CC83B"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63" w:history="1">
            <w:r w:rsidR="00D70C09" w:rsidRPr="00105C02">
              <w:rPr>
                <w:rStyle w:val="Hyperlink"/>
                <w:noProof/>
                <w:sz w:val="22"/>
                <w:szCs w:val="20"/>
              </w:rPr>
              <w:t>1.5.</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Project Rationale</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63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6</w:t>
            </w:r>
            <w:r w:rsidR="00D70C09" w:rsidRPr="00105C02">
              <w:rPr>
                <w:noProof/>
                <w:webHidden/>
                <w:sz w:val="22"/>
                <w:szCs w:val="20"/>
              </w:rPr>
              <w:fldChar w:fldCharType="end"/>
            </w:r>
          </w:hyperlink>
        </w:p>
        <w:p w14:paraId="5687F84E" w14:textId="5334CC82"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64" w:history="1">
            <w:r w:rsidR="00D70C09" w:rsidRPr="00105C02">
              <w:rPr>
                <w:rStyle w:val="Hyperlink"/>
                <w:noProof/>
                <w:sz w:val="22"/>
                <w:szCs w:val="20"/>
              </w:rPr>
              <w:t>1.6.</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Research Motivation</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64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7</w:t>
            </w:r>
            <w:r w:rsidR="00D70C09" w:rsidRPr="00105C02">
              <w:rPr>
                <w:noProof/>
                <w:webHidden/>
                <w:sz w:val="22"/>
                <w:szCs w:val="20"/>
              </w:rPr>
              <w:fldChar w:fldCharType="end"/>
            </w:r>
          </w:hyperlink>
        </w:p>
        <w:p w14:paraId="394D9AE8" w14:textId="45514CCA"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65" w:history="1">
            <w:r w:rsidR="00D70C09" w:rsidRPr="00105C02">
              <w:rPr>
                <w:rStyle w:val="Hyperlink"/>
                <w:noProof/>
                <w:sz w:val="22"/>
                <w:szCs w:val="20"/>
              </w:rPr>
              <w:t>1.7.</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Expected Outcomes</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65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8</w:t>
            </w:r>
            <w:r w:rsidR="00D70C09" w:rsidRPr="00105C02">
              <w:rPr>
                <w:noProof/>
                <w:webHidden/>
                <w:sz w:val="22"/>
                <w:szCs w:val="20"/>
              </w:rPr>
              <w:fldChar w:fldCharType="end"/>
            </w:r>
          </w:hyperlink>
        </w:p>
        <w:p w14:paraId="3C68FBD0" w14:textId="4A327BD2" w:rsidR="00D70C09" w:rsidRPr="00105C02" w:rsidRDefault="00CB0F67" w:rsidP="00244D55">
          <w:pPr>
            <w:pStyle w:val="10"/>
            <w:rPr>
              <w:rFonts w:asciiTheme="minorHAnsi" w:eastAsiaTheme="minorEastAsia" w:hAnsiTheme="minorHAnsi"/>
              <w:noProof/>
              <w:sz w:val="20"/>
              <w:szCs w:val="20"/>
              <w:lang w:val="en-US"/>
            </w:rPr>
          </w:pPr>
          <w:hyperlink w:anchor="_Toc6129867" w:history="1">
            <w:r w:rsidR="00D70C09" w:rsidRPr="00105C02">
              <w:rPr>
                <w:rStyle w:val="Hyperlink"/>
                <w:noProof/>
                <w:sz w:val="22"/>
                <w:szCs w:val="20"/>
              </w:rPr>
              <w:t xml:space="preserve">Chapter 2: </w:t>
            </w:r>
            <w:r w:rsidR="00244D55">
              <w:rPr>
                <w:rStyle w:val="Hyperlink"/>
                <w:noProof/>
                <w:sz w:val="22"/>
                <w:szCs w:val="20"/>
              </w:rPr>
              <w:t>Theoretical</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67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9</w:t>
            </w:r>
            <w:r w:rsidR="00D70C09" w:rsidRPr="00105C02">
              <w:rPr>
                <w:noProof/>
                <w:webHidden/>
                <w:sz w:val="22"/>
                <w:szCs w:val="20"/>
              </w:rPr>
              <w:fldChar w:fldCharType="end"/>
            </w:r>
          </w:hyperlink>
        </w:p>
        <w:p w14:paraId="22912AD0" w14:textId="1F3B3226"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68" w:history="1">
            <w:r w:rsidR="00D70C09" w:rsidRPr="00105C02">
              <w:rPr>
                <w:rStyle w:val="Hyperlink"/>
                <w:noProof/>
                <w:sz w:val="22"/>
                <w:szCs w:val="20"/>
              </w:rPr>
              <w:t>2.1.</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Introduction</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68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9</w:t>
            </w:r>
            <w:r w:rsidR="00D70C09" w:rsidRPr="00105C02">
              <w:rPr>
                <w:noProof/>
                <w:webHidden/>
                <w:sz w:val="22"/>
                <w:szCs w:val="20"/>
              </w:rPr>
              <w:fldChar w:fldCharType="end"/>
            </w:r>
          </w:hyperlink>
        </w:p>
        <w:p w14:paraId="362435A5" w14:textId="35C090F4"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69" w:history="1">
            <w:r w:rsidR="00D70C09" w:rsidRPr="00105C02">
              <w:rPr>
                <w:rStyle w:val="Hyperlink"/>
                <w:noProof/>
                <w:sz w:val="22"/>
                <w:szCs w:val="20"/>
              </w:rPr>
              <w:t>2.2.</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Healthcare System Requirements Background</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69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9</w:t>
            </w:r>
            <w:r w:rsidR="00D70C09" w:rsidRPr="00105C02">
              <w:rPr>
                <w:noProof/>
                <w:webHidden/>
                <w:sz w:val="22"/>
                <w:szCs w:val="20"/>
              </w:rPr>
              <w:fldChar w:fldCharType="end"/>
            </w:r>
          </w:hyperlink>
        </w:p>
        <w:p w14:paraId="262ACABE" w14:textId="214FA6D9"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70" w:history="1">
            <w:r w:rsidR="00D70C09" w:rsidRPr="00105C02">
              <w:rPr>
                <w:rStyle w:val="Hyperlink"/>
                <w:noProof/>
                <w:sz w:val="22"/>
                <w:szCs w:val="20"/>
              </w:rPr>
              <w:t>2.3.</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Healthcare Sensors</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70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0</w:t>
            </w:r>
            <w:r w:rsidR="00D70C09" w:rsidRPr="00105C02">
              <w:rPr>
                <w:noProof/>
                <w:webHidden/>
                <w:sz w:val="22"/>
                <w:szCs w:val="20"/>
              </w:rPr>
              <w:fldChar w:fldCharType="end"/>
            </w:r>
          </w:hyperlink>
        </w:p>
        <w:p w14:paraId="52B09FA8" w14:textId="0262DA0E"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71" w:history="1">
            <w:r w:rsidR="00D70C09" w:rsidRPr="00105C02">
              <w:rPr>
                <w:rStyle w:val="Hyperlink"/>
                <w:noProof/>
                <w:sz w:val="22"/>
                <w:szCs w:val="20"/>
              </w:rPr>
              <w:t>2.4.</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Related Work in the field</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71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1</w:t>
            </w:r>
            <w:r w:rsidR="00D70C09" w:rsidRPr="00105C02">
              <w:rPr>
                <w:noProof/>
                <w:webHidden/>
                <w:sz w:val="22"/>
                <w:szCs w:val="20"/>
              </w:rPr>
              <w:fldChar w:fldCharType="end"/>
            </w:r>
          </w:hyperlink>
        </w:p>
        <w:p w14:paraId="1225A857" w14:textId="38DA04F3"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73" w:history="1">
            <w:r w:rsidR="00D70C09" w:rsidRPr="00105C02">
              <w:rPr>
                <w:rStyle w:val="Hyperlink"/>
                <w:noProof/>
                <w:sz w:val="22"/>
                <w:szCs w:val="20"/>
              </w:rPr>
              <w:t>2.5.</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Methodology Plan</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73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3</w:t>
            </w:r>
            <w:r w:rsidR="00D70C09" w:rsidRPr="00105C02">
              <w:rPr>
                <w:noProof/>
                <w:webHidden/>
                <w:sz w:val="22"/>
                <w:szCs w:val="20"/>
              </w:rPr>
              <w:fldChar w:fldCharType="end"/>
            </w:r>
          </w:hyperlink>
        </w:p>
        <w:p w14:paraId="49B7C289" w14:textId="5F9AAF4B"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74" w:history="1">
            <w:r w:rsidR="00D70C09" w:rsidRPr="00105C02">
              <w:rPr>
                <w:rStyle w:val="Hyperlink"/>
                <w:noProof/>
                <w:sz w:val="22"/>
                <w:szCs w:val="20"/>
              </w:rPr>
              <w:t>2.6.</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Software Engineering Requirements</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74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3</w:t>
            </w:r>
            <w:r w:rsidR="00D70C09" w:rsidRPr="00105C02">
              <w:rPr>
                <w:noProof/>
                <w:webHidden/>
                <w:sz w:val="22"/>
                <w:szCs w:val="20"/>
              </w:rPr>
              <w:fldChar w:fldCharType="end"/>
            </w:r>
          </w:hyperlink>
        </w:p>
        <w:p w14:paraId="29AECCB3" w14:textId="5E2DF9A4"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75" w:history="1">
            <w:r w:rsidR="00D70C09" w:rsidRPr="00105C02">
              <w:rPr>
                <w:rStyle w:val="Hyperlink"/>
                <w:noProof/>
                <w:sz w:val="22"/>
                <w:szCs w:val="20"/>
              </w:rPr>
              <w:t>2.7.</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System Analysis &amp; Design</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75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4</w:t>
            </w:r>
            <w:r w:rsidR="00D70C09" w:rsidRPr="00105C02">
              <w:rPr>
                <w:noProof/>
                <w:webHidden/>
                <w:sz w:val="22"/>
                <w:szCs w:val="20"/>
              </w:rPr>
              <w:fldChar w:fldCharType="end"/>
            </w:r>
          </w:hyperlink>
        </w:p>
        <w:p w14:paraId="31EFBB15" w14:textId="3226D9A5"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76" w:history="1">
            <w:r w:rsidR="00D70C09" w:rsidRPr="00105C02">
              <w:rPr>
                <w:rStyle w:val="Hyperlink"/>
                <w:noProof/>
                <w:sz w:val="22"/>
                <w:szCs w:val="20"/>
              </w:rPr>
              <w:t>2.8.</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Requirements &amp; Resources</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76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4</w:t>
            </w:r>
            <w:r w:rsidR="00D70C09" w:rsidRPr="00105C02">
              <w:rPr>
                <w:noProof/>
                <w:webHidden/>
                <w:sz w:val="22"/>
                <w:szCs w:val="20"/>
              </w:rPr>
              <w:fldChar w:fldCharType="end"/>
            </w:r>
          </w:hyperlink>
        </w:p>
        <w:p w14:paraId="036B0D4D" w14:textId="2497B8F2" w:rsidR="00D70C09" w:rsidRPr="00105C02" w:rsidRDefault="00CB0F67" w:rsidP="00244D55">
          <w:pPr>
            <w:pStyle w:val="10"/>
            <w:rPr>
              <w:rFonts w:asciiTheme="minorHAnsi" w:eastAsiaTheme="minorEastAsia" w:hAnsiTheme="minorHAnsi"/>
              <w:noProof/>
              <w:sz w:val="20"/>
              <w:szCs w:val="20"/>
              <w:lang w:val="en-US"/>
            </w:rPr>
          </w:pPr>
          <w:hyperlink w:anchor="_Toc6129878" w:history="1">
            <w:r w:rsidR="00D70C09" w:rsidRPr="00105C02">
              <w:rPr>
                <w:rStyle w:val="Hyperlink"/>
                <w:noProof/>
                <w:sz w:val="22"/>
                <w:szCs w:val="20"/>
              </w:rPr>
              <w:t xml:space="preserve">Chapter </w:t>
            </w:r>
            <w:r w:rsidR="00244D55">
              <w:rPr>
                <w:rStyle w:val="Hyperlink"/>
                <w:noProof/>
                <w:sz w:val="22"/>
                <w:szCs w:val="20"/>
              </w:rPr>
              <w:t>3</w:t>
            </w:r>
            <w:r w:rsidR="00D70C09" w:rsidRPr="00105C02">
              <w:rPr>
                <w:rStyle w:val="Hyperlink"/>
                <w:noProof/>
                <w:sz w:val="22"/>
                <w:szCs w:val="20"/>
              </w:rPr>
              <w:t>: System Requirements</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78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5</w:t>
            </w:r>
            <w:r w:rsidR="00D70C09" w:rsidRPr="00105C02">
              <w:rPr>
                <w:noProof/>
                <w:webHidden/>
                <w:sz w:val="22"/>
                <w:szCs w:val="20"/>
              </w:rPr>
              <w:fldChar w:fldCharType="end"/>
            </w:r>
          </w:hyperlink>
        </w:p>
        <w:p w14:paraId="3CE9F2A1" w14:textId="41FA82AE"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79" w:history="1">
            <w:r w:rsidR="00D70C09" w:rsidRPr="00105C02">
              <w:rPr>
                <w:rStyle w:val="Hyperlink"/>
                <w:noProof/>
                <w:sz w:val="22"/>
                <w:szCs w:val="20"/>
              </w:rPr>
              <w:t>3.1.</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Introduction</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79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5</w:t>
            </w:r>
            <w:r w:rsidR="00D70C09" w:rsidRPr="00105C02">
              <w:rPr>
                <w:noProof/>
                <w:webHidden/>
                <w:sz w:val="22"/>
                <w:szCs w:val="20"/>
              </w:rPr>
              <w:fldChar w:fldCharType="end"/>
            </w:r>
          </w:hyperlink>
        </w:p>
        <w:p w14:paraId="760DD20B" w14:textId="7A4AAF13"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80" w:history="1">
            <w:r w:rsidR="00D70C09" w:rsidRPr="00105C02">
              <w:rPr>
                <w:rStyle w:val="Hyperlink"/>
                <w:noProof/>
                <w:sz w:val="22"/>
                <w:szCs w:val="20"/>
              </w:rPr>
              <w:t>3.2.</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Elicitation Activities</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80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5</w:t>
            </w:r>
            <w:r w:rsidR="00D70C09" w:rsidRPr="00105C02">
              <w:rPr>
                <w:noProof/>
                <w:webHidden/>
                <w:sz w:val="22"/>
                <w:szCs w:val="20"/>
              </w:rPr>
              <w:fldChar w:fldCharType="end"/>
            </w:r>
          </w:hyperlink>
        </w:p>
        <w:p w14:paraId="0B3FDBBF" w14:textId="04A2652E" w:rsidR="00D70C09" w:rsidRPr="00105C02" w:rsidRDefault="00CB0F67">
          <w:pPr>
            <w:pStyle w:val="30"/>
            <w:tabs>
              <w:tab w:val="left" w:pos="1320"/>
              <w:tab w:val="right" w:leader="dot" w:pos="9016"/>
            </w:tabs>
            <w:rPr>
              <w:rFonts w:asciiTheme="minorHAnsi" w:eastAsiaTheme="minorEastAsia" w:hAnsiTheme="minorHAnsi"/>
              <w:noProof/>
              <w:sz w:val="20"/>
              <w:szCs w:val="20"/>
              <w:lang w:val="en-US"/>
            </w:rPr>
          </w:pPr>
          <w:hyperlink w:anchor="_Toc6129881" w:history="1">
            <w:r w:rsidR="00D70C09" w:rsidRPr="00105C02">
              <w:rPr>
                <w:rStyle w:val="Hyperlink"/>
                <w:noProof/>
                <w:sz w:val="22"/>
                <w:szCs w:val="20"/>
              </w:rPr>
              <w:t>3.2.1.</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Analysis</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81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5</w:t>
            </w:r>
            <w:r w:rsidR="00D70C09" w:rsidRPr="00105C02">
              <w:rPr>
                <w:noProof/>
                <w:webHidden/>
                <w:sz w:val="22"/>
                <w:szCs w:val="20"/>
              </w:rPr>
              <w:fldChar w:fldCharType="end"/>
            </w:r>
          </w:hyperlink>
        </w:p>
        <w:p w14:paraId="2BDDE9A8" w14:textId="3D899FF6"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82" w:history="1">
            <w:r w:rsidR="00D70C09" w:rsidRPr="00105C02">
              <w:rPr>
                <w:rStyle w:val="Hyperlink"/>
                <w:noProof/>
                <w:sz w:val="22"/>
                <w:szCs w:val="20"/>
              </w:rPr>
              <w:t>3.3.</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System Requirements Specification</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82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6</w:t>
            </w:r>
            <w:r w:rsidR="00D70C09" w:rsidRPr="00105C02">
              <w:rPr>
                <w:noProof/>
                <w:webHidden/>
                <w:sz w:val="22"/>
                <w:szCs w:val="20"/>
              </w:rPr>
              <w:fldChar w:fldCharType="end"/>
            </w:r>
          </w:hyperlink>
        </w:p>
        <w:p w14:paraId="7B599F81" w14:textId="6B03E64F" w:rsidR="00D70C09" w:rsidRPr="00105C02" w:rsidRDefault="00CB0F67">
          <w:pPr>
            <w:pStyle w:val="30"/>
            <w:tabs>
              <w:tab w:val="left" w:pos="1320"/>
              <w:tab w:val="right" w:leader="dot" w:pos="9016"/>
            </w:tabs>
            <w:rPr>
              <w:rFonts w:asciiTheme="minorHAnsi" w:eastAsiaTheme="minorEastAsia" w:hAnsiTheme="minorHAnsi"/>
              <w:noProof/>
              <w:sz w:val="20"/>
              <w:szCs w:val="20"/>
              <w:lang w:val="en-US"/>
            </w:rPr>
          </w:pPr>
          <w:hyperlink w:anchor="_Toc6129883" w:history="1">
            <w:r w:rsidR="00D70C09" w:rsidRPr="00105C02">
              <w:rPr>
                <w:rStyle w:val="Hyperlink"/>
                <w:noProof/>
                <w:sz w:val="22"/>
                <w:szCs w:val="20"/>
              </w:rPr>
              <w:t>3.3.1.</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Performance Requirements</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83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6</w:t>
            </w:r>
            <w:r w:rsidR="00D70C09" w:rsidRPr="00105C02">
              <w:rPr>
                <w:noProof/>
                <w:webHidden/>
                <w:sz w:val="22"/>
                <w:szCs w:val="20"/>
              </w:rPr>
              <w:fldChar w:fldCharType="end"/>
            </w:r>
          </w:hyperlink>
        </w:p>
        <w:p w14:paraId="38491106" w14:textId="104AEE0D" w:rsidR="00D70C09" w:rsidRPr="00105C02" w:rsidRDefault="00CB0F67" w:rsidP="00244D55">
          <w:pPr>
            <w:pStyle w:val="10"/>
            <w:rPr>
              <w:rFonts w:asciiTheme="minorHAnsi" w:eastAsiaTheme="minorEastAsia" w:hAnsiTheme="minorHAnsi"/>
              <w:noProof/>
              <w:sz w:val="20"/>
              <w:szCs w:val="20"/>
              <w:lang w:val="en-US"/>
            </w:rPr>
          </w:pPr>
          <w:hyperlink w:anchor="_Toc6129884" w:history="1">
            <w:r w:rsidR="00D70C09" w:rsidRPr="00105C02">
              <w:rPr>
                <w:rStyle w:val="Hyperlink"/>
                <w:noProof/>
                <w:sz w:val="22"/>
                <w:szCs w:val="20"/>
              </w:rPr>
              <w:t xml:space="preserve">Chapter </w:t>
            </w:r>
            <w:r w:rsidR="00244D55">
              <w:rPr>
                <w:rStyle w:val="Hyperlink"/>
                <w:noProof/>
                <w:sz w:val="22"/>
                <w:szCs w:val="20"/>
              </w:rPr>
              <w:t>4</w:t>
            </w:r>
            <w:r w:rsidR="00D70C09" w:rsidRPr="00105C02">
              <w:rPr>
                <w:rStyle w:val="Hyperlink"/>
                <w:noProof/>
                <w:sz w:val="22"/>
                <w:szCs w:val="20"/>
              </w:rPr>
              <w:t>: Design &amp; Implementation</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84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8</w:t>
            </w:r>
            <w:r w:rsidR="00D70C09" w:rsidRPr="00105C02">
              <w:rPr>
                <w:noProof/>
                <w:webHidden/>
                <w:sz w:val="22"/>
                <w:szCs w:val="20"/>
              </w:rPr>
              <w:fldChar w:fldCharType="end"/>
            </w:r>
          </w:hyperlink>
        </w:p>
        <w:p w14:paraId="661EE214" w14:textId="48446048"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85" w:history="1">
            <w:r w:rsidR="00D70C09" w:rsidRPr="00105C02">
              <w:rPr>
                <w:rStyle w:val="Hyperlink"/>
                <w:noProof/>
                <w:sz w:val="22"/>
                <w:szCs w:val="20"/>
              </w:rPr>
              <w:t>4.1.</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System Architecture Design</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85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8</w:t>
            </w:r>
            <w:r w:rsidR="00D70C09" w:rsidRPr="00105C02">
              <w:rPr>
                <w:noProof/>
                <w:webHidden/>
                <w:sz w:val="22"/>
                <w:szCs w:val="20"/>
              </w:rPr>
              <w:fldChar w:fldCharType="end"/>
            </w:r>
          </w:hyperlink>
        </w:p>
        <w:p w14:paraId="49D3FD5F" w14:textId="4BEF91CD"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86" w:history="1">
            <w:r w:rsidR="00D70C09" w:rsidRPr="00105C02">
              <w:rPr>
                <w:rStyle w:val="Hyperlink"/>
                <w:noProof/>
                <w:sz w:val="22"/>
                <w:szCs w:val="20"/>
              </w:rPr>
              <w:t>4.2.</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SHMS Business Object Notation (BON)</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86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19</w:t>
            </w:r>
            <w:r w:rsidR="00D70C09" w:rsidRPr="00105C02">
              <w:rPr>
                <w:noProof/>
                <w:webHidden/>
                <w:sz w:val="22"/>
                <w:szCs w:val="20"/>
              </w:rPr>
              <w:fldChar w:fldCharType="end"/>
            </w:r>
          </w:hyperlink>
        </w:p>
        <w:p w14:paraId="64ABF2C3" w14:textId="1FC15197" w:rsidR="00D70C09" w:rsidRPr="00105C02" w:rsidRDefault="00CB0F67">
          <w:pPr>
            <w:pStyle w:val="20"/>
            <w:tabs>
              <w:tab w:val="left" w:pos="880"/>
              <w:tab w:val="right" w:leader="dot" w:pos="9016"/>
            </w:tabs>
            <w:rPr>
              <w:rFonts w:asciiTheme="minorHAnsi" w:eastAsiaTheme="minorEastAsia" w:hAnsiTheme="minorHAnsi"/>
              <w:noProof/>
              <w:sz w:val="20"/>
              <w:szCs w:val="20"/>
              <w:lang w:val="en-US"/>
            </w:rPr>
          </w:pPr>
          <w:hyperlink w:anchor="_Toc6129887" w:history="1">
            <w:r w:rsidR="00D70C09" w:rsidRPr="00105C02">
              <w:rPr>
                <w:rStyle w:val="Hyperlink"/>
                <w:noProof/>
                <w:sz w:val="22"/>
                <w:szCs w:val="20"/>
              </w:rPr>
              <w:t>4.3.</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Patients System</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87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20</w:t>
            </w:r>
            <w:r w:rsidR="00D70C09" w:rsidRPr="00105C02">
              <w:rPr>
                <w:noProof/>
                <w:webHidden/>
                <w:sz w:val="22"/>
                <w:szCs w:val="20"/>
              </w:rPr>
              <w:fldChar w:fldCharType="end"/>
            </w:r>
          </w:hyperlink>
        </w:p>
        <w:p w14:paraId="338D0718" w14:textId="4EFF08E4" w:rsidR="00D70C09" w:rsidRPr="00105C02" w:rsidRDefault="00CB0F67">
          <w:pPr>
            <w:pStyle w:val="30"/>
            <w:tabs>
              <w:tab w:val="left" w:pos="1320"/>
              <w:tab w:val="right" w:leader="dot" w:pos="9016"/>
            </w:tabs>
            <w:rPr>
              <w:rFonts w:asciiTheme="minorHAnsi" w:eastAsiaTheme="minorEastAsia" w:hAnsiTheme="minorHAnsi"/>
              <w:noProof/>
              <w:sz w:val="20"/>
              <w:szCs w:val="20"/>
              <w:lang w:val="en-US"/>
            </w:rPr>
          </w:pPr>
          <w:hyperlink w:anchor="_Toc6129888" w:history="1">
            <w:r w:rsidR="00D70C09" w:rsidRPr="00105C02">
              <w:rPr>
                <w:rStyle w:val="Hyperlink"/>
                <w:noProof/>
                <w:sz w:val="22"/>
                <w:szCs w:val="20"/>
              </w:rPr>
              <w:t>4.3.1.</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Arduino and Heart Rate Sensor</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88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20</w:t>
            </w:r>
            <w:r w:rsidR="00D70C09" w:rsidRPr="00105C02">
              <w:rPr>
                <w:noProof/>
                <w:webHidden/>
                <w:sz w:val="22"/>
                <w:szCs w:val="20"/>
              </w:rPr>
              <w:fldChar w:fldCharType="end"/>
            </w:r>
          </w:hyperlink>
        </w:p>
        <w:p w14:paraId="4455FEE8" w14:textId="6BCB4DAF" w:rsidR="00D70C09" w:rsidRPr="00105C02" w:rsidRDefault="00CB0F67" w:rsidP="000C611C">
          <w:pPr>
            <w:pStyle w:val="30"/>
            <w:tabs>
              <w:tab w:val="left" w:pos="1320"/>
              <w:tab w:val="right" w:leader="dot" w:pos="9016"/>
            </w:tabs>
            <w:rPr>
              <w:rFonts w:asciiTheme="minorHAnsi" w:eastAsiaTheme="minorEastAsia" w:hAnsiTheme="minorHAnsi"/>
              <w:noProof/>
              <w:sz w:val="20"/>
              <w:szCs w:val="20"/>
              <w:lang w:val="en-US"/>
            </w:rPr>
          </w:pPr>
          <w:hyperlink w:anchor="_Toc6129889" w:history="1">
            <w:r w:rsidR="000C611C">
              <w:rPr>
                <w:rStyle w:val="Hyperlink"/>
                <w:noProof/>
                <w:sz w:val="22"/>
                <w:szCs w:val="20"/>
              </w:rPr>
              <w:t>4</w:t>
            </w:r>
            <w:r w:rsidR="00D70C09" w:rsidRPr="00105C02">
              <w:rPr>
                <w:rStyle w:val="Hyperlink"/>
                <w:noProof/>
                <w:sz w:val="22"/>
                <w:szCs w:val="20"/>
              </w:rPr>
              <w:t>.3.2.</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Arduino and Temperature Sensor</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89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22</w:t>
            </w:r>
            <w:r w:rsidR="00D70C09" w:rsidRPr="00105C02">
              <w:rPr>
                <w:noProof/>
                <w:webHidden/>
                <w:sz w:val="22"/>
                <w:szCs w:val="20"/>
              </w:rPr>
              <w:fldChar w:fldCharType="end"/>
            </w:r>
          </w:hyperlink>
        </w:p>
        <w:p w14:paraId="3220E64B" w14:textId="5A6C9060" w:rsidR="00D70C09" w:rsidRPr="00105C02" w:rsidRDefault="00CB0F67" w:rsidP="00244D55">
          <w:pPr>
            <w:pStyle w:val="10"/>
            <w:rPr>
              <w:rFonts w:asciiTheme="minorHAnsi" w:eastAsiaTheme="minorEastAsia" w:hAnsiTheme="minorHAnsi"/>
              <w:noProof/>
              <w:sz w:val="20"/>
              <w:szCs w:val="20"/>
              <w:lang w:val="en-US"/>
            </w:rPr>
          </w:pPr>
          <w:hyperlink w:anchor="_Toc6129890" w:history="1">
            <w:r w:rsidR="00D70C09" w:rsidRPr="00105C02">
              <w:rPr>
                <w:rStyle w:val="Hyperlink"/>
                <w:noProof/>
                <w:sz w:val="22"/>
                <w:szCs w:val="20"/>
              </w:rPr>
              <w:t xml:space="preserve">Chapter </w:t>
            </w:r>
            <w:r w:rsidR="00244D55">
              <w:rPr>
                <w:rStyle w:val="Hyperlink"/>
                <w:noProof/>
                <w:sz w:val="22"/>
                <w:szCs w:val="20"/>
              </w:rPr>
              <w:t>5</w:t>
            </w:r>
            <w:r w:rsidR="00D70C09" w:rsidRPr="00105C02">
              <w:rPr>
                <w:rStyle w:val="Hyperlink"/>
                <w:noProof/>
                <w:sz w:val="22"/>
                <w:szCs w:val="20"/>
              </w:rPr>
              <w:t>: Conclusion &amp; Future work</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90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26</w:t>
            </w:r>
            <w:r w:rsidR="00D70C09" w:rsidRPr="00105C02">
              <w:rPr>
                <w:noProof/>
                <w:webHidden/>
                <w:sz w:val="22"/>
                <w:szCs w:val="20"/>
              </w:rPr>
              <w:fldChar w:fldCharType="end"/>
            </w:r>
          </w:hyperlink>
        </w:p>
        <w:p w14:paraId="332FA72F" w14:textId="5215B8AC" w:rsidR="00D70C09" w:rsidRPr="00105C02" w:rsidRDefault="00CB0F67" w:rsidP="00244D55">
          <w:pPr>
            <w:pStyle w:val="20"/>
            <w:tabs>
              <w:tab w:val="left" w:pos="880"/>
              <w:tab w:val="right" w:leader="dot" w:pos="9016"/>
            </w:tabs>
            <w:rPr>
              <w:rFonts w:asciiTheme="minorHAnsi" w:eastAsiaTheme="minorEastAsia" w:hAnsiTheme="minorHAnsi"/>
              <w:noProof/>
              <w:sz w:val="20"/>
              <w:szCs w:val="20"/>
              <w:lang w:val="en-US"/>
            </w:rPr>
          </w:pPr>
          <w:hyperlink w:anchor="_Toc6129891" w:history="1">
            <w:r w:rsidR="00244D55">
              <w:rPr>
                <w:rStyle w:val="Hyperlink"/>
                <w:noProof/>
                <w:sz w:val="22"/>
                <w:szCs w:val="20"/>
              </w:rPr>
              <w:t>5</w:t>
            </w:r>
            <w:r w:rsidR="00D70C09" w:rsidRPr="00105C02">
              <w:rPr>
                <w:rStyle w:val="Hyperlink"/>
                <w:noProof/>
                <w:sz w:val="22"/>
                <w:szCs w:val="20"/>
              </w:rPr>
              <w:t>.</w:t>
            </w:r>
            <w:r w:rsidR="00244D55">
              <w:rPr>
                <w:rFonts w:asciiTheme="minorHAnsi" w:eastAsiaTheme="minorEastAsia" w:hAnsiTheme="minorHAnsi"/>
                <w:noProof/>
                <w:sz w:val="20"/>
                <w:szCs w:val="20"/>
                <w:lang w:val="en-US"/>
              </w:rPr>
              <w:t>1.</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Conclusion</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91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26</w:t>
            </w:r>
            <w:r w:rsidR="00D70C09" w:rsidRPr="00105C02">
              <w:rPr>
                <w:noProof/>
                <w:webHidden/>
                <w:sz w:val="22"/>
                <w:szCs w:val="20"/>
              </w:rPr>
              <w:fldChar w:fldCharType="end"/>
            </w:r>
          </w:hyperlink>
        </w:p>
        <w:p w14:paraId="462D8B0B" w14:textId="6F7E1C53" w:rsidR="00D70C09" w:rsidRPr="00105C02" w:rsidRDefault="00CB0F67" w:rsidP="00244D55">
          <w:pPr>
            <w:pStyle w:val="20"/>
            <w:tabs>
              <w:tab w:val="left" w:pos="880"/>
              <w:tab w:val="right" w:leader="dot" w:pos="9016"/>
            </w:tabs>
            <w:rPr>
              <w:rFonts w:asciiTheme="minorHAnsi" w:eastAsiaTheme="minorEastAsia" w:hAnsiTheme="minorHAnsi"/>
              <w:noProof/>
              <w:sz w:val="20"/>
              <w:szCs w:val="20"/>
              <w:lang w:val="en-US"/>
            </w:rPr>
          </w:pPr>
          <w:hyperlink w:anchor="_Toc6129892" w:history="1">
            <w:r w:rsidR="00244D55">
              <w:rPr>
                <w:rStyle w:val="Hyperlink"/>
                <w:noProof/>
                <w:sz w:val="22"/>
                <w:szCs w:val="20"/>
              </w:rPr>
              <w:t>5</w:t>
            </w:r>
            <w:r w:rsidR="00D70C09" w:rsidRPr="00105C02">
              <w:rPr>
                <w:rStyle w:val="Hyperlink"/>
                <w:noProof/>
                <w:sz w:val="22"/>
                <w:szCs w:val="20"/>
              </w:rPr>
              <w:t>.</w:t>
            </w:r>
            <w:r w:rsidR="00244D55">
              <w:rPr>
                <w:rFonts w:asciiTheme="minorHAnsi" w:eastAsiaTheme="minorEastAsia" w:hAnsiTheme="minorHAnsi"/>
                <w:noProof/>
                <w:sz w:val="20"/>
                <w:szCs w:val="20"/>
                <w:lang w:val="en-US"/>
              </w:rPr>
              <w:t>2.</w:t>
            </w:r>
            <w:r w:rsidR="00D70C09" w:rsidRPr="00105C02">
              <w:rPr>
                <w:rFonts w:asciiTheme="minorHAnsi" w:eastAsiaTheme="minorEastAsia" w:hAnsiTheme="minorHAnsi"/>
                <w:noProof/>
                <w:sz w:val="20"/>
                <w:szCs w:val="20"/>
                <w:lang w:val="en-US"/>
              </w:rPr>
              <w:tab/>
            </w:r>
            <w:r w:rsidR="00D70C09" w:rsidRPr="00105C02">
              <w:rPr>
                <w:rStyle w:val="Hyperlink"/>
                <w:noProof/>
                <w:sz w:val="22"/>
                <w:szCs w:val="20"/>
              </w:rPr>
              <w:t>Future Work</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92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26</w:t>
            </w:r>
            <w:r w:rsidR="00D70C09" w:rsidRPr="00105C02">
              <w:rPr>
                <w:noProof/>
                <w:webHidden/>
                <w:sz w:val="22"/>
                <w:szCs w:val="20"/>
              </w:rPr>
              <w:fldChar w:fldCharType="end"/>
            </w:r>
          </w:hyperlink>
        </w:p>
        <w:p w14:paraId="5C3BFE16" w14:textId="2A3DA468" w:rsidR="00D70C09" w:rsidRPr="00105C02" w:rsidRDefault="00CB0F67">
          <w:pPr>
            <w:pStyle w:val="20"/>
            <w:tabs>
              <w:tab w:val="right" w:leader="dot" w:pos="9016"/>
            </w:tabs>
            <w:rPr>
              <w:rFonts w:asciiTheme="minorHAnsi" w:eastAsiaTheme="minorEastAsia" w:hAnsiTheme="minorHAnsi"/>
              <w:noProof/>
              <w:sz w:val="20"/>
              <w:szCs w:val="20"/>
              <w:lang w:val="en-US"/>
            </w:rPr>
          </w:pPr>
          <w:hyperlink w:anchor="_Toc6129893" w:history="1">
            <w:r w:rsidR="00D70C09" w:rsidRPr="00105C02">
              <w:rPr>
                <w:rStyle w:val="Hyperlink"/>
                <w:noProof/>
                <w:sz w:val="22"/>
                <w:szCs w:val="20"/>
              </w:rPr>
              <w:t>References</w:t>
            </w:r>
            <w:r w:rsidR="00D70C09" w:rsidRPr="00105C02">
              <w:rPr>
                <w:noProof/>
                <w:webHidden/>
                <w:sz w:val="22"/>
                <w:szCs w:val="20"/>
              </w:rPr>
              <w:tab/>
            </w:r>
            <w:r w:rsidR="00D70C09" w:rsidRPr="00105C02">
              <w:rPr>
                <w:noProof/>
                <w:webHidden/>
                <w:sz w:val="22"/>
                <w:szCs w:val="20"/>
              </w:rPr>
              <w:fldChar w:fldCharType="begin"/>
            </w:r>
            <w:r w:rsidR="00D70C09" w:rsidRPr="00105C02">
              <w:rPr>
                <w:noProof/>
                <w:webHidden/>
                <w:sz w:val="22"/>
                <w:szCs w:val="20"/>
              </w:rPr>
              <w:instrText xml:space="preserve"> PAGEREF _Toc6129893 \h </w:instrText>
            </w:r>
            <w:r w:rsidR="00D70C09" w:rsidRPr="00105C02">
              <w:rPr>
                <w:noProof/>
                <w:webHidden/>
                <w:sz w:val="22"/>
                <w:szCs w:val="20"/>
              </w:rPr>
            </w:r>
            <w:r w:rsidR="00D70C09" w:rsidRPr="00105C02">
              <w:rPr>
                <w:noProof/>
                <w:webHidden/>
                <w:sz w:val="22"/>
                <w:szCs w:val="20"/>
              </w:rPr>
              <w:fldChar w:fldCharType="separate"/>
            </w:r>
            <w:r w:rsidR="00224704">
              <w:rPr>
                <w:noProof/>
                <w:webHidden/>
                <w:sz w:val="22"/>
                <w:szCs w:val="20"/>
              </w:rPr>
              <w:t>27</w:t>
            </w:r>
            <w:r w:rsidR="00D70C09" w:rsidRPr="00105C02">
              <w:rPr>
                <w:noProof/>
                <w:webHidden/>
                <w:sz w:val="22"/>
                <w:szCs w:val="20"/>
              </w:rPr>
              <w:fldChar w:fldCharType="end"/>
            </w:r>
          </w:hyperlink>
        </w:p>
        <w:p w14:paraId="4A58C6BB" w14:textId="0AC8125B" w:rsidR="0027183F" w:rsidRPr="00105C02" w:rsidRDefault="00F73E2A" w:rsidP="002E64B2">
          <w:pPr>
            <w:rPr>
              <w:rFonts w:cs="Times New Roman"/>
              <w:sz w:val="22"/>
              <w:szCs w:val="20"/>
            </w:rPr>
          </w:pPr>
          <w:r w:rsidRPr="00105C02">
            <w:rPr>
              <w:rFonts w:cs="Times New Roman"/>
              <w:b/>
              <w:bCs/>
              <w:noProof/>
              <w:sz w:val="22"/>
            </w:rPr>
            <w:fldChar w:fldCharType="end"/>
          </w:r>
        </w:p>
      </w:sdtContent>
    </w:sdt>
    <w:p w14:paraId="4EB31A99" w14:textId="2E2B4571" w:rsidR="009D09D8" w:rsidRDefault="009D09D8" w:rsidP="00B81791">
      <w:pPr>
        <w:pStyle w:val="1"/>
        <w:jc w:val="left"/>
      </w:pPr>
      <w:bookmarkStart w:id="0" w:name="_Toc6129858"/>
      <w:r>
        <w:lastRenderedPageBreak/>
        <w:t xml:space="preserve">Chapter </w:t>
      </w:r>
      <w:r w:rsidR="00153C79">
        <w:t>1</w:t>
      </w:r>
      <w:r>
        <w:t>:</w:t>
      </w:r>
      <w:r w:rsidR="00B81791">
        <w:t xml:space="preserve"> </w:t>
      </w:r>
      <w:r>
        <w:t>Introduction</w:t>
      </w:r>
      <w:bookmarkEnd w:id="0"/>
    </w:p>
    <w:p w14:paraId="4D6C0D54" w14:textId="776FB89B" w:rsidR="0053594A" w:rsidRDefault="006273C2" w:rsidP="00D923D0">
      <w:pPr>
        <w:pStyle w:val="2"/>
        <w:numPr>
          <w:ilvl w:val="1"/>
          <w:numId w:val="4"/>
        </w:numPr>
      </w:pPr>
      <w:bookmarkStart w:id="1" w:name="_Toc481055690"/>
      <w:r>
        <w:t xml:space="preserve"> </w:t>
      </w:r>
      <w:bookmarkStart w:id="2" w:name="_Toc6129859"/>
      <w:r w:rsidR="00652C33">
        <w:t xml:space="preserve">Research </w:t>
      </w:r>
      <w:r w:rsidR="001C4573" w:rsidRPr="000B40B5">
        <w:t>Introduction</w:t>
      </w:r>
      <w:bookmarkEnd w:id="1"/>
      <w:bookmarkEnd w:id="2"/>
    </w:p>
    <w:p w14:paraId="04392CD5" w14:textId="2CF2139F" w:rsidR="007A3F2E" w:rsidRDefault="007A3F2E" w:rsidP="003B5508">
      <w:r>
        <w:t>Healthcare become one of the growing research topic</w:t>
      </w:r>
      <w:r w:rsidRPr="00B01FCB">
        <w:t xml:space="preserve"> </w:t>
      </w:r>
      <w:r>
        <w:t xml:space="preserve">nowadays due to the word growing publication and especially elderly people who need more care </w:t>
      </w:r>
      <w:r>
        <w:fldChar w:fldCharType="begin">
          <w:fldData xml:space="preserve">PEVuZE5vdGU+PENpdGU+PEF1dGhvcj5QYXRlbDwvQXV0aG9yPjxZZWFyPjIwMTI8L1llYXI+PFJl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=
</w:fldData>
        </w:fldChar>
      </w:r>
      <w:r>
        <w:instrText xml:space="preserve"> ADDIN EN.CITE </w:instrText>
      </w:r>
      <w:r>
        <w:fldChar w:fldCharType="begin">
          <w:fldData xml:space="preserve">PEVuZE5vdGU+PENpdGU+PEF1dGhvcj5QYXRlbDwvQXV0aG9yPjxZZWFyPjIwMTI8L1llYXI+PFJl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=
</w:fldData>
        </w:fldChar>
      </w:r>
      <w:r>
        <w:instrText xml:space="preserve"> ADDIN EN.CITE.DATA </w:instrText>
      </w:r>
      <w:r>
        <w:fldChar w:fldCharType="end"/>
      </w:r>
      <w:r>
        <w:fldChar w:fldCharType="separate"/>
      </w:r>
      <w:r>
        <w:rPr>
          <w:noProof/>
        </w:rPr>
        <w:t>[</w:t>
      </w:r>
      <w:hyperlink w:anchor="_ENREF_1" w:tooltip="Patel, 2012 #4" w:history="1">
        <w:r w:rsidR="003B5508">
          <w:rPr>
            <w:noProof/>
          </w:rPr>
          <w:t>1</w:t>
        </w:r>
      </w:hyperlink>
      <w:r>
        <w:rPr>
          <w:noProof/>
        </w:rPr>
        <w:t xml:space="preserve">, </w:t>
      </w:r>
      <w:hyperlink w:anchor="_ENREF_2" w:tooltip="Minh, 2016 #5" w:history="1">
        <w:r w:rsidR="003B5508">
          <w:rPr>
            <w:noProof/>
          </w:rPr>
          <w:t>2</w:t>
        </w:r>
      </w:hyperlink>
      <w:r>
        <w:rPr>
          <w:noProof/>
        </w:rPr>
        <w:t>]</w:t>
      </w:r>
      <w:r>
        <w:fldChar w:fldCharType="end"/>
      </w:r>
      <w:r>
        <w:t xml:space="preserve">. However, healthcare costs rising and the quality decreasing. Monitoring people healthcare anywhere at any-time constantly via monitoring devices and fitness trackers become essential </w:t>
      </w:r>
      <w:r>
        <w:fldChar w:fldCharType="begin"/>
      </w:r>
      <w:r>
        <w:instrText xml:space="preserve"> ADDIN EN.CITE &lt;EndNote&gt;&lt;Cite&gt;&lt;Author&gt;Chanhee&lt;/Author&gt;&lt;Year&gt;2016&lt;/Year&gt;&lt;RecNum&gt;18&lt;/RecNum&gt;&lt;DisplayText&gt;[3]&lt;/DisplayText&gt;&lt;record&gt;&lt;rec-number&gt;18&lt;/rec-number&gt;&lt;foreign-keys&gt;&lt;key app="EN" db-id="5w20xwzenztzvvet259xvxwzafa22tswx0sp" timestamp="1486923018"&gt;18&lt;/key&gt;&lt;/foreign-keys&gt;&lt;ref-type name="Conference Proceedings"&gt;10&lt;/ref-type&gt;&lt;contributors&gt;&lt;authors&gt;&lt;author&gt;Chanhee, Lee&lt;/author&gt;&lt;author&gt;Taehun, Kim&lt;/author&gt;&lt;author&gt;S. J. Hyun&lt;/author&gt;&lt;/authors&gt;&lt;/contributors&gt;&lt;titles&gt;&lt;title&gt;A data acquisition architecture for healthcare services in mobile sensor networks&lt;/title&gt;&lt;secondary-title&gt;2016 International Conference on Big Data and Smart Computing (BigComp)&lt;/secondary-title&gt;&lt;alt-title&gt;2016 International Conference on Big Data and Smart Computing (BigComp)&lt;/alt-title&gt;&lt;/titles&gt;&lt;pages&gt;439-442&lt;/pages&gt;&lt;keywords&gt;&lt;keyword&gt;biomedical telemetry&lt;/keyword&gt;&lt;keyword&gt;data acquisition&lt;/keyword&gt;&lt;keyword&gt;health care&lt;/keyword&gt;&lt;keyword&gt;patient monitoring&lt;/keyword&gt;&lt;keyword&gt;query languages&lt;/keyword&gt;&lt;keyword&gt;query processing&lt;/keyword&gt;&lt;keyword&gt;wireless sensor networks&lt;/keyword&gt;&lt;keyword&gt;data acquisition architecture&lt;/keyword&gt;&lt;keyword&gt;database querying facility&lt;/keyword&gt;&lt;keyword&gt;healthcare monitoring service&lt;/keyword&gt;&lt;keyword&gt;mobile data transmission&lt;/keyword&gt;&lt;keyword&gt;mobile healthcare service&lt;/keyword&gt;&lt;keyword&gt;mobile sensor network&lt;/keyword&gt;&lt;keyword&gt;mobile user&lt;/keyword&gt;&lt;keyword&gt;sensor device&lt;/keyword&gt;&lt;keyword&gt;Base stations&lt;/keyword&gt;&lt;keyword&gt;Logic gates&lt;/keyword&gt;&lt;keyword&gt;Medical services&lt;/keyword&gt;&lt;keyword&gt;Mobile communication&lt;/keyword&gt;&lt;keyword&gt;Mobile computing&lt;/keyword&gt;&lt;keyword&gt;Monitoring&lt;/keyword&gt;&lt;keyword&gt;healthcare data acquisition&lt;/keyword&gt;&lt;keyword&gt;healthcare monitoring&lt;/keyword&gt;&lt;keyword&gt;healthcare sensor network&lt;/keyword&gt;&lt;/keywords&gt;&lt;dates&gt;&lt;year&gt;2016&lt;/year&gt;&lt;pub-dates&gt;&lt;date&gt;18-20 Jan. 2016&lt;/date&gt;&lt;/pub-dates&gt;&lt;/dates&gt;&lt;urls&gt;&lt;/urls&gt;&lt;electronic-resource-num&gt;10.1109/BIGCOMP.2016.7425966&lt;/electronic-resource-num&gt;&lt;/record&gt;&lt;/Cite&gt;&lt;/EndNote&gt;</w:instrText>
      </w:r>
      <w:r>
        <w:fldChar w:fldCharType="separate"/>
      </w:r>
      <w:r>
        <w:rPr>
          <w:noProof/>
        </w:rPr>
        <w:t>[</w:t>
      </w:r>
      <w:hyperlink w:anchor="_ENREF_3" w:tooltip="Chanhee, 2016 #18" w:history="1">
        <w:r w:rsidR="003B5508">
          <w:rPr>
            <w:noProof/>
          </w:rPr>
          <w:t>3</w:t>
        </w:r>
      </w:hyperlink>
      <w:r>
        <w:rPr>
          <w:noProof/>
        </w:rPr>
        <w:t>]</w:t>
      </w:r>
      <w:r>
        <w:fldChar w:fldCharType="end"/>
      </w:r>
      <w:r>
        <w:t>.</w:t>
      </w:r>
    </w:p>
    <w:p w14:paraId="2079965C" w14:textId="2EEFEDCA" w:rsidR="007A3F2E" w:rsidRDefault="007A3F2E" w:rsidP="007A3F2E">
      <w:r w:rsidRPr="003031D1">
        <w:t xml:space="preserve">The rapid growth of </w:t>
      </w:r>
      <w:r>
        <w:t>IoT</w:t>
      </w:r>
      <w:r w:rsidRPr="003031D1">
        <w:t xml:space="preserve"> is changing our lifestyle, due to the fast drop in IoT components costs that allow people to invest new technologies in their houses and offices design, establishing smart home and smart cities. Warble sensors technologies and Advance IoT have the potential to improve our day-by-day systems such Healthcare systems. In fact, raising the efficiency of healthcare infrastructures is one of the </w:t>
      </w:r>
      <w:r>
        <w:t>vital</w:t>
      </w:r>
      <w:r w:rsidRPr="003031D1">
        <w:t xml:space="preserve"> goals of our modern society</w:t>
      </w:r>
      <w:r>
        <w:t>.</w:t>
      </w:r>
    </w:p>
    <w:p w14:paraId="458229FC" w14:textId="031C901E" w:rsidR="007A3F2E" w:rsidRPr="006F596A" w:rsidRDefault="007A3F2E" w:rsidP="003B5508">
      <w:r>
        <w:t>Technology</w:t>
      </w:r>
      <w:r w:rsidRPr="00B77250">
        <w:t xml:space="preserve"> </w:t>
      </w:r>
      <w:r>
        <w:t xml:space="preserve">become essential part in our living nowadays, it influence the way we live and work positively. In computer science, there are two term are widely spared and got researcher focus, these are Ambient </w:t>
      </w:r>
      <w:r w:rsidRPr="000B558B">
        <w:t xml:space="preserve">assisted </w:t>
      </w:r>
      <w:r>
        <w:t xml:space="preserve">living (AAL) and </w:t>
      </w:r>
      <w:r w:rsidRPr="003031D1">
        <w:t xml:space="preserve">Internet of Things </w:t>
      </w:r>
      <w:r>
        <w:t xml:space="preserve">(IoT). The first term means the concept of generating new living environments that </w:t>
      </w:r>
      <w:r w:rsidRPr="00156EDA">
        <w:t xml:space="preserve">combining </w:t>
      </w:r>
      <w:r>
        <w:t xml:space="preserve">social environment with latest technology to produce products and services that significantly enhance the quality of our living. While the second term is the platform, where AAL can be constructed, IoT is internet framework that enable developer to connect several devices, systems and technology all </w:t>
      </w:r>
      <w:r w:rsidRPr="00156EDA">
        <w:t>together</w:t>
      </w:r>
      <w:r w:rsidR="00AE18C6">
        <w:t xml:space="preserve"> </w:t>
      </w:r>
      <w:r w:rsidR="00AE18C6">
        <w:fldChar w:fldCharType="begin">
          <w:fldData xml:space="preserve">PEVuZE5vdGU+PENpdGU+PEF1dGhvcj5Eb2hyPC9BdXRob3I+PFllYXI+MjAxMDwvWWVhcj48UmVj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</w:fldData>
        </w:fldChar>
      </w:r>
      <w:r w:rsidR="00AE18C6">
        <w:instrText xml:space="preserve"> ADDIN EN.CITE </w:instrText>
      </w:r>
      <w:r w:rsidR="00AE18C6">
        <w:fldChar w:fldCharType="begin">
          <w:fldData xml:space="preserve">PEVuZE5vdGU+PENpdGU+PEF1dGhvcj5Eb2hyPC9BdXRob3I+PFllYXI+MjAxMDwvWWVhcj48UmVj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</w:fldData>
        </w:fldChar>
      </w:r>
      <w:r w:rsidR="00AE18C6">
        <w:instrText xml:space="preserve"> ADDIN EN.CITE.DATA </w:instrText>
      </w:r>
      <w:r w:rsidR="00AE18C6">
        <w:fldChar w:fldCharType="end"/>
      </w:r>
      <w:r w:rsidR="00AE18C6">
        <w:fldChar w:fldCharType="separate"/>
      </w:r>
      <w:r w:rsidR="00AE18C6">
        <w:rPr>
          <w:noProof/>
        </w:rPr>
        <w:t>[</w:t>
      </w:r>
      <w:hyperlink w:anchor="_ENREF_4" w:tooltip="Dohr, 2010 #9" w:history="1">
        <w:r w:rsidR="003B5508">
          <w:rPr>
            <w:noProof/>
          </w:rPr>
          <w:t>4</w:t>
        </w:r>
      </w:hyperlink>
      <w:r w:rsidR="00AE18C6">
        <w:rPr>
          <w:noProof/>
        </w:rPr>
        <w:t>]</w:t>
      </w:r>
      <w:r w:rsidR="00AE18C6">
        <w:fldChar w:fldCharType="end"/>
      </w:r>
      <w:r>
        <w:t xml:space="preserve">. People will have more control in controlling the environment they live or work in </w:t>
      </w:r>
      <w:r w:rsidRPr="00156EDA">
        <w:t>remotely</w:t>
      </w:r>
      <w:r>
        <w:t>. In addition, more data r</w:t>
      </w:r>
      <w:r w:rsidRPr="003C04BF">
        <w:t xml:space="preserve">esources </w:t>
      </w:r>
      <w:r>
        <w:t xml:space="preserve">will be </w:t>
      </w:r>
      <w:r w:rsidRPr="003C04BF">
        <w:t xml:space="preserve">available </w:t>
      </w:r>
      <w:r>
        <w:t xml:space="preserve">to get the advantages of involving it in data processing activates to get better </w:t>
      </w:r>
      <w:r w:rsidRPr="003C04BF">
        <w:t>decisions</w:t>
      </w:r>
      <w:r w:rsidR="00AE18C6">
        <w:t xml:space="preserve"> </w:t>
      </w:r>
      <w:r w:rsidR="00AE18C6">
        <w:fldChar w:fldCharType="begin">
          <w:fldData xml:space="preserve">PEVuZE5vdGU+PENpdGU+PEF1dGhvcj5aaG91PC9BdXRob3I+PFllYXI+MjAxNTwvWWVhcj48UmVj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</w:fldData>
        </w:fldChar>
      </w:r>
      <w:r w:rsidR="00AE18C6">
        <w:instrText xml:space="preserve"> ADDIN EN.CITE </w:instrText>
      </w:r>
      <w:r w:rsidR="00AE18C6">
        <w:fldChar w:fldCharType="begin">
          <w:fldData xml:space="preserve">PEVuZE5vdGU+PENpdGU+PEF1dGhvcj5aaG91PC9BdXRob3I+PFllYXI+MjAxNTwvWWVhcj48UmVj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</w:fldData>
        </w:fldChar>
      </w:r>
      <w:r w:rsidR="00AE18C6">
        <w:instrText xml:space="preserve"> ADDIN EN.CITE.DATA </w:instrText>
      </w:r>
      <w:r w:rsidR="00AE18C6">
        <w:fldChar w:fldCharType="end"/>
      </w:r>
      <w:r w:rsidR="00AE18C6">
        <w:fldChar w:fldCharType="separate"/>
      </w:r>
      <w:r w:rsidR="00AE18C6">
        <w:rPr>
          <w:noProof/>
        </w:rPr>
        <w:t>[</w:t>
      </w:r>
      <w:hyperlink w:anchor="_ENREF_5" w:tooltip="Zhou, 2015 #19" w:history="1">
        <w:r w:rsidR="003B5508">
          <w:rPr>
            <w:noProof/>
          </w:rPr>
          <w:t>5</w:t>
        </w:r>
      </w:hyperlink>
      <w:r w:rsidR="00AE18C6">
        <w:rPr>
          <w:noProof/>
        </w:rPr>
        <w:t>]</w:t>
      </w:r>
      <w:r w:rsidR="00AE18C6">
        <w:fldChar w:fldCharType="end"/>
      </w:r>
      <w:r>
        <w:t xml:space="preserve">. AAL and IoT, These two terms are widely </w:t>
      </w:r>
      <w:r w:rsidRPr="000B558B">
        <w:t>spread</w:t>
      </w:r>
      <w:r>
        <w:t xml:space="preserve"> and get the focus of many companies and researchers. However, no much products in the industry meet these field requirements and aim.</w:t>
      </w:r>
    </w:p>
    <w:p w14:paraId="34A91DEA" w14:textId="710B7470" w:rsidR="00083214" w:rsidRPr="007A3F2E" w:rsidRDefault="00083214" w:rsidP="007A3F2E"/>
    <w:p w14:paraId="4E3EDA7E" w14:textId="3F0BB914" w:rsidR="00712832" w:rsidRDefault="00E421BE" w:rsidP="00D923D0">
      <w:pPr>
        <w:pStyle w:val="2"/>
        <w:numPr>
          <w:ilvl w:val="1"/>
          <w:numId w:val="4"/>
        </w:numPr>
      </w:pPr>
      <w:bookmarkStart w:id="3" w:name="_Toc481055691"/>
      <w:r>
        <w:t xml:space="preserve"> </w:t>
      </w:r>
      <w:bookmarkStart w:id="4" w:name="_Toc6129860"/>
      <w:r w:rsidR="00712832">
        <w:t>Problem Background</w:t>
      </w:r>
      <w:bookmarkEnd w:id="3"/>
      <w:bookmarkEnd w:id="4"/>
      <w:r w:rsidR="00712832">
        <w:t xml:space="preserve">  </w:t>
      </w:r>
    </w:p>
    <w:p w14:paraId="262603D1" w14:textId="7583777B" w:rsidR="00C67207" w:rsidRPr="003031D1" w:rsidRDefault="009E575B" w:rsidP="003B5508">
      <w:r w:rsidRPr="003031D1">
        <w:t xml:space="preserve">Governments and healthcare organizations spend millions of </w:t>
      </w:r>
      <w:r w:rsidR="000B2497" w:rsidRPr="003031D1">
        <w:t>pounds</w:t>
      </w:r>
      <w:r w:rsidRPr="003031D1">
        <w:t xml:space="preserve"> every year </w:t>
      </w:r>
      <w:r w:rsidR="000B2497" w:rsidRPr="003031D1">
        <w:t>to</w:t>
      </w:r>
      <w:r w:rsidRPr="003031D1">
        <w:t xml:space="preserve"> provide high quality of services in healthcare</w:t>
      </w:r>
      <w:r w:rsidR="00F54DEB" w:rsidRPr="003031D1">
        <w:t xml:space="preserve"> sectors</w:t>
      </w:r>
      <w:r w:rsidRPr="003031D1">
        <w:t xml:space="preserve">. </w:t>
      </w:r>
      <w:r w:rsidR="00D713B4" w:rsidRPr="003031D1">
        <w:t>Monitoring patient’s vital signs such as temperature, blood pressure and heart rate is one of the major aspect of heal</w:t>
      </w:r>
      <w:r w:rsidR="00DB0148" w:rsidRPr="003031D1">
        <w:t>thcare</w:t>
      </w:r>
      <w:r w:rsidRPr="003031D1">
        <w:t xml:space="preserve"> system</w:t>
      </w:r>
      <w:r w:rsidR="004329B0" w:rsidRPr="003031D1">
        <w:t xml:space="preserve"> </w:t>
      </w:r>
      <w:r w:rsidR="002D6CC3" w:rsidRPr="003031D1">
        <w:fldChar w:fldCharType="begin"/>
      </w:r>
      <w:r w:rsidR="00AE18C6">
        <w:instrText xml:space="preserve"> ADDIN EN.CITE &lt;EndNote&gt;&lt;Cite&gt;&lt;Author&gt;Gupta&lt;/Author&gt;&lt;Year&gt;2015&lt;/Year&gt;&lt;RecNum&gt;1&lt;/RecNum&gt;&lt;DisplayText&gt;[6]&lt;/DisplayText&gt;&lt;record&gt;&lt;rec-number&gt;1&lt;/rec-number&gt;&lt;foreign-keys&gt;&lt;key app="EN" db-id="5w20xwzenztzvvet259xvxwzafa22tswx0sp" timestamp="1481303439"&gt;1&lt;/key&gt;&lt;/foreign-keys&gt;&lt;ref-type name="Conference Proceedings"&gt;10&lt;/ref-type&gt;&lt;contributors&gt;&lt;authors&gt;&lt;author&gt;M. S. D. Gupta&lt;/author&gt;&lt;author&gt;V. Patchava&lt;/author&gt;&lt;author&gt;V. Menezes&lt;/author&gt;&lt;/authors&gt;&lt;/contributors&gt;&lt;titles&gt;&lt;title&gt;Healthcare based on IoT using Raspberry Pi&lt;/title&gt;&lt;secondary-title&gt;2015 International Conference on Green Computing and Internet of Things (ICGCIoT)&lt;/secondary-title&gt;&lt;alt-title&gt;2015 International Conference on Green Computing and Internet of Things (ICGCIoT)&lt;/alt-title&gt;&lt;/titles&gt;&lt;pages&gt;796-799&lt;/pages&gt;&lt;keywords&gt;&lt;keyword&gt;SQL&lt;/keyword&gt;&lt;keyword&gt;cellular radio&lt;/keyword&gt;&lt;keyword&gt;electrocardiography&lt;/keyword&gt;&lt;keyword&gt;microcomputers&lt;/keyword&gt;&lt;keyword&gt;microprocessor chips&lt;/keyword&gt;&lt;keyword&gt;patient monitoring&lt;/keyword&gt;&lt;keyword&gt;telemedicine&lt;/keyword&gt;&lt;keyword&gt;ARMll microprocessor&lt;/keyword&gt;&lt;keyword&gt;ECG&lt;/keyword&gt;&lt;keyword&gt;GSM module&lt;/keyword&gt;&lt;keyword&gt;MySQLdb module&lt;/keyword&gt;&lt;keyword&gt;Raspberry pi controlled remote monitoring system&lt;/keyword&gt;&lt;keyword&gt;authorized personnel&lt;/keyword&gt;&lt;keyword&gt;credit card sized single board computer&lt;/keyword&gt;&lt;keyword&gt;electrocardiogram&lt;/keyword&gt;&lt;keyword&gt;healthcare&lt;/keyword&gt;&lt;keyword&gt;loT&lt;/keyword&gt;&lt;keyword&gt;medical community&lt;/keyword&gt;&lt;keyword&gt;Biomedical monitoring&lt;/keyword&gt;&lt;keyword&gt;Databases&lt;/keyword&gt;&lt;keyword&gt;GSM&lt;/keyword&gt;&lt;keyword&gt;Heart beat&lt;/keyword&gt;&lt;keyword&gt;Medical services&lt;/keyword&gt;&lt;keyword&gt;Monitoring&lt;/keyword&gt;&lt;keyword&gt;Healthcare applications&lt;/keyword&gt;&lt;keyword&gt;Internet of things&lt;/keyword&gt;&lt;keyword&gt;Raspberry pi&lt;/keyword&gt;&lt;/keywords&gt;&lt;dates&gt;&lt;year&gt;2015&lt;/year&gt;&lt;pub-dates&gt;&lt;date&gt;8-10 Oct. 2015&lt;/date&gt;&lt;/pub-dates&gt;&lt;/dates&gt;&lt;urls&gt;&lt;/urls&gt;&lt;electronic-resource-num&gt;10.1109/ICGCIoT.2015.7380571&lt;/electronic-resource-num&gt;&lt;/record&gt;&lt;/Cite&gt;&lt;/EndNote&gt;</w:instrText>
      </w:r>
      <w:r w:rsidR="002D6CC3" w:rsidRPr="003031D1">
        <w:fldChar w:fldCharType="separate"/>
      </w:r>
      <w:r w:rsidR="00AE18C6">
        <w:rPr>
          <w:noProof/>
        </w:rPr>
        <w:t>[</w:t>
      </w:r>
      <w:hyperlink w:anchor="_ENREF_6" w:tooltip="Gupta, 2015 #1" w:history="1">
        <w:r w:rsidR="003B5508">
          <w:rPr>
            <w:noProof/>
          </w:rPr>
          <w:t>6</w:t>
        </w:r>
      </w:hyperlink>
      <w:r w:rsidR="00AE18C6">
        <w:rPr>
          <w:noProof/>
        </w:rPr>
        <w:t>]</w:t>
      </w:r>
      <w:r w:rsidR="002D6CC3" w:rsidRPr="003031D1">
        <w:fldChar w:fldCharType="end"/>
      </w:r>
      <w:r w:rsidR="006B5F6C" w:rsidRPr="006B5F6C">
        <w:t xml:space="preserve"> </w:t>
      </w:r>
      <w:r w:rsidR="006B5F6C">
        <w:t xml:space="preserve">and continuous nursing </w:t>
      </w:r>
      <w:r w:rsidR="000F56DB">
        <w:t>to</w:t>
      </w:r>
      <w:r w:rsidR="006B5F6C">
        <w:t xml:space="preserve"> patient</w:t>
      </w:r>
      <w:r w:rsidR="000F56DB">
        <w:t>s</w:t>
      </w:r>
      <w:r w:rsidR="006B5F6C">
        <w:t xml:space="preserve"> is not possible in hospitals because it cost effective</w:t>
      </w:r>
      <w:r w:rsidR="00DB0148" w:rsidRPr="003031D1">
        <w:t>.</w:t>
      </w:r>
      <w:r w:rsidRPr="003031D1">
        <w:t xml:space="preserve"> Until recent patients are monitored manually in clinics and hospital for some days then </w:t>
      </w:r>
      <w:r w:rsidR="003666F3" w:rsidRPr="003031D1">
        <w:t>a reports</w:t>
      </w:r>
      <w:r w:rsidRPr="003031D1">
        <w:t xml:space="preserve"> created to keep patients records for </w:t>
      </w:r>
      <w:r w:rsidR="003666F3" w:rsidRPr="003031D1">
        <w:t>future use by doctors or emergency if any abnormal condition take place</w:t>
      </w:r>
      <w:r w:rsidR="004329B0" w:rsidRPr="003031D1">
        <w:t xml:space="preserve"> </w:t>
      </w:r>
      <w:r w:rsidR="006A5863" w:rsidRPr="003031D1">
        <w:fldChar w:fldCharType="begin"/>
      </w:r>
      <w:r w:rsidR="00AE18C6">
        <w:instrText xml:space="preserve"> ADDIN EN.CITE &lt;EndNote&gt;&lt;Cite&gt;&lt;Author&gt;Dudakiya&lt;/Author&gt;&lt;Year&gt;2016&lt;/Year&gt;&lt;RecNum&gt;2&lt;/RecNum&gt;&lt;DisplayText&gt;[7]&lt;/DisplayText&gt;&lt;record&gt;&lt;rec-number&gt;2&lt;/rec-number&gt;&lt;foreign-keys&gt;&lt;key app="EN" db-id="5w20xwzenztzvvet259xvxwzafa22tswx0sp" timestamp="1481303698"&gt;2&lt;/key&gt;&lt;/foreign-keys&gt;&lt;ref-type name="Conference Proceedings"&gt;10&lt;/ref-type&gt;&lt;contributors&gt;&lt;authors&gt;&lt;author&gt;S. Dudakiya&lt;/author&gt;&lt;author&gt;H. Galani&lt;/author&gt;&lt;author&gt;A. Shaikh&lt;/author&gt;&lt;author&gt;D. Thanki&lt;/author&gt;&lt;author&gt;R. A. Late&lt;/author&gt;&lt;author&gt;S. E. Pawar&lt;/author&gt;&lt;/authors&gt;&lt;/contributors&gt;&lt;titles&gt;&lt;title&gt;Monitoring mobile patients using predictive analysis by data from wearable sensors&lt;/title&gt;&lt;secondary-title&gt;2016 International Conference on Electrical, Electronics, and Optimization Techniques (ICEEOT)&lt;/secondary-title&gt;&lt;alt-title&gt;2016 International Conference on Electrical, Electronics, and Optimization Techniques (ICEEOT)&lt;/alt-title&gt;&lt;/titles&gt;&lt;pages&gt;332-335&lt;/pages&gt;&lt;keywords&gt;&lt;keyword&gt;Algorithm design and analysis&lt;/keyword&gt;&lt;keyword&gt;Biomedical monitoring&lt;/keyword&gt;&lt;keyword&gt;Medical services&lt;/keyword&gt;&lt;keyword&gt;Mobile communication&lt;/keyword&gt;&lt;keyword&gt;Monitoring&lt;/keyword&gt;&lt;keyword&gt;Prediction algorithms&lt;/keyword&gt;&lt;keyword&gt;Wearable sensors&lt;/keyword&gt;&lt;keyword&gt;Arduino&lt;/keyword&gt;&lt;keyword&gt;Predictive monitoring&lt;/keyword&gt;&lt;keyword&gt;personalized monitoring&lt;/keyword&gt;&lt;/keywords&gt;&lt;dates&gt;&lt;year&gt;2016&lt;/year&gt;&lt;pub-dates&gt;&lt;date&gt;3-5 March 2016&lt;/date&gt;&lt;/pub-dates&gt;&lt;/dates&gt;&lt;urls&gt;&lt;/urls&gt;&lt;electronic-resource-num&gt;10.1109/ICEEOT.2016.7755305&lt;/electronic-resource-num&gt;&lt;/record&gt;&lt;/Cite&gt;&lt;/EndNote&gt;</w:instrText>
      </w:r>
      <w:r w:rsidR="006A5863" w:rsidRPr="003031D1">
        <w:fldChar w:fldCharType="separate"/>
      </w:r>
      <w:r w:rsidR="00AE18C6">
        <w:rPr>
          <w:noProof/>
        </w:rPr>
        <w:t>[</w:t>
      </w:r>
      <w:hyperlink w:anchor="_ENREF_7" w:tooltip="Dudakiya, 2016 #2" w:history="1">
        <w:r w:rsidR="003B5508">
          <w:rPr>
            <w:noProof/>
          </w:rPr>
          <w:t>7</w:t>
        </w:r>
      </w:hyperlink>
      <w:r w:rsidR="00AE18C6">
        <w:rPr>
          <w:noProof/>
        </w:rPr>
        <w:t>]</w:t>
      </w:r>
      <w:r w:rsidR="006A5863" w:rsidRPr="003031D1">
        <w:fldChar w:fldCharType="end"/>
      </w:r>
      <w:r w:rsidRPr="003031D1">
        <w:t xml:space="preserve">. </w:t>
      </w:r>
      <w:r w:rsidR="006A5863" w:rsidRPr="003031D1">
        <w:t>In the new lifestyle, combining multiple technolog</w:t>
      </w:r>
      <w:r w:rsidR="00627908">
        <w:t>ies</w:t>
      </w:r>
      <w:r w:rsidR="006A5863" w:rsidRPr="003031D1">
        <w:t xml:space="preserve"> such as smartphone application, wearable devices and sensors to monitor patient’s status </w:t>
      </w:r>
      <w:r w:rsidR="00375013" w:rsidRPr="003031D1">
        <w:t xml:space="preserve">and physical activity </w:t>
      </w:r>
      <w:r w:rsidR="006A5863" w:rsidRPr="003031D1">
        <w:t>are widely accepted by people across the world.</w:t>
      </w:r>
      <w:r w:rsidR="00375013" w:rsidRPr="003031D1">
        <w:t xml:space="preserve"> The new technologies </w:t>
      </w:r>
      <w:r w:rsidR="004329B0" w:rsidRPr="003031D1">
        <w:t xml:space="preserve">are </w:t>
      </w:r>
      <w:r w:rsidR="00375013" w:rsidRPr="003031D1">
        <w:t xml:space="preserve">capable to </w:t>
      </w:r>
      <w:r w:rsidR="004329B0" w:rsidRPr="003031D1">
        <w:t>provide</w:t>
      </w:r>
      <w:r w:rsidR="00375013" w:rsidRPr="003031D1">
        <w:t xml:space="preserve"> </w:t>
      </w:r>
      <w:r w:rsidR="004329B0" w:rsidRPr="003031D1">
        <w:t xml:space="preserve">patients </w:t>
      </w:r>
      <w:r w:rsidR="00375013" w:rsidRPr="003031D1">
        <w:t xml:space="preserve">physiological data </w:t>
      </w:r>
      <w:r w:rsidR="004329B0" w:rsidRPr="003031D1">
        <w:t xml:space="preserve">from their locations </w:t>
      </w:r>
      <w:r w:rsidR="004128A7" w:rsidRPr="003031D1">
        <w:t>to</w:t>
      </w:r>
      <w:r w:rsidR="004329B0" w:rsidRPr="003031D1">
        <w:t xml:space="preserve"> </w:t>
      </w:r>
      <w:r w:rsidR="00882F72" w:rsidRPr="003031D1">
        <w:t>remote physician</w:t>
      </w:r>
      <w:r w:rsidR="004128A7" w:rsidRPr="003031D1">
        <w:t>s</w:t>
      </w:r>
      <w:r w:rsidR="00882F72" w:rsidRPr="003031D1">
        <w:t xml:space="preserve"> </w:t>
      </w:r>
      <w:r w:rsidR="004329B0" w:rsidRPr="003031D1">
        <w:t>in</w:t>
      </w:r>
      <w:r w:rsidR="00375013" w:rsidRPr="003031D1">
        <w:t xml:space="preserve"> real-time</w:t>
      </w:r>
      <w:r w:rsidR="004329B0" w:rsidRPr="003031D1">
        <w:t xml:space="preserve"> </w:t>
      </w:r>
      <w:r w:rsidR="00882F72" w:rsidRPr="003031D1">
        <w:fldChar w:fldCharType="begin">
          <w:fldData xml:space="preserve">PEVuZE5vdGU+PENpdGU+PEF1dGhvcj5EdWRha2l5YTwvQXV0aG9yPjxZZWFyPjIwMTY8L1llYXI+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==
</w:fldData>
        </w:fldChar>
      </w:r>
      <w:r w:rsidR="00AE18C6">
        <w:instrText xml:space="preserve"> ADDIN EN.CITE </w:instrText>
      </w:r>
      <w:r w:rsidR="00AE18C6">
        <w:fldChar w:fldCharType="begin">
          <w:fldData xml:space="preserve">PEVuZE5vdGU+PENpdGU+PEF1dGhvcj5EdWRha2l5YTwvQXV0aG9yPjxZZWFyPjIwMTY8L1llYXI+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==
</w:fldData>
        </w:fldChar>
      </w:r>
      <w:r w:rsidR="00AE18C6">
        <w:instrText xml:space="preserve"> ADDIN EN.CITE.DATA </w:instrText>
      </w:r>
      <w:r w:rsidR="00AE18C6">
        <w:fldChar w:fldCharType="end"/>
      </w:r>
      <w:r w:rsidR="00882F72" w:rsidRPr="003031D1">
        <w:fldChar w:fldCharType="separate"/>
      </w:r>
      <w:r w:rsidR="00AE18C6">
        <w:rPr>
          <w:noProof/>
        </w:rPr>
        <w:t>[</w:t>
      </w:r>
      <w:hyperlink w:anchor="_ENREF_7" w:tooltip="Dudakiya, 2016 #2" w:history="1">
        <w:r w:rsidR="003B5508">
          <w:rPr>
            <w:noProof/>
          </w:rPr>
          <w:t>7</w:t>
        </w:r>
      </w:hyperlink>
      <w:r w:rsidR="00AE18C6">
        <w:rPr>
          <w:noProof/>
        </w:rPr>
        <w:t xml:space="preserve">, </w:t>
      </w:r>
      <w:hyperlink w:anchor="_ENREF_8" w:tooltip="Hassanalieragh, 2015 #3" w:history="1">
        <w:r w:rsidR="003B5508">
          <w:rPr>
            <w:noProof/>
          </w:rPr>
          <w:t>8</w:t>
        </w:r>
      </w:hyperlink>
      <w:r w:rsidR="00AE18C6">
        <w:rPr>
          <w:noProof/>
        </w:rPr>
        <w:t>]</w:t>
      </w:r>
      <w:r w:rsidR="00882F72" w:rsidRPr="003031D1">
        <w:fldChar w:fldCharType="end"/>
      </w:r>
      <w:r w:rsidR="00D0270F" w:rsidRPr="003031D1">
        <w:t xml:space="preserve">. To be more </w:t>
      </w:r>
      <w:r w:rsidR="00120CA8" w:rsidRPr="00120CA8">
        <w:t xml:space="preserve">precise </w:t>
      </w:r>
      <w:r w:rsidR="00D0270F" w:rsidRPr="003031D1">
        <w:t>nowadays data such as ECG</w:t>
      </w:r>
      <w:r w:rsidR="00364160" w:rsidRPr="003031D1">
        <w:t xml:space="preserve"> tests</w:t>
      </w:r>
      <w:r w:rsidR="00D0270F" w:rsidRPr="003031D1">
        <w:t>, Blood oxygen saturation and Blood glucose level can be</w:t>
      </w:r>
      <w:r w:rsidR="00364160" w:rsidRPr="003031D1">
        <w:t xml:space="preserve"> measured via wearable devices and transmitted</w:t>
      </w:r>
      <w:r w:rsidR="00D0270F" w:rsidRPr="003031D1">
        <w:t xml:space="preserve"> from patents locations to their doctor</w:t>
      </w:r>
      <w:r w:rsidR="004128A7" w:rsidRPr="003031D1">
        <w:t>s</w:t>
      </w:r>
      <w:r w:rsidR="00D0270F" w:rsidRPr="003031D1">
        <w:t xml:space="preserve"> in just few seconds</w:t>
      </w:r>
      <w:r w:rsidR="008418CD">
        <w:t>,</w:t>
      </w:r>
      <w:r w:rsidR="00D0270F" w:rsidRPr="003031D1">
        <w:t xml:space="preserve"> which enable doctor</w:t>
      </w:r>
      <w:r w:rsidR="004128A7" w:rsidRPr="003031D1">
        <w:t>s</w:t>
      </w:r>
      <w:r w:rsidR="00D0270F" w:rsidRPr="003031D1">
        <w:t xml:space="preserve"> and patients to communicate remotely</w:t>
      </w:r>
      <w:r w:rsidR="00403270" w:rsidRPr="003031D1">
        <w:t>.</w:t>
      </w:r>
    </w:p>
    <w:p w14:paraId="1B6D1D74" w14:textId="613BDCCA" w:rsidR="00403270" w:rsidRPr="003031D1" w:rsidRDefault="00BA1467" w:rsidP="003B5508">
      <w:r>
        <w:t xml:space="preserve">Nowadays people are </w:t>
      </w:r>
      <w:r w:rsidRPr="00BA1467">
        <w:t xml:space="preserve">substantially </w:t>
      </w:r>
      <w:r>
        <w:t xml:space="preserve">care about their healthcare and interested in constantly measuring their physical activities anywhere at any time using various healthcare and fitness trackers devises. Such as Jawbone and Fitbit </w:t>
      </w:r>
      <w:r>
        <w:fldChar w:fldCharType="begin"/>
      </w:r>
      <w:r w:rsidR="007A3F2E">
        <w:instrText xml:space="preserve"> ADDIN EN.CITE &lt;EndNote&gt;&lt;Cite&gt;&lt;Author&gt;Chanhee&lt;/Author&gt;&lt;Year&gt;2016&lt;/Year&gt;&lt;RecNum&gt;18&lt;/RecNum&gt;&lt;DisplayText&gt;[3]&lt;/DisplayText&gt;&lt;record&gt;&lt;rec-number&gt;18&lt;/rec-number&gt;&lt;foreign-keys&gt;&lt;key app="EN" db-id="5w20xwzenztzvvet259xvxwzafa22tswx0sp" timestamp="1486923018"&gt;18&lt;/key&gt;&lt;/foreign-keys&gt;&lt;ref-type name="Conference Proceedings"&gt;10&lt;/ref-type&gt;&lt;contributors&gt;&lt;authors&gt;&lt;author&gt;Chanhee, Lee&lt;/author&gt;&lt;author&gt;Taehun, Kim&lt;/author&gt;&lt;author&gt;S. J. Hyun&lt;/author&gt;&lt;/authors&gt;&lt;/contributors&gt;&lt;titles&gt;&lt;title&gt;A data acquisition architecture for healthcare services in mobile sensor networks&lt;/title&gt;&lt;secondary-title&gt;2016 International Conference on Big Data and Smart Computing (BigComp)&lt;/secondary-title&gt;&lt;alt-title&gt;2016 International Conference on Big Data and Smart Computing (BigComp)&lt;/alt-title&gt;&lt;/titles&gt;&lt;pages&gt;439-442&lt;/pages&gt;&lt;keywords&gt;&lt;keyword&gt;biomedical telemetry&lt;/keyword&gt;&lt;keyword&gt;data acquisition&lt;/keyword&gt;&lt;keyword&gt;health care&lt;/keyword&gt;&lt;keyword&gt;patient monitoring&lt;/keyword&gt;&lt;keyword&gt;query languages&lt;/keyword&gt;&lt;keyword&gt;query processing&lt;/keyword&gt;&lt;keyword&gt;wireless sensor networks&lt;/keyword&gt;&lt;keyword&gt;data acquisition architecture&lt;/keyword&gt;&lt;keyword&gt;database querying facility&lt;/keyword&gt;&lt;keyword&gt;healthcare monitoring service&lt;/keyword&gt;&lt;keyword&gt;mobile data transmission&lt;/keyword&gt;&lt;keyword&gt;mobile healthcare service&lt;/keyword&gt;&lt;keyword&gt;mobile sensor network&lt;/keyword&gt;&lt;keyword&gt;mobile user&lt;/keyword&gt;&lt;keyword&gt;sensor device&lt;/keyword&gt;&lt;keyword&gt;Base stations&lt;/keyword&gt;&lt;keyword&gt;Logic gates&lt;/keyword&gt;&lt;keyword&gt;Medical services&lt;/keyword&gt;&lt;keyword&gt;Mobile communication&lt;/keyword&gt;&lt;keyword&gt;Mobile computing&lt;/keyword&gt;&lt;keyword&gt;Monitoring&lt;/keyword&gt;&lt;keyword&gt;healthcare data acquisition&lt;/keyword&gt;&lt;keyword&gt;healthcare monitoring&lt;/keyword&gt;&lt;keyword&gt;healthcare sensor network&lt;/keyword&gt;&lt;/keywords&gt;&lt;dates&gt;&lt;year&gt;2016&lt;/year&gt;&lt;pub-dates&gt;&lt;date&gt;18-20 Jan. 2016&lt;/date&gt;&lt;/pub-dates&gt;&lt;/dates&gt;&lt;urls&gt;&lt;/urls&gt;&lt;electronic-resource-num&gt;10.1109/BIGCOMP.2016.7425966&lt;/electronic-resource-num&gt;&lt;/record&gt;&lt;/Cite&gt;&lt;/EndNote&gt;</w:instrText>
      </w:r>
      <w:r>
        <w:fldChar w:fldCharType="separate"/>
      </w:r>
      <w:r w:rsidR="007A3F2E">
        <w:rPr>
          <w:noProof/>
        </w:rPr>
        <w:t>[</w:t>
      </w:r>
      <w:hyperlink w:anchor="_ENREF_3" w:tooltip="Chanhee, 2016 #18" w:history="1">
        <w:r w:rsidR="003B5508">
          <w:rPr>
            <w:noProof/>
          </w:rPr>
          <w:t>3</w:t>
        </w:r>
      </w:hyperlink>
      <w:r w:rsidR="007A3F2E">
        <w:rPr>
          <w:noProof/>
        </w:rPr>
        <w:t>]</w:t>
      </w:r>
      <w:r>
        <w:fldChar w:fldCharType="end"/>
      </w:r>
      <w:r>
        <w:t>. Surveys</w:t>
      </w:r>
      <w:r w:rsidR="00403270" w:rsidRPr="003031D1">
        <w:t xml:space="preserve"> proceed in Europe and United </w:t>
      </w:r>
      <w:r w:rsidR="00403270" w:rsidRPr="003031D1">
        <w:lastRenderedPageBreak/>
        <w:t xml:space="preserve">States </w:t>
      </w:r>
      <w:r w:rsidR="00403270" w:rsidRPr="003031D1">
        <w:fldChar w:fldCharType="begin">
          <w:fldData xml:space="preserve">PEVuZE5vdGU+PENpdGU+PEF1dGhvcj5NaW5oPC9BdXRob3I+PFllYXI+MjAxNjwvWWVhcj48UmVj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</w:fldData>
        </w:fldChar>
      </w:r>
      <w:r w:rsidR="007A3F2E">
        <w:instrText xml:space="preserve"> ADDIN EN.CITE </w:instrText>
      </w:r>
      <w:r w:rsidR="007A3F2E">
        <w:fldChar w:fldCharType="begin">
          <w:fldData xml:space="preserve">PEVuZE5vdGU+PENpdGU+PEF1dGhvcj5NaW5oPC9BdXRob3I+PFllYXI+MjAxNjwvWWVhcj48UmVj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</w:fldData>
        </w:fldChar>
      </w:r>
      <w:r w:rsidR="007A3F2E">
        <w:instrText xml:space="preserve"> ADDIN EN.CITE.DATA </w:instrText>
      </w:r>
      <w:r w:rsidR="007A3F2E">
        <w:fldChar w:fldCharType="end"/>
      </w:r>
      <w:r w:rsidR="00403270" w:rsidRPr="003031D1">
        <w:fldChar w:fldCharType="separate"/>
      </w:r>
      <w:r w:rsidR="007A3F2E">
        <w:rPr>
          <w:noProof/>
        </w:rPr>
        <w:t>[</w:t>
      </w:r>
      <w:hyperlink w:anchor="_ENREF_2" w:tooltip="Minh, 2016 #5" w:history="1">
        <w:r w:rsidR="003B5508">
          <w:rPr>
            <w:noProof/>
          </w:rPr>
          <w:t>2</w:t>
        </w:r>
      </w:hyperlink>
      <w:r w:rsidR="007A3F2E">
        <w:rPr>
          <w:noProof/>
        </w:rPr>
        <w:t>]</w:t>
      </w:r>
      <w:r w:rsidR="00403270" w:rsidRPr="003031D1">
        <w:fldChar w:fldCharType="end"/>
      </w:r>
      <w:r w:rsidR="00403270" w:rsidRPr="003031D1">
        <w:t xml:space="preserve"> indicate that patients prefer to get their treatment and healthcare in their home</w:t>
      </w:r>
      <w:r w:rsidR="00627908">
        <w:t>s</w:t>
      </w:r>
      <w:r w:rsidR="00403270" w:rsidRPr="003031D1">
        <w:t xml:space="preserve"> rather than hospitalized. Monitoring patients remotely has several advantages to improve healthcare, such as elevate doctors and patients’ availabilities and reduce clinical </w:t>
      </w:r>
      <w:r w:rsidR="00457C63" w:rsidRPr="003031D1">
        <w:t>visits that</w:t>
      </w:r>
      <w:r w:rsidR="00403270" w:rsidRPr="003031D1">
        <w:t xml:space="preserve"> lead to drop in costs. In addition, in case of older and disable people or </w:t>
      </w:r>
      <w:r w:rsidR="00E36C27" w:rsidRPr="003031D1">
        <w:t>patients’</w:t>
      </w:r>
      <w:r w:rsidR="00403270" w:rsidRPr="003031D1">
        <w:t xml:space="preserve"> live</w:t>
      </w:r>
      <w:r w:rsidR="004128A7" w:rsidRPr="003031D1">
        <w:t>s</w:t>
      </w:r>
      <w:r w:rsidR="00403270" w:rsidRPr="003031D1">
        <w:t xml:space="preserve"> in remote area</w:t>
      </w:r>
      <w:r w:rsidR="004128A7" w:rsidRPr="003031D1">
        <w:t>,</w:t>
      </w:r>
      <w:r w:rsidR="00403270" w:rsidRPr="003031D1">
        <w:t xml:space="preserve"> monitoring them remotely can helps to avoid any potential threat on patient’s status</w:t>
      </w:r>
      <w:r w:rsidR="00A32684" w:rsidRPr="003031D1">
        <w:t xml:space="preserve">. </w:t>
      </w:r>
    </w:p>
    <w:p w14:paraId="440FAB48" w14:textId="300A33E1" w:rsidR="00E36C27" w:rsidRPr="003031D1" w:rsidRDefault="00633402" w:rsidP="003B5508">
      <w:r w:rsidRPr="003031D1">
        <w:t>Providing such a system that can monitor</w:t>
      </w:r>
      <w:r w:rsidR="006E43A4" w:rsidRPr="003031D1">
        <w:t>s</w:t>
      </w:r>
      <w:r w:rsidRPr="003031D1">
        <w:t xml:space="preserve"> people</w:t>
      </w:r>
      <w:r w:rsidR="00714747" w:rsidRPr="003031D1">
        <w:t xml:space="preserve"> physiological activity</w:t>
      </w:r>
      <w:r w:rsidR="00C71001" w:rsidRPr="003031D1">
        <w:t xml:space="preserve"> regularly</w:t>
      </w:r>
      <w:r w:rsidRPr="003031D1">
        <w:t xml:space="preserve"> </w:t>
      </w:r>
      <w:r w:rsidR="00C71001" w:rsidRPr="003031D1">
        <w:t xml:space="preserve">could have the advantage </w:t>
      </w:r>
      <w:r w:rsidR="00DD0EBA" w:rsidRPr="003031D1">
        <w:t>of detecting diseases in its early stages</w:t>
      </w:r>
      <w:r w:rsidR="00452921" w:rsidRPr="003031D1">
        <w:t xml:space="preserve"> </w:t>
      </w:r>
      <w:r w:rsidR="00452921" w:rsidRPr="003031D1">
        <w:fldChar w:fldCharType="begin"/>
      </w:r>
      <w:r w:rsidR="007A3F2E">
        <w:instrText xml:space="preserve"> ADDIN EN.CITE &lt;EndNote&gt;&lt;Cite&gt;&lt;Author&gt;Patel&lt;/Author&gt;&lt;Year&gt;2012&lt;/Year&gt;&lt;RecNum&gt;4&lt;/RecNum&gt;&lt;DisplayText&gt;[1]&lt;/DisplayText&gt;&lt;record&gt;&lt;rec-number&gt;4&lt;/rec-number&gt;&lt;foreign-keys&gt;&lt;key app="EN" db-id="5w20xwzenztzvvet259xvxwzafa22tswx0sp" timestamp="1481310207"&gt;4&lt;/key&gt;&lt;/foreign-keys&gt;&lt;ref-type name="Journal Article"&gt;17&lt;/ref-type&gt;&lt;contributors&gt;&lt;authors&gt;&lt;author&gt;Patel, S.&lt;/author&gt;&lt;author&gt;Park, H.&lt;/author&gt;&lt;author&gt;Bonato, P.&lt;/author&gt;&lt;author&gt;Chan, L.&lt;/author&gt;&lt;author&gt;Rodgers, M.&lt;/author&gt;&lt;/authors&gt;&lt;/contributors&gt;&lt;auth-address&gt;Department of Physical Medicine and Rehabilitation, Harvard MedicalSchool, Spaulding Rehabilitation Hospital, Boston, MA, USA.&lt;/auth-address&gt;&lt;titles&gt;&lt;title&gt;A review of wearable sensors and systems with application in rehabilitation&lt;/title&gt;&lt;secondary-title&gt;J Neuroeng Rehabil&lt;/secondary-title&gt;&lt;/titles&gt;&lt;periodical&gt;&lt;full-title&gt;J Neuroeng Rehabil&lt;/full-title&gt;&lt;/periodical&gt;&lt;pages&gt;21&lt;/pages&gt;&lt;volume&gt;9&lt;/volume&gt;&lt;keywords&gt;&lt;keyword&gt;Adult&lt;/keyword&gt;&lt;keyword&gt;*Clothing&lt;/keyword&gt;&lt;keyword&gt;Diagnosis, Computer-Assisted/*instrumentation/methods&lt;/keyword&gt;&lt;keyword&gt;Disabled Persons/*rehabilitation&lt;/keyword&gt;&lt;keyword&gt;Equipment Design&lt;/keyword&gt;&lt;keyword&gt;Humans&lt;/keyword&gt;&lt;keyword&gt;Monitoring, Ambulatory/*instrumentation/methods&lt;/keyword&gt;&lt;keyword&gt;Therapy, Computer-Assisted/*instrumentation/methods&lt;/keyword&gt;&lt;/keywords&gt;&lt;dates&gt;&lt;year&gt;2012&lt;/year&gt;&lt;pub-dates&gt;&lt;date&gt;Apr 20&lt;/date&gt;&lt;/pub-dates&gt;&lt;/dates&gt;&lt;isbn&gt;1743-0003 (Electronic)&amp;#xD;1743-0003 (Linking)&lt;/isbn&gt;&lt;accession-num&gt;22520559&lt;/accession-num&gt;&lt;urls&gt;&lt;related-urls&gt;&lt;url&gt;https://www.ncbi.nlm.nih.gov/pubmed/22520559&lt;/url&gt;&lt;/related-urls&gt;&lt;/urls&gt;&lt;custom2&gt;PMC3354997&lt;/custom2&gt;&lt;electronic-resource-num&gt;10.1186/1743-0003-9-21&lt;/electronic-resource-num&gt;&lt;remote-database-name&gt;edswsc&lt;/remote-database-name&gt;&lt;/record&gt;&lt;/Cite&gt;&lt;/EndNote&gt;</w:instrText>
      </w:r>
      <w:r w:rsidR="00452921" w:rsidRPr="003031D1">
        <w:fldChar w:fldCharType="separate"/>
      </w:r>
      <w:r w:rsidR="007A3F2E">
        <w:rPr>
          <w:noProof/>
        </w:rPr>
        <w:t>[</w:t>
      </w:r>
      <w:hyperlink w:anchor="_ENREF_1" w:tooltip="Patel, 2012 #4" w:history="1">
        <w:r w:rsidR="003B5508">
          <w:rPr>
            <w:noProof/>
          </w:rPr>
          <w:t>1</w:t>
        </w:r>
      </w:hyperlink>
      <w:r w:rsidR="007A3F2E">
        <w:rPr>
          <w:noProof/>
        </w:rPr>
        <w:t>]</w:t>
      </w:r>
      <w:r w:rsidR="00452921" w:rsidRPr="003031D1">
        <w:fldChar w:fldCharType="end"/>
      </w:r>
      <w:r w:rsidR="00A23DF6" w:rsidRPr="003031D1">
        <w:t xml:space="preserve">. </w:t>
      </w:r>
      <w:r w:rsidR="006E43A4" w:rsidRPr="003031D1">
        <w:t xml:space="preserve">Especially with the case of older and disable people </w:t>
      </w:r>
      <w:r w:rsidR="00095A75" w:rsidRPr="003031D1">
        <w:t>who</w:t>
      </w:r>
      <w:r w:rsidR="006E43A4" w:rsidRPr="003031D1">
        <w:t xml:space="preserve"> is much likely to have disorder in their physiological</w:t>
      </w:r>
      <w:r w:rsidR="00E76291" w:rsidRPr="003031D1">
        <w:t xml:space="preserve"> data</w:t>
      </w:r>
      <w:r w:rsidR="00CE3A93" w:rsidRPr="003031D1">
        <w:t xml:space="preserve"> </w:t>
      </w:r>
      <w:r w:rsidR="00CE3A93" w:rsidRPr="003031D1">
        <w:fldChar w:fldCharType="begin">
          <w:fldData xml:space="preserve">PEVuZE5vdGU+PENpdGU+PEF1dGhvcj5NaW5oPC9BdXRob3I+PFllYXI+MjAxNjwvWWVhcj48UmVj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</w:fldData>
        </w:fldChar>
      </w:r>
      <w:r w:rsidR="007A3F2E">
        <w:instrText xml:space="preserve"> ADDIN EN.CITE </w:instrText>
      </w:r>
      <w:r w:rsidR="007A3F2E">
        <w:fldChar w:fldCharType="begin">
          <w:fldData xml:space="preserve">PEVuZE5vdGU+PENpdGU+PEF1dGhvcj5NaW5oPC9BdXRob3I+PFllYXI+MjAxNjwvWWVhcj48UmVj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</w:fldData>
        </w:fldChar>
      </w:r>
      <w:r w:rsidR="007A3F2E">
        <w:instrText xml:space="preserve"> ADDIN EN.CITE.DATA </w:instrText>
      </w:r>
      <w:r w:rsidR="007A3F2E">
        <w:fldChar w:fldCharType="end"/>
      </w:r>
      <w:r w:rsidR="00CE3A93" w:rsidRPr="003031D1">
        <w:fldChar w:fldCharType="separate"/>
      </w:r>
      <w:r w:rsidR="007A3F2E">
        <w:rPr>
          <w:noProof/>
        </w:rPr>
        <w:t>[</w:t>
      </w:r>
      <w:hyperlink w:anchor="_ENREF_2" w:tooltip="Minh, 2016 #5" w:history="1">
        <w:r w:rsidR="003B5508">
          <w:rPr>
            <w:noProof/>
          </w:rPr>
          <w:t>2</w:t>
        </w:r>
      </w:hyperlink>
      <w:r w:rsidR="007A3F2E">
        <w:rPr>
          <w:noProof/>
        </w:rPr>
        <w:t>]</w:t>
      </w:r>
      <w:r w:rsidR="00CE3A93" w:rsidRPr="003031D1">
        <w:fldChar w:fldCharType="end"/>
      </w:r>
      <w:r w:rsidR="00E76291" w:rsidRPr="003031D1">
        <w:t>.</w:t>
      </w:r>
      <w:r w:rsidR="000B57B9" w:rsidRPr="003031D1">
        <w:t xml:space="preserve"> </w:t>
      </w:r>
      <w:r w:rsidR="00A23DF6" w:rsidRPr="003031D1">
        <w:t xml:space="preserve">Early detection of diseases </w:t>
      </w:r>
      <w:r w:rsidR="00095A75" w:rsidRPr="003031D1">
        <w:t>prevents</w:t>
      </w:r>
      <w:r w:rsidR="00A23DF6" w:rsidRPr="003031D1">
        <w:t xml:space="preserve"> worsening </w:t>
      </w:r>
      <w:r w:rsidR="00095A75" w:rsidRPr="003031D1">
        <w:t>patient’s</w:t>
      </w:r>
      <w:r w:rsidR="00A23DF6" w:rsidRPr="003031D1">
        <w:t xml:space="preserve"> </w:t>
      </w:r>
      <w:r w:rsidR="00A51E80" w:rsidRPr="003031D1">
        <w:t>status especially with some diseases such as cancer</w:t>
      </w:r>
      <w:r w:rsidR="00A23DF6" w:rsidRPr="003031D1">
        <w:t>.</w:t>
      </w:r>
      <w:r w:rsidR="00986B15" w:rsidRPr="003031D1">
        <w:t xml:space="preserve"> </w:t>
      </w:r>
    </w:p>
    <w:p w14:paraId="09E52A27" w14:textId="623E76EE" w:rsidR="0077022C" w:rsidRDefault="000B2497" w:rsidP="00726A5D">
      <w:r w:rsidRPr="003031D1">
        <w:t>Thus</w:t>
      </w:r>
      <w:r w:rsidR="000B57B9" w:rsidRPr="003031D1">
        <w:t xml:space="preserve"> developing </w:t>
      </w:r>
      <w:r w:rsidR="00C33377" w:rsidRPr="003031D1">
        <w:t xml:space="preserve">smart health environment </w:t>
      </w:r>
      <w:r w:rsidR="00F54DEB" w:rsidRPr="003031D1">
        <w:t xml:space="preserve">to improve healthcare systems </w:t>
      </w:r>
      <w:r w:rsidR="00C33377" w:rsidRPr="003031D1">
        <w:t>has become one of the research focus</w:t>
      </w:r>
      <w:r w:rsidR="00627908">
        <w:t>es</w:t>
      </w:r>
      <w:r w:rsidR="00C33377" w:rsidRPr="003031D1">
        <w:t>.</w:t>
      </w:r>
      <w:r w:rsidR="00900709" w:rsidRPr="003031D1">
        <w:t xml:space="preserve"> However,</w:t>
      </w:r>
      <w:r w:rsidR="00E36C27" w:rsidRPr="003031D1">
        <w:t xml:space="preserve"> </w:t>
      </w:r>
      <w:r w:rsidR="00900709" w:rsidRPr="003031D1">
        <w:t>building</w:t>
      </w:r>
      <w:r w:rsidR="00E36C27" w:rsidRPr="003031D1">
        <w:t xml:space="preserve"> a system that can tra</w:t>
      </w:r>
      <w:r w:rsidR="00587147" w:rsidRPr="003031D1">
        <w:t>c</w:t>
      </w:r>
      <w:r w:rsidR="00E36C27" w:rsidRPr="003031D1">
        <w:t xml:space="preserve">k people and </w:t>
      </w:r>
      <w:r w:rsidR="00587147" w:rsidRPr="003031D1">
        <w:t>patient’s physiological data to detect any disorder or diseases is growing felid</w:t>
      </w:r>
      <w:r w:rsidR="00900709" w:rsidRPr="003031D1">
        <w:t xml:space="preserve">, </w:t>
      </w:r>
      <w:r w:rsidR="00587147" w:rsidRPr="003031D1">
        <w:t xml:space="preserve">in this work the author </w:t>
      </w:r>
      <w:r w:rsidR="00900709" w:rsidRPr="003031D1">
        <w:t>attempt</w:t>
      </w:r>
      <w:r w:rsidR="00587147" w:rsidRPr="003031D1">
        <w:t xml:space="preserve"> to </w:t>
      </w:r>
      <w:r w:rsidR="00900709" w:rsidRPr="003031D1">
        <w:t xml:space="preserve">deliver a </w:t>
      </w:r>
      <w:r w:rsidR="00330A36" w:rsidRPr="003031D1">
        <w:rPr>
          <w:b/>
        </w:rPr>
        <w:t>Smart Healthcare M</w:t>
      </w:r>
      <w:r w:rsidR="00320243" w:rsidRPr="003031D1">
        <w:rPr>
          <w:b/>
        </w:rPr>
        <w:t xml:space="preserve">onitoring </w:t>
      </w:r>
      <w:r w:rsidR="00330A36" w:rsidRPr="003031D1">
        <w:rPr>
          <w:b/>
        </w:rPr>
        <w:t>S</w:t>
      </w:r>
      <w:r w:rsidR="00900709" w:rsidRPr="003031D1">
        <w:rPr>
          <w:b/>
        </w:rPr>
        <w:t>ystem</w:t>
      </w:r>
      <w:r w:rsidR="00330A36" w:rsidRPr="003031D1">
        <w:rPr>
          <w:b/>
        </w:rPr>
        <w:t xml:space="preserve"> (SHMS)</w:t>
      </w:r>
      <w:r w:rsidR="00320243" w:rsidRPr="003031D1">
        <w:t>,</w:t>
      </w:r>
      <w:r w:rsidR="00900709" w:rsidRPr="003031D1">
        <w:t xml:space="preserve"> </w:t>
      </w:r>
      <w:r w:rsidR="00320243" w:rsidRPr="003031D1">
        <w:t>which</w:t>
      </w:r>
      <w:r w:rsidR="00900709" w:rsidRPr="003031D1">
        <w:t xml:space="preserve"> accumulate patient’s physiological data via wearable sensors and transmitted t</w:t>
      </w:r>
      <w:r w:rsidR="004566BB" w:rsidRPr="003031D1">
        <w:t>o cloud databases for data analysing and</w:t>
      </w:r>
      <w:r w:rsidR="00900709" w:rsidRPr="003031D1">
        <w:t xml:space="preserve"> process</w:t>
      </w:r>
      <w:r w:rsidR="004566BB" w:rsidRPr="003031D1">
        <w:t>ing</w:t>
      </w:r>
      <w:r w:rsidR="00900709" w:rsidRPr="003031D1">
        <w:t>.</w:t>
      </w:r>
      <w:r w:rsidR="004566BB" w:rsidRPr="003031D1">
        <w:t xml:space="preserve"> </w:t>
      </w:r>
      <w:r w:rsidRPr="003031D1">
        <w:t>Thus,</w:t>
      </w:r>
      <w:r w:rsidR="004566BB" w:rsidRPr="003031D1">
        <w:t xml:space="preserve"> any detection of disorder </w:t>
      </w:r>
      <w:r w:rsidR="00330A36" w:rsidRPr="003031D1">
        <w:t xml:space="preserve">in patient’s data in the system </w:t>
      </w:r>
      <w:r w:rsidR="004566BB" w:rsidRPr="003031D1">
        <w:t>will be</w:t>
      </w:r>
      <w:r w:rsidR="00C05CD0" w:rsidRPr="003031D1">
        <w:t xml:space="preserve"> report it</w:t>
      </w:r>
      <w:r w:rsidR="004566BB" w:rsidRPr="003031D1">
        <w:t xml:space="preserve"> to patient’s doctor</w:t>
      </w:r>
      <w:r w:rsidR="00320243" w:rsidRPr="003031D1">
        <w:t>s</w:t>
      </w:r>
      <w:r w:rsidR="004566BB" w:rsidRPr="003031D1">
        <w:t xml:space="preserve"> and hospital.</w:t>
      </w:r>
    </w:p>
    <w:p w14:paraId="7B9D6A78" w14:textId="3F383160" w:rsidR="00726A5D" w:rsidRDefault="00726A5D" w:rsidP="00726A5D"/>
    <w:p w14:paraId="12F38C8F" w14:textId="04C95F00" w:rsidR="00652C33" w:rsidRDefault="00E421BE" w:rsidP="00D923D0">
      <w:pPr>
        <w:pStyle w:val="2"/>
        <w:numPr>
          <w:ilvl w:val="1"/>
          <w:numId w:val="4"/>
        </w:numPr>
      </w:pPr>
      <w:bookmarkStart w:id="5" w:name="_Toc481055693"/>
      <w:r>
        <w:t xml:space="preserve"> </w:t>
      </w:r>
      <w:bookmarkStart w:id="6" w:name="_Toc6129861"/>
      <w:r w:rsidR="00726A5D">
        <w:t xml:space="preserve">Project </w:t>
      </w:r>
      <w:r w:rsidR="00652C33">
        <w:t>Aim</w:t>
      </w:r>
      <w:bookmarkEnd w:id="5"/>
      <w:r w:rsidR="00726A5D">
        <w:t>.</w:t>
      </w:r>
      <w:bookmarkEnd w:id="6"/>
    </w:p>
    <w:p w14:paraId="2463FAA8" w14:textId="77777777" w:rsidR="00652C33" w:rsidRPr="00083214" w:rsidRDefault="00652C33" w:rsidP="00083214">
      <w:pPr>
        <w:rPr>
          <w:rFonts w:cs="Times New Roman"/>
          <w:szCs w:val="24"/>
        </w:rPr>
      </w:pPr>
      <w:r w:rsidRPr="00083214">
        <w:rPr>
          <w:rFonts w:cs="Times New Roman"/>
          <w:szCs w:val="24"/>
        </w:rPr>
        <w:t>The fundamental aim of this project is to develop a complete Smart Healthcare Monitoring System (SHMS). The system should monitor patients, elderly people and disable people in their home and work. SHMS will monitor physiological data (e.g., Blood glucose level, Blood oxygen saturation,</w:t>
      </w:r>
      <w:r w:rsidRPr="00083214">
        <w:rPr>
          <w:rFonts w:cs="Times New Roman"/>
          <w:szCs w:val="24"/>
          <w:lang w:val="en"/>
        </w:rPr>
        <w:t xml:space="preserve"> skin temperature and heart rate</w:t>
      </w:r>
      <w:r w:rsidRPr="00083214">
        <w:rPr>
          <w:rFonts w:cs="Times New Roman"/>
          <w:szCs w:val="24"/>
        </w:rPr>
        <w:t xml:space="preserve">), analyses the data and detects any abnormality, report it to patient’s doctor and other parties in charge (i.e., hospitals). </w:t>
      </w:r>
    </w:p>
    <w:p w14:paraId="2A93B50E" w14:textId="55A2BDD9" w:rsidR="00652C33" w:rsidRDefault="00652C33" w:rsidP="00083214">
      <w:pPr>
        <w:rPr>
          <w:rFonts w:cs="Times New Roman"/>
          <w:szCs w:val="24"/>
        </w:rPr>
      </w:pPr>
      <w:r w:rsidRPr="00083214">
        <w:rPr>
          <w:rFonts w:cs="Times New Roman"/>
          <w:szCs w:val="24"/>
        </w:rPr>
        <w:t>In addition, the proposed solution has the potential to improve current healthcare systems and reduce clinical treatment</w:t>
      </w:r>
      <w:r w:rsidRPr="00083214" w:rsidDel="00FE22CC">
        <w:rPr>
          <w:rFonts w:cs="Times New Roman"/>
          <w:szCs w:val="24"/>
        </w:rPr>
        <w:t xml:space="preserve"> </w:t>
      </w:r>
      <w:r w:rsidRPr="00083214">
        <w:rPr>
          <w:rFonts w:cs="Times New Roman"/>
          <w:szCs w:val="24"/>
        </w:rPr>
        <w:t>costs significantly by reducing number of patients visiting clinics and hospitals. Also, this system will help people in detecting diseases on is early stages. Moreover, SHMS helps patients living in countryside, away from hospitals and doctors monitoring their healthcare easily and effectively.</w:t>
      </w:r>
    </w:p>
    <w:p w14:paraId="5F5A0BA4" w14:textId="3A22A9CA" w:rsidR="00726A5D" w:rsidRDefault="00726A5D" w:rsidP="00083214">
      <w:pPr>
        <w:rPr>
          <w:rFonts w:cs="Times New Roman"/>
          <w:szCs w:val="24"/>
        </w:rPr>
      </w:pPr>
    </w:p>
    <w:p w14:paraId="5ED88E1C" w14:textId="2E2563AE" w:rsidR="00726A5D" w:rsidRPr="00083214" w:rsidRDefault="00E421BE" w:rsidP="00D923D0">
      <w:pPr>
        <w:pStyle w:val="2"/>
        <w:numPr>
          <w:ilvl w:val="1"/>
          <w:numId w:val="4"/>
        </w:numPr>
        <w:rPr>
          <w:rFonts w:cs="Times New Roman"/>
          <w:szCs w:val="24"/>
        </w:rPr>
      </w:pPr>
      <w:r>
        <w:t xml:space="preserve"> </w:t>
      </w:r>
      <w:bookmarkStart w:id="7" w:name="_Toc6129862"/>
      <w:r w:rsidR="00726A5D">
        <w:t>Project O</w:t>
      </w:r>
      <w:r w:rsidR="00726A5D" w:rsidRPr="000B40B5">
        <w:t>bjectives.</w:t>
      </w:r>
      <w:bookmarkEnd w:id="7"/>
    </w:p>
    <w:p w14:paraId="7F95B27F" w14:textId="77777777" w:rsidR="00652C33" w:rsidRPr="00083214" w:rsidRDefault="00652C33" w:rsidP="00083214">
      <w:pPr>
        <w:rPr>
          <w:rFonts w:cs="Times New Roman"/>
          <w:szCs w:val="24"/>
        </w:rPr>
      </w:pPr>
      <w:r w:rsidRPr="00083214">
        <w:rPr>
          <w:rFonts w:cs="Times New Roman"/>
          <w:szCs w:val="24"/>
        </w:rPr>
        <w:t>In order to successfully achieve the aim of this project, the following objectives must be fulfilled:</w:t>
      </w:r>
    </w:p>
    <w:p w14:paraId="2CEDBF3A" w14:textId="200F3DC8" w:rsidR="00652C33" w:rsidRPr="00083214" w:rsidRDefault="00083214" w:rsidP="00D923D0">
      <w:pPr>
        <w:pStyle w:val="a6"/>
        <w:numPr>
          <w:ilvl w:val="0"/>
          <w:numId w:val="5"/>
        </w:numPr>
        <w:rPr>
          <w:rFonts w:cs="Times New Roman"/>
          <w:b/>
          <w:bCs/>
          <w:szCs w:val="24"/>
        </w:rPr>
      </w:pPr>
      <w:r>
        <w:rPr>
          <w:rFonts w:cs="Times New Roman"/>
          <w:b/>
          <w:bCs/>
          <w:szCs w:val="24"/>
        </w:rPr>
        <w:t xml:space="preserve">Objective for </w:t>
      </w:r>
      <w:r w:rsidR="007108E1">
        <w:rPr>
          <w:rFonts w:cs="Times New Roman"/>
          <w:b/>
          <w:bCs/>
          <w:szCs w:val="24"/>
        </w:rPr>
        <w:t xml:space="preserve">literature review </w:t>
      </w:r>
      <w:r w:rsidRPr="00083214">
        <w:rPr>
          <w:rFonts w:cs="Times New Roman"/>
          <w:b/>
          <w:bCs/>
          <w:szCs w:val="24"/>
        </w:rPr>
        <w:t>and</w:t>
      </w:r>
      <w:r w:rsidR="00652C33" w:rsidRPr="00083214">
        <w:rPr>
          <w:rFonts w:cs="Times New Roman"/>
          <w:b/>
          <w:bCs/>
          <w:szCs w:val="24"/>
        </w:rPr>
        <w:t xml:space="preserve"> Information Collection: </w:t>
      </w:r>
    </w:p>
    <w:p w14:paraId="37CDEF1C" w14:textId="77777777" w:rsidR="00652C33" w:rsidRPr="00083214" w:rsidRDefault="00652C33" w:rsidP="00D923D0">
      <w:pPr>
        <w:pStyle w:val="a6"/>
        <w:numPr>
          <w:ilvl w:val="0"/>
          <w:numId w:val="6"/>
        </w:numPr>
        <w:rPr>
          <w:rFonts w:cs="Times New Roman"/>
          <w:szCs w:val="24"/>
        </w:rPr>
      </w:pPr>
      <w:r w:rsidRPr="00083214">
        <w:rPr>
          <w:rFonts w:cs="Times New Roman"/>
          <w:szCs w:val="24"/>
        </w:rPr>
        <w:t>Investigation about the problem domain.</w:t>
      </w:r>
    </w:p>
    <w:p w14:paraId="725AD33F" w14:textId="77777777" w:rsidR="00652C33" w:rsidRPr="00083214" w:rsidRDefault="00652C33" w:rsidP="00D923D0">
      <w:pPr>
        <w:pStyle w:val="a6"/>
        <w:numPr>
          <w:ilvl w:val="0"/>
          <w:numId w:val="6"/>
        </w:numPr>
        <w:rPr>
          <w:rFonts w:cs="Times New Roman"/>
          <w:szCs w:val="24"/>
        </w:rPr>
      </w:pPr>
      <w:r w:rsidRPr="00083214">
        <w:rPr>
          <w:rFonts w:cs="Times New Roman"/>
          <w:szCs w:val="24"/>
        </w:rPr>
        <w:t>Collecting basic information about patient’s illness and physiological data.</w:t>
      </w:r>
    </w:p>
    <w:p w14:paraId="2166FC11" w14:textId="77777777" w:rsidR="00652C33" w:rsidRPr="00083214" w:rsidRDefault="00652C33" w:rsidP="00D923D0">
      <w:pPr>
        <w:pStyle w:val="a6"/>
        <w:numPr>
          <w:ilvl w:val="0"/>
          <w:numId w:val="6"/>
        </w:numPr>
        <w:rPr>
          <w:rFonts w:cs="Times New Roman"/>
          <w:szCs w:val="24"/>
        </w:rPr>
      </w:pPr>
      <w:r w:rsidRPr="00083214">
        <w:rPr>
          <w:rFonts w:cs="Times New Roman"/>
          <w:szCs w:val="24"/>
        </w:rPr>
        <w:t>Wearable sensors types, requirements and barriers.</w:t>
      </w:r>
    </w:p>
    <w:p w14:paraId="06E0EC79" w14:textId="77777777" w:rsidR="00652C33" w:rsidRPr="00083214" w:rsidRDefault="00652C33" w:rsidP="00D923D0">
      <w:pPr>
        <w:pStyle w:val="a6"/>
        <w:numPr>
          <w:ilvl w:val="0"/>
          <w:numId w:val="6"/>
        </w:numPr>
        <w:rPr>
          <w:rFonts w:cs="Times New Roman"/>
          <w:szCs w:val="24"/>
        </w:rPr>
      </w:pPr>
      <w:r w:rsidRPr="00083214">
        <w:rPr>
          <w:rFonts w:cs="Times New Roman"/>
          <w:szCs w:val="24"/>
        </w:rPr>
        <w:t>Accumulate information about current, previous and similar systems.</w:t>
      </w:r>
    </w:p>
    <w:p w14:paraId="7DDC9EB1" w14:textId="77777777" w:rsidR="00652C33" w:rsidRPr="00083214" w:rsidRDefault="00652C33" w:rsidP="00D923D0">
      <w:pPr>
        <w:pStyle w:val="a6"/>
        <w:numPr>
          <w:ilvl w:val="0"/>
          <w:numId w:val="6"/>
        </w:numPr>
        <w:rPr>
          <w:rFonts w:cs="Times New Roman"/>
          <w:szCs w:val="24"/>
        </w:rPr>
      </w:pPr>
      <w:r w:rsidRPr="00083214">
        <w:rPr>
          <w:rFonts w:cs="Times New Roman"/>
          <w:szCs w:val="24"/>
        </w:rPr>
        <w:t>Information about user’s expectation for new system requirements.</w:t>
      </w:r>
    </w:p>
    <w:p w14:paraId="13C0EA1C" w14:textId="77777777" w:rsidR="00652C33" w:rsidRPr="00083214" w:rsidRDefault="00652C33" w:rsidP="00D923D0">
      <w:pPr>
        <w:pStyle w:val="a6"/>
        <w:numPr>
          <w:ilvl w:val="0"/>
          <w:numId w:val="6"/>
        </w:numPr>
        <w:rPr>
          <w:rFonts w:cs="Times New Roman"/>
          <w:szCs w:val="24"/>
        </w:rPr>
      </w:pPr>
      <w:r w:rsidRPr="00083214">
        <w:rPr>
          <w:rFonts w:cs="Times New Roman"/>
          <w:szCs w:val="24"/>
        </w:rPr>
        <w:t xml:space="preserve">Challenges, issue and barriers might come across in the project. </w:t>
      </w:r>
    </w:p>
    <w:p w14:paraId="6AE1E6BF" w14:textId="2A1EA5F1" w:rsidR="00652C33" w:rsidRDefault="00652C33" w:rsidP="00D923D0">
      <w:pPr>
        <w:pStyle w:val="a6"/>
        <w:numPr>
          <w:ilvl w:val="0"/>
          <w:numId w:val="6"/>
        </w:numPr>
        <w:rPr>
          <w:rFonts w:cs="Times New Roman"/>
          <w:szCs w:val="24"/>
        </w:rPr>
      </w:pPr>
      <w:r w:rsidRPr="00083214">
        <w:rPr>
          <w:rFonts w:cs="Times New Roman"/>
          <w:szCs w:val="24"/>
        </w:rPr>
        <w:t>Available technology to be consider for the pr</w:t>
      </w:r>
      <w:r w:rsidR="00726A5D">
        <w:rPr>
          <w:rFonts w:cs="Times New Roman"/>
          <w:szCs w:val="24"/>
        </w:rPr>
        <w:t xml:space="preserve">oposed system development. </w:t>
      </w:r>
    </w:p>
    <w:p w14:paraId="74D0D79A" w14:textId="77777777" w:rsidR="00726A5D" w:rsidRPr="00083214" w:rsidRDefault="00726A5D" w:rsidP="00726A5D">
      <w:pPr>
        <w:pStyle w:val="a6"/>
        <w:rPr>
          <w:rFonts w:cs="Times New Roman"/>
          <w:szCs w:val="24"/>
        </w:rPr>
      </w:pPr>
    </w:p>
    <w:p w14:paraId="775E1E87" w14:textId="5FD56AC8" w:rsidR="00652C33" w:rsidRPr="00083214" w:rsidRDefault="007108E1" w:rsidP="00D923D0">
      <w:pPr>
        <w:pStyle w:val="a6"/>
        <w:numPr>
          <w:ilvl w:val="0"/>
          <w:numId w:val="5"/>
        </w:numPr>
        <w:rPr>
          <w:rFonts w:cs="Times New Roman"/>
          <w:b/>
          <w:bCs/>
          <w:szCs w:val="24"/>
        </w:rPr>
      </w:pPr>
      <w:r>
        <w:rPr>
          <w:rFonts w:cs="Times New Roman"/>
          <w:b/>
          <w:bCs/>
          <w:szCs w:val="24"/>
        </w:rPr>
        <w:t xml:space="preserve">Objective for gathering </w:t>
      </w:r>
      <w:r w:rsidR="00652C33" w:rsidRPr="00083214">
        <w:rPr>
          <w:rFonts w:cs="Times New Roman"/>
          <w:b/>
          <w:bCs/>
          <w:szCs w:val="24"/>
        </w:rPr>
        <w:t>Software Engineering Requirements:</w:t>
      </w:r>
    </w:p>
    <w:p w14:paraId="70C605AB" w14:textId="77777777" w:rsidR="00652C33" w:rsidRPr="00083214" w:rsidRDefault="00652C33" w:rsidP="00D923D0">
      <w:pPr>
        <w:pStyle w:val="a6"/>
        <w:numPr>
          <w:ilvl w:val="0"/>
          <w:numId w:val="7"/>
        </w:numPr>
        <w:rPr>
          <w:rFonts w:cs="Times New Roman"/>
          <w:szCs w:val="24"/>
        </w:rPr>
      </w:pPr>
      <w:r w:rsidRPr="00083214">
        <w:rPr>
          <w:rFonts w:cs="Times New Roman"/>
          <w:szCs w:val="24"/>
        </w:rPr>
        <w:t>Investigate system activities extracting events and action taken by the system.</w:t>
      </w:r>
    </w:p>
    <w:p w14:paraId="77D46F39" w14:textId="77777777" w:rsidR="00652C33" w:rsidRPr="00083214" w:rsidRDefault="00652C33" w:rsidP="00D923D0">
      <w:pPr>
        <w:pStyle w:val="a6"/>
        <w:numPr>
          <w:ilvl w:val="0"/>
          <w:numId w:val="7"/>
        </w:numPr>
        <w:rPr>
          <w:rFonts w:cs="Times New Roman"/>
          <w:szCs w:val="24"/>
        </w:rPr>
      </w:pPr>
      <w:r w:rsidRPr="00083214">
        <w:rPr>
          <w:rFonts w:cs="Times New Roman"/>
          <w:szCs w:val="24"/>
        </w:rPr>
        <w:t>Investigate the performances requirements for the system.</w:t>
      </w:r>
    </w:p>
    <w:p w14:paraId="2BBBD286" w14:textId="77777777" w:rsidR="00652C33" w:rsidRPr="00083214" w:rsidRDefault="00652C33" w:rsidP="00D923D0">
      <w:pPr>
        <w:pStyle w:val="a6"/>
        <w:numPr>
          <w:ilvl w:val="0"/>
          <w:numId w:val="7"/>
        </w:numPr>
        <w:rPr>
          <w:rFonts w:cs="Times New Roman"/>
          <w:szCs w:val="24"/>
        </w:rPr>
      </w:pPr>
      <w:r w:rsidRPr="00083214">
        <w:rPr>
          <w:rFonts w:cs="Times New Roman"/>
          <w:szCs w:val="24"/>
        </w:rPr>
        <w:t>Data analysis, Overlapping, protections and transformation.</w:t>
      </w:r>
    </w:p>
    <w:p w14:paraId="5F88190C" w14:textId="77777777" w:rsidR="00652C33" w:rsidRPr="00083214" w:rsidRDefault="00652C33" w:rsidP="00D923D0">
      <w:pPr>
        <w:pStyle w:val="a6"/>
        <w:numPr>
          <w:ilvl w:val="0"/>
          <w:numId w:val="7"/>
        </w:numPr>
        <w:rPr>
          <w:rFonts w:cs="Times New Roman"/>
          <w:szCs w:val="24"/>
        </w:rPr>
      </w:pPr>
      <w:r w:rsidRPr="00083214">
        <w:rPr>
          <w:rFonts w:cs="Times New Roman"/>
          <w:szCs w:val="24"/>
        </w:rPr>
        <w:t>Access level and authentications.</w:t>
      </w:r>
    </w:p>
    <w:p w14:paraId="0335CE4F" w14:textId="77777777" w:rsidR="00652C33" w:rsidRPr="00083214" w:rsidRDefault="00652C33" w:rsidP="00D923D0">
      <w:pPr>
        <w:pStyle w:val="a6"/>
        <w:numPr>
          <w:ilvl w:val="0"/>
          <w:numId w:val="7"/>
        </w:numPr>
        <w:rPr>
          <w:rFonts w:cs="Times New Roman"/>
          <w:szCs w:val="24"/>
        </w:rPr>
      </w:pPr>
      <w:r w:rsidRPr="00083214">
        <w:rPr>
          <w:rFonts w:cs="Times New Roman"/>
          <w:szCs w:val="24"/>
        </w:rPr>
        <w:t>Hardware and software requirements.</w:t>
      </w:r>
    </w:p>
    <w:p w14:paraId="42386439" w14:textId="77777777" w:rsidR="00652C33" w:rsidRPr="00083214" w:rsidRDefault="00652C33" w:rsidP="00D923D0">
      <w:pPr>
        <w:pStyle w:val="a6"/>
        <w:numPr>
          <w:ilvl w:val="0"/>
          <w:numId w:val="7"/>
        </w:numPr>
        <w:rPr>
          <w:rFonts w:cs="Times New Roman"/>
          <w:szCs w:val="24"/>
        </w:rPr>
      </w:pPr>
      <w:r w:rsidRPr="00083214">
        <w:rPr>
          <w:rFonts w:cs="Times New Roman"/>
          <w:szCs w:val="24"/>
        </w:rPr>
        <w:t>Investigate the appropriate programing language for the developed system.</w:t>
      </w:r>
    </w:p>
    <w:p w14:paraId="0869A90B" w14:textId="3631C884" w:rsidR="00652C33" w:rsidRDefault="00652C33" w:rsidP="00D923D0">
      <w:pPr>
        <w:pStyle w:val="a6"/>
        <w:numPr>
          <w:ilvl w:val="0"/>
          <w:numId w:val="7"/>
        </w:numPr>
        <w:rPr>
          <w:rFonts w:cs="Times New Roman"/>
          <w:szCs w:val="24"/>
        </w:rPr>
      </w:pPr>
      <w:r w:rsidRPr="00083214">
        <w:rPr>
          <w:rFonts w:cs="Times New Roman"/>
          <w:szCs w:val="24"/>
        </w:rPr>
        <w:t>Implementation techniques and enhancements.</w:t>
      </w:r>
    </w:p>
    <w:p w14:paraId="2EE645AC" w14:textId="77777777" w:rsidR="00083214" w:rsidRPr="00083214" w:rsidRDefault="00083214" w:rsidP="00083214">
      <w:pPr>
        <w:pStyle w:val="a6"/>
        <w:rPr>
          <w:rFonts w:cs="Times New Roman"/>
          <w:szCs w:val="24"/>
        </w:rPr>
      </w:pPr>
    </w:p>
    <w:p w14:paraId="5886B64E" w14:textId="023EABE1" w:rsidR="00652C33" w:rsidRPr="00083214" w:rsidRDefault="00083214" w:rsidP="00D923D0">
      <w:pPr>
        <w:pStyle w:val="a6"/>
        <w:numPr>
          <w:ilvl w:val="0"/>
          <w:numId w:val="5"/>
        </w:numPr>
        <w:rPr>
          <w:rFonts w:cs="Times New Roman"/>
          <w:b/>
          <w:bCs/>
          <w:szCs w:val="24"/>
        </w:rPr>
      </w:pPr>
      <w:r>
        <w:rPr>
          <w:rFonts w:cs="Times New Roman"/>
          <w:b/>
          <w:bCs/>
          <w:szCs w:val="24"/>
        </w:rPr>
        <w:t xml:space="preserve">Objective for </w:t>
      </w:r>
      <w:r w:rsidR="00652C33" w:rsidRPr="00083214">
        <w:rPr>
          <w:rFonts w:cs="Times New Roman"/>
          <w:b/>
          <w:bCs/>
          <w:szCs w:val="24"/>
        </w:rPr>
        <w:t xml:space="preserve">System Analysis </w:t>
      </w:r>
      <w:r>
        <w:rPr>
          <w:rFonts w:cs="Times New Roman"/>
          <w:b/>
          <w:bCs/>
          <w:szCs w:val="24"/>
        </w:rPr>
        <w:t>and</w:t>
      </w:r>
      <w:r w:rsidR="00652C33" w:rsidRPr="00083214">
        <w:rPr>
          <w:rFonts w:cs="Times New Roman"/>
          <w:b/>
          <w:bCs/>
          <w:szCs w:val="24"/>
        </w:rPr>
        <w:t xml:space="preserve"> System Design</w:t>
      </w:r>
      <w:r>
        <w:rPr>
          <w:rFonts w:cs="Times New Roman"/>
          <w:b/>
          <w:bCs/>
          <w:szCs w:val="24"/>
        </w:rPr>
        <w:t xml:space="preserve"> processes</w:t>
      </w:r>
      <w:r w:rsidR="00652C33" w:rsidRPr="00083214">
        <w:rPr>
          <w:rFonts w:cs="Times New Roman"/>
          <w:b/>
          <w:bCs/>
          <w:szCs w:val="24"/>
        </w:rPr>
        <w:t>:</w:t>
      </w:r>
    </w:p>
    <w:p w14:paraId="430CA7BA" w14:textId="77777777" w:rsidR="00652C33" w:rsidRPr="00083214" w:rsidRDefault="00652C33" w:rsidP="00D923D0">
      <w:pPr>
        <w:pStyle w:val="a6"/>
        <w:numPr>
          <w:ilvl w:val="0"/>
          <w:numId w:val="8"/>
        </w:numPr>
        <w:rPr>
          <w:rFonts w:cs="Times New Roman"/>
          <w:color w:val="000000"/>
          <w:szCs w:val="24"/>
        </w:rPr>
      </w:pPr>
      <w:r w:rsidRPr="00083214">
        <w:rPr>
          <w:rFonts w:cs="Times New Roman"/>
          <w:szCs w:val="24"/>
        </w:rPr>
        <w:t>Extracting system functions, class and attributes.</w:t>
      </w:r>
    </w:p>
    <w:p w14:paraId="578B58CB" w14:textId="77777777" w:rsidR="00652C33" w:rsidRPr="00083214" w:rsidRDefault="00652C33" w:rsidP="00D923D0">
      <w:pPr>
        <w:pStyle w:val="a6"/>
        <w:numPr>
          <w:ilvl w:val="0"/>
          <w:numId w:val="8"/>
        </w:numPr>
        <w:rPr>
          <w:rFonts w:cs="Times New Roman"/>
          <w:color w:val="000000"/>
          <w:szCs w:val="24"/>
        </w:rPr>
      </w:pPr>
      <w:r w:rsidRPr="00083214">
        <w:rPr>
          <w:rFonts w:cs="Times New Roman"/>
          <w:color w:val="000000"/>
          <w:szCs w:val="24"/>
        </w:rPr>
        <w:t>Analysing the designing the required functionalities for the developed system.</w:t>
      </w:r>
    </w:p>
    <w:p w14:paraId="17DA55DD" w14:textId="77777777" w:rsidR="00652C33" w:rsidRPr="00083214" w:rsidRDefault="00652C33" w:rsidP="00D923D0">
      <w:pPr>
        <w:pStyle w:val="a6"/>
        <w:numPr>
          <w:ilvl w:val="0"/>
          <w:numId w:val="8"/>
        </w:numPr>
        <w:rPr>
          <w:rFonts w:cs="Times New Roman"/>
          <w:color w:val="000000"/>
          <w:szCs w:val="24"/>
        </w:rPr>
      </w:pPr>
      <w:r w:rsidRPr="00083214">
        <w:rPr>
          <w:rFonts w:cs="Times New Roman"/>
          <w:color w:val="000000"/>
          <w:szCs w:val="24"/>
        </w:rPr>
        <w:t>Refine the system requirements.</w:t>
      </w:r>
    </w:p>
    <w:p w14:paraId="2E1CCB44" w14:textId="2355F3E8" w:rsidR="00652C33" w:rsidRDefault="00652C33" w:rsidP="00D923D0">
      <w:pPr>
        <w:pStyle w:val="a6"/>
        <w:numPr>
          <w:ilvl w:val="0"/>
          <w:numId w:val="8"/>
        </w:numPr>
        <w:rPr>
          <w:rFonts w:cs="Times New Roman"/>
          <w:color w:val="000000"/>
          <w:szCs w:val="24"/>
        </w:rPr>
      </w:pPr>
      <w:r w:rsidRPr="00083214">
        <w:rPr>
          <w:rFonts w:cs="Times New Roman"/>
          <w:color w:val="000000"/>
          <w:szCs w:val="24"/>
        </w:rPr>
        <w:t>Investigate the development of the Graphical Users Interface Design (GUI). Include style and barriers design.</w:t>
      </w:r>
    </w:p>
    <w:p w14:paraId="337AD443" w14:textId="77777777" w:rsidR="00083214" w:rsidRPr="00083214" w:rsidRDefault="00083214" w:rsidP="00083214">
      <w:pPr>
        <w:pStyle w:val="a6"/>
        <w:rPr>
          <w:rFonts w:cs="Times New Roman"/>
          <w:color w:val="000000"/>
          <w:szCs w:val="24"/>
        </w:rPr>
      </w:pPr>
    </w:p>
    <w:p w14:paraId="39F029A0" w14:textId="09E2028D" w:rsidR="00083214" w:rsidRDefault="007108E1" w:rsidP="00D923D0">
      <w:pPr>
        <w:pStyle w:val="a6"/>
        <w:numPr>
          <w:ilvl w:val="0"/>
          <w:numId w:val="5"/>
        </w:numPr>
        <w:rPr>
          <w:rFonts w:cs="Times New Roman"/>
          <w:b/>
          <w:bCs/>
          <w:szCs w:val="24"/>
        </w:rPr>
      </w:pPr>
      <w:r>
        <w:rPr>
          <w:rFonts w:cs="Times New Roman"/>
          <w:b/>
          <w:bCs/>
          <w:szCs w:val="24"/>
        </w:rPr>
        <w:t xml:space="preserve">Objective for the </w:t>
      </w:r>
      <w:r w:rsidR="00083214">
        <w:rPr>
          <w:rFonts w:cs="Times New Roman"/>
          <w:b/>
          <w:bCs/>
          <w:szCs w:val="24"/>
        </w:rPr>
        <w:t>Implementation</w:t>
      </w:r>
      <w:r>
        <w:rPr>
          <w:rFonts w:cs="Times New Roman"/>
          <w:b/>
          <w:bCs/>
          <w:szCs w:val="24"/>
        </w:rPr>
        <w:t xml:space="preserve"> stage:</w:t>
      </w:r>
      <w:r w:rsidR="00083214">
        <w:rPr>
          <w:rFonts w:cs="Times New Roman"/>
          <w:b/>
          <w:bCs/>
          <w:szCs w:val="24"/>
        </w:rPr>
        <w:t xml:space="preserve"> </w:t>
      </w:r>
    </w:p>
    <w:p w14:paraId="54699296" w14:textId="34DEE66B" w:rsidR="00083214" w:rsidRDefault="00083214" w:rsidP="00D923D0">
      <w:pPr>
        <w:pStyle w:val="a6"/>
        <w:numPr>
          <w:ilvl w:val="0"/>
          <w:numId w:val="10"/>
        </w:numPr>
      </w:pPr>
      <w:r>
        <w:t>Search about suitable hardware for measuring heartrate, such as pulse sensor.</w:t>
      </w:r>
      <w:r w:rsidR="007108E1">
        <w:t xml:space="preserve"> Also the type of output analogue or digital. </w:t>
      </w:r>
    </w:p>
    <w:p w14:paraId="72F7A0F4" w14:textId="5EBFC041" w:rsidR="00083214" w:rsidRDefault="007108E1" w:rsidP="00D923D0">
      <w:pPr>
        <w:pStyle w:val="a6"/>
        <w:numPr>
          <w:ilvl w:val="0"/>
          <w:numId w:val="10"/>
        </w:numPr>
      </w:pPr>
      <w:r>
        <w:t>Appropriate</w:t>
      </w:r>
      <w:r w:rsidR="00083214">
        <w:t xml:space="preserve"> board</w:t>
      </w:r>
      <w:r>
        <w:t xml:space="preserve">(s) for resaving sensor reading. Board must be compatible with sensor output. </w:t>
      </w:r>
      <w:r w:rsidR="00083214">
        <w:t xml:space="preserve">  </w:t>
      </w:r>
    </w:p>
    <w:p w14:paraId="7210C071" w14:textId="24FF589F" w:rsidR="00083214" w:rsidRDefault="00083214" w:rsidP="00D923D0">
      <w:pPr>
        <w:pStyle w:val="a6"/>
        <w:numPr>
          <w:ilvl w:val="0"/>
          <w:numId w:val="10"/>
        </w:numPr>
      </w:pPr>
      <w:r>
        <w:t>Explore the suitable programing language for the mobile application.</w:t>
      </w:r>
    </w:p>
    <w:p w14:paraId="4D6BB541" w14:textId="05C3F6F4" w:rsidR="007108E1" w:rsidRDefault="00083214" w:rsidP="00D923D0">
      <w:pPr>
        <w:pStyle w:val="a6"/>
        <w:numPr>
          <w:ilvl w:val="0"/>
          <w:numId w:val="10"/>
        </w:numPr>
      </w:pPr>
      <w:r>
        <w:t>Examine the different platform</w:t>
      </w:r>
      <w:r w:rsidR="007108E1">
        <w:t>s and code that give better output.</w:t>
      </w:r>
    </w:p>
    <w:p w14:paraId="6CF057DF" w14:textId="09062FFD" w:rsidR="00083214" w:rsidRPr="00083214" w:rsidRDefault="00083214" w:rsidP="007108E1">
      <w:pPr>
        <w:pStyle w:val="a6"/>
      </w:pPr>
      <w:r>
        <w:t xml:space="preserve">  </w:t>
      </w:r>
    </w:p>
    <w:p w14:paraId="21AEAA39" w14:textId="754EFB6F" w:rsidR="00652C33" w:rsidRPr="00083214" w:rsidRDefault="00652C33" w:rsidP="00D923D0">
      <w:pPr>
        <w:pStyle w:val="a6"/>
        <w:numPr>
          <w:ilvl w:val="0"/>
          <w:numId w:val="5"/>
        </w:numPr>
        <w:rPr>
          <w:rFonts w:cs="Times New Roman"/>
          <w:b/>
          <w:bCs/>
          <w:szCs w:val="24"/>
        </w:rPr>
      </w:pPr>
      <w:r w:rsidRPr="00083214">
        <w:rPr>
          <w:rFonts w:cs="Times New Roman"/>
          <w:b/>
          <w:bCs/>
          <w:szCs w:val="24"/>
        </w:rPr>
        <w:t>Testing Strategies:</w:t>
      </w:r>
    </w:p>
    <w:p w14:paraId="7164FF7E" w14:textId="77777777" w:rsidR="00DF1F08" w:rsidRDefault="00652C33" w:rsidP="00D923D0">
      <w:pPr>
        <w:pStyle w:val="a6"/>
        <w:numPr>
          <w:ilvl w:val="0"/>
          <w:numId w:val="9"/>
        </w:numPr>
        <w:rPr>
          <w:rFonts w:cs="Times New Roman"/>
          <w:szCs w:val="24"/>
        </w:rPr>
      </w:pPr>
      <w:r w:rsidRPr="00083214">
        <w:rPr>
          <w:rFonts w:cs="Times New Roman"/>
          <w:szCs w:val="24"/>
        </w:rPr>
        <w:t>Creating test strategies for the developed system.</w:t>
      </w:r>
    </w:p>
    <w:p w14:paraId="44C5213A" w14:textId="7D3CFD19" w:rsidR="00652C33" w:rsidRDefault="00652C33" w:rsidP="00D923D0">
      <w:pPr>
        <w:pStyle w:val="a6"/>
        <w:numPr>
          <w:ilvl w:val="0"/>
          <w:numId w:val="9"/>
        </w:numPr>
        <w:rPr>
          <w:rFonts w:cs="Times New Roman"/>
          <w:szCs w:val="24"/>
        </w:rPr>
      </w:pPr>
      <w:r w:rsidRPr="00083214">
        <w:rPr>
          <w:rFonts w:cs="Times New Roman"/>
          <w:szCs w:val="24"/>
        </w:rPr>
        <w:t xml:space="preserve">Considering testing the new system </w:t>
      </w:r>
      <w:r w:rsidR="007108E1">
        <w:rPr>
          <w:rFonts w:cs="Times New Roman"/>
          <w:szCs w:val="24"/>
        </w:rPr>
        <w:t xml:space="preserve">as it expected to work </w:t>
      </w:r>
      <w:r w:rsidR="00DF1F08">
        <w:rPr>
          <w:rFonts w:cs="Times New Roman"/>
          <w:szCs w:val="24"/>
        </w:rPr>
        <w:t>in a real-world environment.</w:t>
      </w:r>
    </w:p>
    <w:p w14:paraId="27C6B300" w14:textId="0D52AA8A" w:rsidR="00DF1F08" w:rsidRDefault="00DF1F08" w:rsidP="00D923D0">
      <w:pPr>
        <w:pStyle w:val="a6"/>
        <w:numPr>
          <w:ilvl w:val="0"/>
          <w:numId w:val="9"/>
        </w:numPr>
        <w:rPr>
          <w:rFonts w:cs="Times New Roman"/>
          <w:szCs w:val="24"/>
        </w:rPr>
      </w:pPr>
      <w:r>
        <w:rPr>
          <w:rFonts w:cs="Times New Roman"/>
          <w:szCs w:val="24"/>
        </w:rPr>
        <w:t>Documenting test results.</w:t>
      </w:r>
    </w:p>
    <w:p w14:paraId="0652B7B4" w14:textId="77777777" w:rsidR="00083214" w:rsidRPr="00083214" w:rsidRDefault="00083214" w:rsidP="00083214">
      <w:pPr>
        <w:pStyle w:val="a6"/>
        <w:rPr>
          <w:rFonts w:cs="Times New Roman"/>
          <w:szCs w:val="24"/>
        </w:rPr>
      </w:pPr>
    </w:p>
    <w:p w14:paraId="599883B6" w14:textId="77777777" w:rsidR="00652C33" w:rsidRPr="00083214" w:rsidRDefault="00652C33" w:rsidP="00D923D0">
      <w:pPr>
        <w:pStyle w:val="a6"/>
        <w:numPr>
          <w:ilvl w:val="0"/>
          <w:numId w:val="5"/>
        </w:numPr>
        <w:rPr>
          <w:rFonts w:cs="Times New Roman"/>
          <w:b/>
          <w:bCs/>
          <w:szCs w:val="24"/>
        </w:rPr>
      </w:pPr>
      <w:r w:rsidRPr="00083214">
        <w:rPr>
          <w:rFonts w:cs="Times New Roman"/>
          <w:b/>
          <w:bCs/>
          <w:szCs w:val="24"/>
        </w:rPr>
        <w:t>System Evaluation:</w:t>
      </w:r>
    </w:p>
    <w:p w14:paraId="6B9ED446" w14:textId="54CA6FB8" w:rsidR="0077022C" w:rsidRPr="0077022C" w:rsidRDefault="00652C33" w:rsidP="00D923D0">
      <w:pPr>
        <w:pStyle w:val="a6"/>
        <w:numPr>
          <w:ilvl w:val="0"/>
          <w:numId w:val="9"/>
        </w:numPr>
        <w:rPr>
          <w:rFonts w:cs="Times New Roman"/>
          <w:b/>
          <w:bCs/>
          <w:szCs w:val="24"/>
        </w:rPr>
      </w:pPr>
      <w:r w:rsidRPr="00083214">
        <w:rPr>
          <w:rFonts w:cs="Times New Roman"/>
          <w:szCs w:val="24"/>
        </w:rPr>
        <w:t>Investigate system performance to insure SHMS achieving the requirements and project aim.</w:t>
      </w:r>
      <w:r w:rsidR="007108E1">
        <w:rPr>
          <w:rFonts w:cs="Times New Roman"/>
          <w:szCs w:val="24"/>
        </w:rPr>
        <w:t xml:space="preserve"> Also looking on the cost, latency, scalability and usability. </w:t>
      </w:r>
    </w:p>
    <w:p w14:paraId="3A263E35" w14:textId="4B25A9B5" w:rsidR="0012318E" w:rsidRDefault="0012318E" w:rsidP="0077022C">
      <w:pPr>
        <w:rPr>
          <w:rFonts w:cs="Times New Roman"/>
          <w:szCs w:val="24"/>
        </w:rPr>
      </w:pPr>
    </w:p>
    <w:p w14:paraId="3911DBAD" w14:textId="7FDBF7A2" w:rsidR="00726A5D" w:rsidRDefault="00E421BE" w:rsidP="00D923D0">
      <w:pPr>
        <w:pStyle w:val="2"/>
        <w:numPr>
          <w:ilvl w:val="1"/>
          <w:numId w:val="4"/>
        </w:numPr>
      </w:pPr>
      <w:bookmarkStart w:id="8" w:name="_Toc481055692"/>
      <w:r>
        <w:t xml:space="preserve"> </w:t>
      </w:r>
      <w:bookmarkStart w:id="9" w:name="_Toc6129863"/>
      <w:r w:rsidR="00726A5D" w:rsidRPr="005E05D8">
        <w:t xml:space="preserve">Project </w:t>
      </w:r>
      <w:r w:rsidR="00726A5D">
        <w:t>R</w:t>
      </w:r>
      <w:r w:rsidR="00726A5D" w:rsidRPr="005E05D8">
        <w:t>ationale</w:t>
      </w:r>
      <w:bookmarkEnd w:id="8"/>
      <w:bookmarkEnd w:id="9"/>
    </w:p>
    <w:p w14:paraId="7D254426" w14:textId="77777777" w:rsidR="00726A5D" w:rsidRDefault="00726A5D" w:rsidP="00726A5D">
      <w:r w:rsidRPr="00D178F8">
        <w:t xml:space="preserve">The Smart Healthcare Monitoring System (SHMS) is to </w:t>
      </w:r>
      <w:r>
        <w:t>improve</w:t>
      </w:r>
      <w:r w:rsidRPr="00D178F8">
        <w:t xml:space="preserve"> the efficiency of healthcare in our modern society by providing more reliable and convenient healthcare system to patients. Successful implementation to this project could have the potential to protect people life, in addition to the significant drop of healthcare costs by reducing the clinical monitoring</w:t>
      </w:r>
      <w:r>
        <w:t xml:space="preserve"> and emergency cases</w:t>
      </w:r>
      <w:r w:rsidRPr="00D178F8">
        <w:t>.</w:t>
      </w:r>
      <w:r>
        <w:t xml:space="preserve">  </w:t>
      </w:r>
      <w:r w:rsidRPr="00D178F8">
        <w:t xml:space="preserve">SHMS is mainly to monitor </w:t>
      </w:r>
      <w:r w:rsidRPr="003B4A7B">
        <w:t xml:space="preserve">physiological </w:t>
      </w:r>
      <w:r w:rsidRPr="00D178F8">
        <w:t>data gathered from patients and creating data record that</w:t>
      </w:r>
      <w:r>
        <w:t xml:space="preserve"> will be stored in cloud databases, where it</w:t>
      </w:r>
      <w:r w:rsidRPr="00D178F8">
        <w:t xml:space="preserve"> will be available for doctor use at any time in anywhere. </w:t>
      </w:r>
    </w:p>
    <w:p w14:paraId="19B470E0" w14:textId="77777777" w:rsidR="00726A5D" w:rsidRPr="003B4A7B" w:rsidRDefault="00726A5D" w:rsidP="00726A5D">
      <w:r w:rsidRPr="003B4A7B">
        <w:t>The system has three layers that work to achieve system tasks. Each layer has it is own requirements and technique. Briefly</w:t>
      </w:r>
      <w:r>
        <w:t>, the</w:t>
      </w:r>
      <w:r w:rsidRPr="003B4A7B">
        <w:t xml:space="preserve"> system start</w:t>
      </w:r>
      <w:r>
        <w:t>s</w:t>
      </w:r>
      <w:r w:rsidRPr="003B4A7B">
        <w:t xml:space="preserve"> from data gathering </w:t>
      </w:r>
      <w:r>
        <w:t>from</w:t>
      </w:r>
      <w:r w:rsidRPr="003B4A7B">
        <w:t xml:space="preserve"> the patient </w:t>
      </w:r>
      <w:r>
        <w:lastRenderedPageBreak/>
        <w:t>side</w:t>
      </w:r>
      <w:r w:rsidRPr="003B4A7B">
        <w:t>, transfer</w:t>
      </w:r>
      <w:r>
        <w:t>s</w:t>
      </w:r>
      <w:r w:rsidRPr="003B4A7B">
        <w:t xml:space="preserve"> data to cloud databases</w:t>
      </w:r>
      <w:r>
        <w:rPr>
          <w:rStyle w:val="ae"/>
        </w:rPr>
        <w:t xml:space="preserve"> </w:t>
      </w:r>
      <w:r>
        <w:t>where data will refine and analysis to provide pure information about patient situation</w:t>
      </w:r>
      <w:r w:rsidRPr="003B4A7B">
        <w:t xml:space="preserve">, and </w:t>
      </w:r>
      <w:r>
        <w:t>ultimately</w:t>
      </w:r>
      <w:r w:rsidRPr="003B4A7B">
        <w:t xml:space="preserve"> doctors in hospital platform will monitor </w:t>
      </w:r>
      <w:r>
        <w:t xml:space="preserve">these </w:t>
      </w:r>
      <w:r w:rsidRPr="003B4A7B">
        <w:t xml:space="preserve">data. The main </w:t>
      </w:r>
      <w:r>
        <w:t xml:space="preserve">layers and </w:t>
      </w:r>
      <w:r w:rsidRPr="003B4A7B">
        <w:t>component</w:t>
      </w:r>
      <w:r>
        <w:t>s</w:t>
      </w:r>
      <w:r w:rsidRPr="003B4A7B">
        <w:t xml:space="preserve"> of each layer </w:t>
      </w:r>
      <w:r>
        <w:t>described below.</w:t>
      </w:r>
    </w:p>
    <w:p w14:paraId="4F281897" w14:textId="2D989FF2" w:rsidR="00726A5D" w:rsidRDefault="00726A5D" w:rsidP="003B5508">
      <w:pPr>
        <w:pStyle w:val="a6"/>
        <w:numPr>
          <w:ilvl w:val="0"/>
          <w:numId w:val="1"/>
        </w:numPr>
      </w:pPr>
      <w:r w:rsidRPr="003B4A7B">
        <w:rPr>
          <w:b/>
        </w:rPr>
        <w:t xml:space="preserve">Wearable devices (Patients Layer):  </w:t>
      </w:r>
      <w:r w:rsidRPr="003B4A7B">
        <w:t>A wearable</w:t>
      </w:r>
      <w:r>
        <w:t>s</w:t>
      </w:r>
      <w:r w:rsidRPr="003B4A7B">
        <w:t xml:space="preserve"> </w:t>
      </w:r>
      <w:r>
        <w:t xml:space="preserve">and smartphone </w:t>
      </w:r>
      <w:r w:rsidRPr="003B4A7B">
        <w:t>sensor</w:t>
      </w:r>
      <w:r>
        <w:t>s</w:t>
      </w:r>
      <w:r w:rsidRPr="003B4A7B">
        <w:t xml:space="preserve"> will connect to patient’s body to collect physiological data. </w:t>
      </w:r>
      <w:r>
        <w:t>Such</w:t>
      </w:r>
      <w:r w:rsidRPr="003B4A7B">
        <w:t xml:space="preserve"> sensors measuring data (</w:t>
      </w:r>
      <w:r>
        <w:rPr>
          <w:color w:val="000000" w:themeColor="text1"/>
        </w:rPr>
        <w:t>B</w:t>
      </w:r>
      <w:r w:rsidRPr="00B22D16">
        <w:rPr>
          <w:color w:val="000000" w:themeColor="text1"/>
        </w:rPr>
        <w:t>lood glucose level</w:t>
      </w:r>
      <w:r w:rsidRPr="003B4A7B">
        <w:t xml:space="preserve">, Blood oxygen saturation, </w:t>
      </w:r>
      <w:r w:rsidRPr="007B21DC">
        <w:rPr>
          <w:lang w:val="en"/>
        </w:rPr>
        <w:t>skin temperature</w:t>
      </w:r>
      <w:r w:rsidRPr="007B21DC" w:rsidDel="007B21DC">
        <w:t xml:space="preserve"> </w:t>
      </w:r>
      <w:r w:rsidRPr="003B4A7B">
        <w:t>and Heartbeats</w:t>
      </w:r>
      <w:r>
        <w:t xml:space="preserve"> </w:t>
      </w:r>
      <w:r w:rsidRPr="003B4A7B">
        <w:t xml:space="preserve">rate) </w:t>
      </w:r>
      <w:r>
        <w:t xml:space="preserve">essential in </w:t>
      </w:r>
      <w:r w:rsidRPr="003B4A7B">
        <w:t>this project</w:t>
      </w:r>
      <w:r>
        <w:t xml:space="preserve">, different type of sensors </w:t>
      </w:r>
      <w:r w:rsidRPr="003B4A7B">
        <w:t xml:space="preserve">available </w:t>
      </w:r>
      <w:r w:rsidRPr="003B4A7B">
        <w:fldChar w:fldCharType="begin">
          <w:fldData xml:space="preserve">PEVuZE5vdGU+PENpdGU+PEF1dGhvcj5EdWRha2l5YTwvQXV0aG9yPjxZZWFyPjIwMTY8L1llYXI+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</w:fldData>
        </w:fldChar>
      </w:r>
      <w:r w:rsidR="00AE18C6">
        <w:instrText xml:space="preserve"> ADDIN EN.CITE </w:instrText>
      </w:r>
      <w:r w:rsidR="00AE18C6">
        <w:fldChar w:fldCharType="begin">
          <w:fldData xml:space="preserve">PEVuZE5vdGU+PENpdGU+PEF1dGhvcj5EdWRha2l5YTwvQXV0aG9yPjxZZWFyPjIwMTY8L1llYXI+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</w:fldData>
        </w:fldChar>
      </w:r>
      <w:r w:rsidR="00AE18C6">
        <w:instrText xml:space="preserve"> ADDIN EN.CITE.DATA </w:instrText>
      </w:r>
      <w:r w:rsidR="00AE18C6">
        <w:fldChar w:fldCharType="end"/>
      </w:r>
      <w:r w:rsidRPr="003B4A7B">
        <w:fldChar w:fldCharType="separate"/>
      </w:r>
      <w:r w:rsidR="00AE18C6">
        <w:rPr>
          <w:noProof/>
        </w:rPr>
        <w:t>[</w:t>
      </w:r>
      <w:hyperlink w:anchor="_ENREF_1" w:tooltip="Patel, 2012 #4" w:history="1">
        <w:r w:rsidR="003B5508">
          <w:rPr>
            <w:noProof/>
          </w:rPr>
          <w:t>1</w:t>
        </w:r>
      </w:hyperlink>
      <w:r w:rsidR="00AE18C6">
        <w:rPr>
          <w:noProof/>
        </w:rPr>
        <w:t xml:space="preserve">, </w:t>
      </w:r>
      <w:hyperlink w:anchor="_ENREF_6" w:tooltip="Gupta, 2015 #1" w:history="1">
        <w:r w:rsidR="003B5508">
          <w:rPr>
            <w:noProof/>
          </w:rPr>
          <w:t>6</w:t>
        </w:r>
      </w:hyperlink>
      <w:r w:rsidR="00AE18C6">
        <w:rPr>
          <w:noProof/>
        </w:rPr>
        <w:t xml:space="preserve">, </w:t>
      </w:r>
      <w:hyperlink w:anchor="_ENREF_7" w:tooltip="Dudakiya, 2016 #2" w:history="1">
        <w:r w:rsidR="003B5508">
          <w:rPr>
            <w:noProof/>
          </w:rPr>
          <w:t>7</w:t>
        </w:r>
      </w:hyperlink>
      <w:r w:rsidR="00AE18C6">
        <w:rPr>
          <w:noProof/>
        </w:rPr>
        <w:t xml:space="preserve">, </w:t>
      </w:r>
      <w:hyperlink w:anchor="_ENREF_9" w:tooltip="Nienhold, 2016 #6" w:history="1">
        <w:r w:rsidR="003B5508">
          <w:rPr>
            <w:noProof/>
          </w:rPr>
          <w:t>9</w:t>
        </w:r>
      </w:hyperlink>
      <w:r w:rsidR="00AE18C6">
        <w:rPr>
          <w:noProof/>
        </w:rPr>
        <w:t>]</w:t>
      </w:r>
      <w:r w:rsidRPr="003B4A7B">
        <w:fldChar w:fldCharType="end"/>
      </w:r>
      <w:r w:rsidRPr="003B4A7B">
        <w:t xml:space="preserve">. Monitoring these </w:t>
      </w:r>
      <w:r w:rsidRPr="006C5949">
        <w:t>symptoms</w:t>
      </w:r>
      <w:r>
        <w:t xml:space="preserve"> </w:t>
      </w:r>
      <w:r w:rsidRPr="003B4A7B">
        <w:t>in patient</w:t>
      </w:r>
      <w:r>
        <w:t>’s</w:t>
      </w:r>
      <w:r w:rsidRPr="003B4A7B">
        <w:t xml:space="preserve"> body is very important, as any abnormal result in these four parameters could</w:t>
      </w:r>
      <w:r>
        <w:t xml:space="preserve"> </w:t>
      </w:r>
      <w:r w:rsidRPr="003B4A7B">
        <w:t>potential</w:t>
      </w:r>
      <w:r>
        <w:t>ly end up with</w:t>
      </w:r>
      <w:r w:rsidRPr="003B4A7B">
        <w:t xml:space="preserve"> </w:t>
      </w:r>
      <w:r>
        <w:t xml:space="preserve">a </w:t>
      </w:r>
      <w:r w:rsidRPr="003B4A7B">
        <w:t xml:space="preserve">serious disease. For instance, drop of oxygen level in human body cues a Sleep </w:t>
      </w:r>
      <w:proofErr w:type="spellStart"/>
      <w:r w:rsidRPr="003B4A7B">
        <w:t>apnea</w:t>
      </w:r>
      <w:proofErr w:type="spellEnd"/>
      <w:r w:rsidRPr="003B4A7B">
        <w:t xml:space="preserve">, which lead to death. In addition, abnormal blood pressure causes a kidney disease or diabetes. The sensors send all data to patient’s smartphone via Bluetooth </w:t>
      </w:r>
      <w:r w:rsidRPr="003B4A7B">
        <w:fldChar w:fldCharType="begin"/>
      </w:r>
      <w:r w:rsidR="00AE18C6">
        <w:instrText xml:space="preserve"> ADDIN EN.CITE &lt;EndNote&gt;&lt;Cite&gt;&lt;Author&gt;Nienhold&lt;/Author&gt;&lt;Year&gt;2016&lt;/Year&gt;&lt;RecNum&gt;6&lt;/RecNum&gt;&lt;DisplayText&gt;[9]&lt;/DisplayText&gt;&lt;record&gt;&lt;rec-number&gt;6&lt;/rec-number&gt;&lt;foreign-keys&gt;&lt;key app="EN" db-id="5w20xwzenztzvvet259xvxwzafa22tswx0sp" timestamp="1481382266"&gt;6&lt;/key&gt;&lt;/foreign-keys&gt;&lt;ref-type name="Conference Proceedings"&gt;10&lt;/ref-type&gt;&lt;contributors&gt;&lt;authors&gt;&lt;author&gt;D. Nienhold&lt;/author&gt;&lt;author&gt;R. Dornberger&lt;/author&gt;&lt;author&gt;S. Korkut&lt;/author&gt;&lt;/authors&gt;&lt;/contributors&gt;&lt;titles&gt;&lt;title&gt;Sensor-Based Tracking and Big Data Processing of Patient Activities in Ambient Assisted Living&lt;/title&gt;&lt;secondary-title&gt;2016 IEEE International Conference on Healthcare Informatics (ICHI)&lt;/secondary-title&gt;&lt;alt-title&gt;2016 IEEE International Conference on Healthcare Informatics (ICHI)&lt;/alt-title&gt;&lt;/titles&gt;&lt;pages&gt;473-482&lt;/pages&gt;&lt;keywords&gt;&lt;keyword&gt;Accelerometers&lt;/keyword&gt;&lt;keyword&gt;Magnetic sensors&lt;/keyword&gt;&lt;keyword&gt;Magnetometers&lt;/keyword&gt;&lt;keyword&gt;Sensor phenomena and characterization&lt;/keyword&gt;&lt;keyword&gt;Sensor systems&lt;/keyword&gt;&lt;keyword&gt;Two dimensional displays&lt;/keyword&gt;&lt;keyword&gt;AAL&lt;/keyword&gt;&lt;keyword&gt;Health Care Assessment&lt;/keyword&gt;&lt;keyword&gt;MDS-HC&lt;/keyword&gt;&lt;keyword&gt;Sensor Pattern Recognition&lt;/keyword&gt;&lt;/keywords&gt;&lt;dates&gt;&lt;year&gt;2016&lt;/year&gt;&lt;pub-dates&gt;&lt;date&gt;4-7 Oct. 2016&lt;/date&gt;&lt;/pub-dates&gt;&lt;/dates&gt;&lt;urls&gt;&lt;/urls&gt;&lt;electronic-resource-num&gt;10.1109/ICHI.2016.87&lt;/electronic-resource-num&gt;&lt;/record&gt;&lt;/Cite&gt;&lt;/EndNote&gt;</w:instrText>
      </w:r>
      <w:r w:rsidRPr="003B4A7B">
        <w:fldChar w:fldCharType="separate"/>
      </w:r>
      <w:r w:rsidR="00AE18C6">
        <w:rPr>
          <w:noProof/>
        </w:rPr>
        <w:t>[</w:t>
      </w:r>
      <w:hyperlink w:anchor="_ENREF_9" w:tooltip="Nienhold, 2016 #6" w:history="1">
        <w:r w:rsidR="003B5508">
          <w:rPr>
            <w:noProof/>
          </w:rPr>
          <w:t>9</w:t>
        </w:r>
      </w:hyperlink>
      <w:r w:rsidR="00AE18C6">
        <w:rPr>
          <w:noProof/>
        </w:rPr>
        <w:t>]</w:t>
      </w:r>
      <w:r w:rsidRPr="003B4A7B">
        <w:fldChar w:fldCharType="end"/>
      </w:r>
      <w:r w:rsidRPr="003B4A7B">
        <w:t xml:space="preserve"> to be sent to cloud databases</w:t>
      </w:r>
      <w:r>
        <w:t xml:space="preserve"> via patients smartphone</w:t>
      </w:r>
      <w:r w:rsidRPr="003B4A7B">
        <w:t xml:space="preserve">. Moreover, the sensors will </w:t>
      </w:r>
      <w:r>
        <w:t>operate</w:t>
      </w:r>
      <w:r w:rsidRPr="003B4A7B">
        <w:t xml:space="preserve"> to measure and send the data regularly without patient noticing to make them more comfortable. </w:t>
      </w:r>
      <w:r>
        <w:t>Due to time constraint for this project a simulated sensor or assumption data will be use to perform system.</w:t>
      </w:r>
    </w:p>
    <w:p w14:paraId="62D1A10F" w14:textId="77777777" w:rsidR="00E421BE" w:rsidRPr="003B4A7B" w:rsidRDefault="00E421BE" w:rsidP="00E421BE">
      <w:pPr>
        <w:pStyle w:val="a6"/>
        <w:ind w:left="360"/>
      </w:pPr>
    </w:p>
    <w:p w14:paraId="7D8FC249" w14:textId="723F26F8" w:rsidR="00726A5D" w:rsidRDefault="00726A5D" w:rsidP="003B5508">
      <w:pPr>
        <w:pStyle w:val="a6"/>
        <w:numPr>
          <w:ilvl w:val="0"/>
          <w:numId w:val="1"/>
        </w:numPr>
      </w:pPr>
      <w:r w:rsidRPr="003B4A7B">
        <w:rPr>
          <w:b/>
        </w:rPr>
        <w:t>Monitoring Website (Hospital Layer)</w:t>
      </w:r>
      <w:r w:rsidRPr="003B4A7B">
        <w:t>: This will be hospital platform to monitor patients</w:t>
      </w:r>
      <w:r>
        <w:t>’</w:t>
      </w:r>
      <w:r w:rsidRPr="003B4A7B">
        <w:t xml:space="preserve"> records by doctors, in addition to the reports provided by the system</w:t>
      </w:r>
      <w:r>
        <w:t>,</w:t>
      </w:r>
      <w:r w:rsidRPr="003B4A7B">
        <w:t xml:space="preserve"> from the cloud</w:t>
      </w:r>
      <w:r>
        <w:t>,</w:t>
      </w:r>
      <w:r w:rsidRPr="003B4A7B">
        <w:t xml:space="preserve"> upon abnormal changes in patient’s data. Data synchronization in the website should be in real-time</w:t>
      </w:r>
      <w:r>
        <w:t xml:space="preserve"> </w:t>
      </w:r>
      <w:r>
        <w:fldChar w:fldCharType="begin">
          <w:fldData xml:space="preserve">PEVuZE5vdGU+PENpdGU+PEF1dGhvcj5HdXB0YTwvQXV0aG9yPjxZZWFyPjIwMTY8L1llYXI+PFJl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</w:fldData>
        </w:fldChar>
      </w:r>
      <w:r w:rsidR="00AE18C6">
        <w:instrText xml:space="preserve"> ADDIN EN.CITE </w:instrText>
      </w:r>
      <w:r w:rsidR="00AE18C6">
        <w:fldChar w:fldCharType="begin">
          <w:fldData xml:space="preserve">PEVuZE5vdGU+PENpdGU+PEF1dGhvcj5HdXB0YTwvQXV0aG9yPjxZZWFyPjIwMTY8L1llYXI+PFJl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</w:fldData>
        </w:fldChar>
      </w:r>
      <w:r w:rsidR="00AE18C6">
        <w:instrText xml:space="preserve"> ADDIN EN.CITE.DATA </w:instrText>
      </w:r>
      <w:r w:rsidR="00AE18C6">
        <w:fldChar w:fldCharType="end"/>
      </w:r>
      <w:r>
        <w:fldChar w:fldCharType="separate"/>
      </w:r>
      <w:r w:rsidR="00AE18C6">
        <w:rPr>
          <w:noProof/>
        </w:rPr>
        <w:t>[</w:t>
      </w:r>
      <w:hyperlink w:anchor="_ENREF_7" w:tooltip="Dudakiya, 2016 #2" w:history="1">
        <w:r w:rsidR="003B5508">
          <w:rPr>
            <w:noProof/>
          </w:rPr>
          <w:t>7</w:t>
        </w:r>
      </w:hyperlink>
      <w:r w:rsidR="00AE18C6">
        <w:rPr>
          <w:noProof/>
        </w:rPr>
        <w:t xml:space="preserve">, </w:t>
      </w:r>
      <w:hyperlink w:anchor="_ENREF_12" w:tooltip="Gupta, 2016 #14" w:history="1">
        <w:r w:rsidR="003B5508">
          <w:rPr>
            <w:noProof/>
          </w:rPr>
          <w:t>12</w:t>
        </w:r>
      </w:hyperlink>
      <w:r w:rsidR="00AE18C6">
        <w:rPr>
          <w:noProof/>
        </w:rPr>
        <w:t xml:space="preserve">, </w:t>
      </w:r>
      <w:hyperlink w:anchor="_ENREF_13" w:tooltip="Pantelopoulos, 2010 #12" w:history="1">
        <w:r w:rsidR="003B5508">
          <w:rPr>
            <w:noProof/>
          </w:rPr>
          <w:t>13</w:t>
        </w:r>
      </w:hyperlink>
      <w:r w:rsidR="00AE18C6">
        <w:rPr>
          <w:noProof/>
        </w:rPr>
        <w:t>]</w:t>
      </w:r>
      <w:r>
        <w:fldChar w:fldCharType="end"/>
      </w:r>
      <w:r w:rsidRPr="003B4A7B">
        <w:t xml:space="preserve"> to keep doctors with up to date data about patient’s status, also help paramedic to take early action in case of emergency before the situation getting worse</w:t>
      </w:r>
      <w:r>
        <w:t xml:space="preserve"> and prevent </w:t>
      </w:r>
      <w:r w:rsidRPr="00B17737">
        <w:t>hospitalization</w:t>
      </w:r>
      <w:r>
        <w:t>.</w:t>
      </w:r>
    </w:p>
    <w:p w14:paraId="70EF2835" w14:textId="196CB058" w:rsidR="00E421BE" w:rsidRDefault="00E421BE" w:rsidP="003164F2"/>
    <w:p w14:paraId="79B5E5B9" w14:textId="3C853D08" w:rsidR="00E421BE" w:rsidRDefault="00E421BE" w:rsidP="00D923D0">
      <w:pPr>
        <w:pStyle w:val="2"/>
        <w:numPr>
          <w:ilvl w:val="1"/>
          <w:numId w:val="4"/>
        </w:numPr>
      </w:pPr>
      <w:r>
        <w:t xml:space="preserve"> </w:t>
      </w:r>
      <w:bookmarkStart w:id="10" w:name="_Toc6129864"/>
      <w:r>
        <w:t>Research Motivation</w:t>
      </w:r>
      <w:bookmarkEnd w:id="10"/>
    </w:p>
    <w:p w14:paraId="75BA0967" w14:textId="1BD1E947" w:rsidR="00AE18C6" w:rsidRDefault="000520B7" w:rsidP="000520B7">
      <w:r>
        <w:t>Research motivation come through</w:t>
      </w:r>
      <w:r w:rsidR="006A4F5F">
        <w:t xml:space="preserve"> my</w:t>
      </w:r>
      <w:r>
        <w:t xml:space="preserve"> </w:t>
      </w:r>
      <w:r w:rsidR="006A4F5F">
        <w:t xml:space="preserve">interest about our society, living facilities in general, and our healthcare in particular. Healthcare services in our modern </w:t>
      </w:r>
      <w:r w:rsidR="006A4F5F" w:rsidRPr="006A4F5F">
        <w:t xml:space="preserve">societies </w:t>
      </w:r>
      <w:r w:rsidR="006A4F5F">
        <w:t>become capable to meet the need of individuals because</w:t>
      </w:r>
      <w:r w:rsidR="00AE18C6">
        <w:t xml:space="preserve">, on one hand, the significant </w:t>
      </w:r>
      <w:r w:rsidR="006A4F5F">
        <w:t>g</w:t>
      </w:r>
      <w:r w:rsidR="00AE18C6">
        <w:t>rowth</w:t>
      </w:r>
      <w:r w:rsidR="006A4F5F">
        <w:t xml:space="preserve"> of population</w:t>
      </w:r>
      <w:r w:rsidR="00AE18C6">
        <w:t xml:space="preserve"> year by year, on the other hand, healthcare investment in new technologies to handle these populations are limited. </w:t>
      </w:r>
    </w:p>
    <w:p w14:paraId="336CCA90" w14:textId="77777777" w:rsidR="008213A1" w:rsidRDefault="00AE18C6" w:rsidP="000520B7">
      <w:r>
        <w:t>Moreover</w:t>
      </w:r>
      <w:r w:rsidR="008213A1">
        <w:t xml:space="preserve">, I and other </w:t>
      </w:r>
      <w:r>
        <w:t xml:space="preserve">people are </w:t>
      </w:r>
      <w:r w:rsidRPr="00BA1467">
        <w:t xml:space="preserve">substantially </w:t>
      </w:r>
      <w:r w:rsidR="008213A1">
        <w:t>care about our</w:t>
      </w:r>
      <w:r>
        <w:t xml:space="preserve"> healthcare and interest</w:t>
      </w:r>
      <w:r w:rsidR="008213A1">
        <w:t>ed in constantly measuring our</w:t>
      </w:r>
      <w:r>
        <w:t xml:space="preserve"> physical activities anywhere at any time using various healthcare and fitness trackers devises</w:t>
      </w:r>
      <w:r w:rsidR="008213A1">
        <w:t xml:space="preserve"> such the new smart watches. In addition, we care about our older and disable people healthcare, if we left them for alone for a period. Therefore, it is became essential to engage the technologies such as healthcare sensors and wearable with our healthcare services, in order to have a safe and </w:t>
      </w:r>
      <w:r w:rsidR="008213A1" w:rsidRPr="008213A1">
        <w:t xml:space="preserve">convenient </w:t>
      </w:r>
      <w:r w:rsidR="008213A1">
        <w:t>environment for everyone to live in.</w:t>
      </w:r>
    </w:p>
    <w:p w14:paraId="5DC48FD8" w14:textId="0EDB88EE" w:rsidR="00E421BE" w:rsidRDefault="00620625" w:rsidP="008213A1">
      <w:r>
        <w:t xml:space="preserve">My knowledge in this field, start from previous researches </w:t>
      </w:r>
      <w:r w:rsidR="008213A1">
        <w:t xml:space="preserve">in </w:t>
      </w:r>
      <w:r>
        <w:t>mobility Health (</w:t>
      </w:r>
      <w:proofErr w:type="spellStart"/>
      <w:r>
        <w:t>mhealth</w:t>
      </w:r>
      <w:proofErr w:type="spellEnd"/>
      <w:r>
        <w:t xml:space="preserve">), which is the concept of </w:t>
      </w:r>
      <w:r w:rsidR="008213A1">
        <w:t xml:space="preserve">improving our </w:t>
      </w:r>
      <w:r>
        <w:t xml:space="preserve">healthcare services to support remote healthcare monitoring and treatments. I hope that at the end of this research achieve the aim of this project and produce complete system that able to look after people health and help them to live in a </w:t>
      </w:r>
      <w:r w:rsidRPr="008213A1">
        <w:t xml:space="preserve">convenient </w:t>
      </w:r>
      <w:r>
        <w:t>healthcare environment.</w:t>
      </w:r>
    </w:p>
    <w:p w14:paraId="51889B15" w14:textId="1ABB3D95" w:rsidR="00E421BE" w:rsidRPr="0017679D" w:rsidRDefault="00E421BE" w:rsidP="00D923D0">
      <w:pPr>
        <w:pStyle w:val="2"/>
        <w:numPr>
          <w:ilvl w:val="1"/>
          <w:numId w:val="4"/>
        </w:numPr>
      </w:pPr>
      <w:bookmarkStart w:id="11" w:name="_Toc481055699"/>
      <w:r>
        <w:lastRenderedPageBreak/>
        <w:t xml:space="preserve"> </w:t>
      </w:r>
      <w:bookmarkStart w:id="12" w:name="_Toc6129865"/>
      <w:r w:rsidRPr="00E421BE">
        <w:t>Expected</w:t>
      </w:r>
      <w:r w:rsidRPr="0017679D">
        <w:t xml:space="preserve"> Outcomes</w:t>
      </w:r>
      <w:bookmarkEnd w:id="11"/>
      <w:bookmarkEnd w:id="12"/>
    </w:p>
    <w:p w14:paraId="00B26493" w14:textId="77777777" w:rsidR="00E421BE" w:rsidRDefault="00E421BE" w:rsidP="00E421BE">
      <w:r>
        <w:t>U</w:t>
      </w:r>
      <w:r w:rsidRPr="000B0847">
        <w:t xml:space="preserve">pon successful completion </w:t>
      </w:r>
      <w:r>
        <w:t xml:space="preserve">for the SHMS, the proposed solution should be able to provide an effective patients and doctor remote monitoring system. To be more </w:t>
      </w:r>
      <w:r w:rsidRPr="00F05CFA">
        <w:t>precise</w:t>
      </w:r>
      <w:r>
        <w:t xml:space="preserve"> the system will be able to measure, analyse patient’s data in their locations, and inform their doctors or the emergency (In case of emergency) if something abnormal with the data detected by the system. Therefore, the expected outcomes of this project will be three main components:</w:t>
      </w:r>
    </w:p>
    <w:p w14:paraId="56C91D1D" w14:textId="77777777" w:rsidR="00E421BE" w:rsidRDefault="00E421BE" w:rsidP="00D923D0">
      <w:pPr>
        <w:pStyle w:val="a6"/>
        <w:numPr>
          <w:ilvl w:val="0"/>
          <w:numId w:val="11"/>
        </w:numPr>
      </w:pPr>
      <w:r>
        <w:t>Mobile application for patients.</w:t>
      </w:r>
    </w:p>
    <w:p w14:paraId="7C6EC6D6" w14:textId="77777777" w:rsidR="00E421BE" w:rsidRDefault="00E421BE" w:rsidP="00D923D0">
      <w:pPr>
        <w:pStyle w:val="a6"/>
        <w:numPr>
          <w:ilvl w:val="0"/>
          <w:numId w:val="11"/>
        </w:numPr>
      </w:pPr>
      <w:r>
        <w:t>Cloud databases able to store and analyse patient data.</w:t>
      </w:r>
    </w:p>
    <w:p w14:paraId="40CEFB39" w14:textId="5CE347E3" w:rsidR="00E421BE" w:rsidRDefault="00E421BE" w:rsidP="00D923D0">
      <w:pPr>
        <w:pStyle w:val="a6"/>
        <w:numPr>
          <w:ilvl w:val="0"/>
          <w:numId w:val="11"/>
        </w:numPr>
      </w:pPr>
      <w:r>
        <w:t>Website, accessible by authorised doctors.</w:t>
      </w:r>
      <w:r w:rsidR="003E2314">
        <w:t xml:space="preserve"> Support runtime data </w:t>
      </w:r>
      <w:r w:rsidR="003E2314" w:rsidRPr="00EC2195">
        <w:t>synchronization</w:t>
      </w:r>
      <w:r w:rsidR="003E2314">
        <w:t>.</w:t>
      </w:r>
    </w:p>
    <w:p w14:paraId="6A26ED66" w14:textId="6CD1F6A5" w:rsidR="007D38D4" w:rsidRDefault="007D38D4" w:rsidP="00D923D0">
      <w:pPr>
        <w:pStyle w:val="a6"/>
        <w:numPr>
          <w:ilvl w:val="0"/>
          <w:numId w:val="11"/>
        </w:numPr>
      </w:pPr>
      <w:r>
        <w:t>Complete documentation for theoretical and practical part of the research.</w:t>
      </w:r>
    </w:p>
    <w:p w14:paraId="5F88A0BB" w14:textId="10671422" w:rsidR="00E421BE" w:rsidRDefault="00E421BE" w:rsidP="00E421BE">
      <w:r>
        <w:t>In the project rat</w:t>
      </w:r>
      <w:r w:rsidR="003E2314">
        <w:t xml:space="preserve">ionale </w:t>
      </w:r>
      <w:r w:rsidR="00037842">
        <w:t xml:space="preserve">section </w:t>
      </w:r>
      <w:r w:rsidR="003E2314">
        <w:t xml:space="preserve">above, </w:t>
      </w:r>
      <w:r>
        <w:t>a complete illustration</w:t>
      </w:r>
      <w:r w:rsidR="003E2314">
        <w:t xml:space="preserve"> given </w:t>
      </w:r>
      <w:r>
        <w:t>about the system layers, and how system parts are connected. However, below flowchart</w:t>
      </w:r>
      <w:r w:rsidR="00037842">
        <w:t xml:space="preserve"> (Figure 1)</w:t>
      </w:r>
      <w:r>
        <w:t xml:space="preserve"> show an overview </w:t>
      </w:r>
      <w:r w:rsidR="003E2314">
        <w:t>of</w:t>
      </w:r>
      <w:r>
        <w:t xml:space="preserve"> the expected workflow </w:t>
      </w:r>
      <w:r w:rsidR="003E2314">
        <w:t>of</w:t>
      </w:r>
      <w:r>
        <w:t xml:space="preserve"> SHMS.</w:t>
      </w:r>
    </w:p>
    <w:p w14:paraId="178B1CC6" w14:textId="77777777" w:rsidR="00E421BE" w:rsidRDefault="00E421BE" w:rsidP="00E421BE">
      <w:r>
        <w:rPr>
          <w:noProof/>
          <w:lang w:val="en-US"/>
        </w:rPr>
        <mc:AlternateContent>
          <mc:Choice Requires="wps">
            <w:drawing>
              <wp:anchor distT="0" distB="0" distL="114300" distR="114300" simplePos="0" relativeHeight="251851264" behindDoc="0" locked="0" layoutInCell="1" allowOverlap="1" wp14:anchorId="306B383D" wp14:editId="1C594B10">
                <wp:simplePos x="0" y="0"/>
                <wp:positionH relativeFrom="column">
                  <wp:posOffset>1733697</wp:posOffset>
                </wp:positionH>
                <wp:positionV relativeFrom="paragraph">
                  <wp:posOffset>163697</wp:posOffset>
                </wp:positionV>
                <wp:extent cx="721112" cy="289931"/>
                <wp:effectExtent l="0" t="0" r="3175" b="0"/>
                <wp:wrapNone/>
                <wp:docPr id="10" name="Oval 10"/>
                <wp:cNvGraphicFramePr/>
                <a:graphic xmlns:a="http://schemas.openxmlformats.org/drawingml/2006/main">
                  <a:graphicData uri="http://schemas.microsoft.com/office/word/2010/wordprocessingShape">
                    <wps:wsp>
                      <wps:cNvSpPr/>
                      <wps:spPr>
                        <a:xfrm>
                          <a:off x="0" y="0"/>
                          <a:ext cx="721112" cy="289931"/>
                        </a:xfrm>
                        <a:prstGeom prst="ellipse">
                          <a:avLst/>
                        </a:prstGeom>
                        <a:solidFill>
                          <a:schemeClr val="accent6">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491D0BB2" w14:textId="77777777" w:rsidR="00D6111B" w:rsidRPr="0062417C" w:rsidRDefault="00D6111B" w:rsidP="00E421BE">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2417C">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oval w14:anchorId="306B383D" id="Oval 10" o:spid="_x0000_s1056" style="position:absolute;left:0;text-align:left;margin-left:136.5pt;margin-top:12.9pt;width:56.8pt;height:22.85pt;z-index:251851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" fillcolor="#70ad47 [3209]" stroked="f">
                <v:fill opacity="32896f"/>
                <v:textbox>
                  <w:txbxContent>
                    <w:p w14:paraId="491D0BB2" w14:textId="77777777" w:rsidR="00D6111B" w:rsidRPr="0062417C" w:rsidRDefault="00D6111B" w:rsidP="00E421BE">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2417C">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rt</w:t>
                      </w:r>
                    </w:p>
                  </w:txbxContent>
                </v:textbox>
              </v:oval>
            </w:pict>
          </mc:Fallback>
        </mc:AlternateContent>
      </w:r>
    </w:p>
    <w:p w14:paraId="4EDB8E8D" w14:textId="77777777" w:rsidR="00E421BE" w:rsidRDefault="00E421BE" w:rsidP="00E421BE">
      <w:r>
        <w:rPr>
          <w:noProof/>
          <w:lang w:val="en-US"/>
        </w:rPr>
        <mc:AlternateContent>
          <mc:Choice Requires="wps">
            <w:drawing>
              <wp:anchor distT="0" distB="0" distL="114300" distR="114300" simplePos="0" relativeHeight="251852288" behindDoc="0" locked="0" layoutInCell="1" allowOverlap="1" wp14:anchorId="28A1628E" wp14:editId="524EAED6">
                <wp:simplePos x="0" y="0"/>
                <wp:positionH relativeFrom="column">
                  <wp:posOffset>2074128</wp:posOffset>
                </wp:positionH>
                <wp:positionV relativeFrom="paragraph">
                  <wp:posOffset>99851</wp:posOffset>
                </wp:positionV>
                <wp:extent cx="0" cy="208156"/>
                <wp:effectExtent l="0" t="0" r="19050" b="20955"/>
                <wp:wrapNone/>
                <wp:docPr id="11" name="Straight Connector 11"/>
                <wp:cNvGraphicFramePr/>
                <a:graphic xmlns:a="http://schemas.openxmlformats.org/drawingml/2006/main">
                  <a:graphicData uri="http://schemas.microsoft.com/office/word/2010/wordprocessingShape">
                    <wps:wsp>
                      <wps:cNvCnPr/>
                      <wps:spPr>
                        <a:xfrm>
                          <a:off x="0" y="0"/>
                          <a:ext cx="0" cy="20815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line w14:anchorId="7C7BBFE4" id="Straight Connector 11" o:spid="_x0000_s1026" style="position:absolute;z-index:25185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3pt,7.85pt" to="163.3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" strokecolor="black [3200]" strokeweight=".5pt">
                <v:stroke joinstyle="miter"/>
              </v:line>
            </w:pict>
          </mc:Fallback>
        </mc:AlternateContent>
      </w:r>
    </w:p>
    <w:p w14:paraId="57F8A105" w14:textId="77777777" w:rsidR="00E421BE" w:rsidRDefault="00E421BE" w:rsidP="00E421BE">
      <w:r>
        <w:rPr>
          <w:noProof/>
          <w:lang w:val="en-US"/>
        </w:rPr>
        <mc:AlternateContent>
          <mc:Choice Requires="wps">
            <w:drawing>
              <wp:anchor distT="0" distB="0" distL="114300" distR="114300" simplePos="0" relativeHeight="251860480" behindDoc="0" locked="0" layoutInCell="1" allowOverlap="1" wp14:anchorId="2F962BFF" wp14:editId="2F22B0D3">
                <wp:simplePos x="0" y="0"/>
                <wp:positionH relativeFrom="column">
                  <wp:posOffset>2219325</wp:posOffset>
                </wp:positionH>
                <wp:positionV relativeFrom="paragraph">
                  <wp:posOffset>127635</wp:posOffset>
                </wp:positionV>
                <wp:extent cx="921385" cy="713105"/>
                <wp:effectExtent l="0" t="38100" r="31115" b="0"/>
                <wp:wrapNone/>
                <wp:docPr id="21" name="Arc 21"/>
                <wp:cNvGraphicFramePr/>
                <a:graphic xmlns:a="http://schemas.openxmlformats.org/drawingml/2006/main">
                  <a:graphicData uri="http://schemas.microsoft.com/office/word/2010/wordprocessingShape">
                    <wps:wsp>
                      <wps:cNvSpPr/>
                      <wps:spPr>
                        <a:xfrm>
                          <a:off x="0" y="0"/>
                          <a:ext cx="921385" cy="713105"/>
                        </a:xfrm>
                        <a:prstGeom prst="arc">
                          <a:avLst>
                            <a:gd name="adj1" fmla="val 14891735"/>
                            <a:gd name="adj2" fmla="val 3970351"/>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shape w14:anchorId="617314FA" id="Arc 21" o:spid="_x0000_s1026" style="position:absolute;margin-left:174.75pt;margin-top:10.05pt;width:72.55pt;height:56.15pt;z-index:2518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21385,713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" path="m324432,15953nsc534173,-34308,760597,36973,865455,186274v136257,194009,14216,436250,-255762,507668l460693,356553,324432,15953xem324432,15953nfc534173,-34308,760597,36973,865455,186274v136257,194009,14216,436250,-255762,507668e" filled="f" strokecolor="black [3200]" strokeweight=".5pt">
                <v:stroke joinstyle="miter"/>
                <v:path arrowok="t" o:connecttype="custom" o:connectlocs="324432,15953;865455,186274;609693,693942" o:connectangles="0,0,0"/>
              </v:shape>
            </w:pict>
          </mc:Fallback>
        </mc:AlternateContent>
      </w:r>
      <w:r>
        <w:rPr>
          <w:noProof/>
          <w:lang w:val="en-US"/>
        </w:rPr>
        <mc:AlternateContent>
          <mc:Choice Requires="wps">
            <w:drawing>
              <wp:anchor distT="0" distB="0" distL="114300" distR="114300" simplePos="0" relativeHeight="251853312" behindDoc="0" locked="0" layoutInCell="1" allowOverlap="1" wp14:anchorId="60E66AAA" wp14:editId="0296D7B3">
                <wp:simplePos x="0" y="0"/>
                <wp:positionH relativeFrom="column">
                  <wp:posOffset>1605636</wp:posOffset>
                </wp:positionH>
                <wp:positionV relativeFrom="paragraph">
                  <wp:posOffset>29473</wp:posOffset>
                </wp:positionV>
                <wp:extent cx="936703" cy="267629"/>
                <wp:effectExtent l="0" t="0" r="0" b="0"/>
                <wp:wrapNone/>
                <wp:docPr id="12" name="Rounded Rectangle 12"/>
                <wp:cNvGraphicFramePr/>
                <a:graphic xmlns:a="http://schemas.openxmlformats.org/drawingml/2006/main">
                  <a:graphicData uri="http://schemas.microsoft.com/office/word/2010/wordprocessingShape">
                    <wps:wsp>
                      <wps:cNvSpPr/>
                      <wps:spPr>
                        <a:xfrm>
                          <a:off x="0" y="0"/>
                          <a:ext cx="936703" cy="267629"/>
                        </a:xfrm>
                        <a:prstGeom prst="roundRect">
                          <a:avLst/>
                        </a:prstGeom>
                        <a:solidFill>
                          <a:schemeClr val="accent5">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7A568A98" w14:textId="77777777" w:rsidR="00D6111B" w:rsidRPr="007209F9" w:rsidRDefault="00D6111B" w:rsidP="00E421BE">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09F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t Patient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60E66AAA" id="Rounded Rectangle 12" o:spid="_x0000_s1057" style="position:absolute;left:0;text-align:left;margin-left:126.45pt;margin-top:2.3pt;width:73.75pt;height:21.05pt;z-index:25185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" fillcolor="#4472c4 [3208]" stroked="f">
                <v:fill opacity="32896f"/>
                <v:textbox>
                  <w:txbxContent>
                    <w:p w14:paraId="7A568A98" w14:textId="77777777" w:rsidR="00D6111B" w:rsidRPr="007209F9" w:rsidRDefault="00D6111B" w:rsidP="00E421BE">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09F9">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t Patients Data</w:t>
                      </w:r>
                    </w:p>
                  </w:txbxContent>
                </v:textbox>
              </v:roundrect>
            </w:pict>
          </mc:Fallback>
        </mc:AlternateContent>
      </w:r>
    </w:p>
    <w:p w14:paraId="784628EF" w14:textId="77777777" w:rsidR="00E421BE" w:rsidRDefault="00E421BE" w:rsidP="00E421BE">
      <w:r>
        <w:rPr>
          <w:noProof/>
          <w:lang w:val="en-US"/>
        </w:rPr>
        <mc:AlternateContent>
          <mc:Choice Requires="wps">
            <w:drawing>
              <wp:anchor distT="0" distB="0" distL="114300" distR="114300" simplePos="0" relativeHeight="251861504" behindDoc="0" locked="0" layoutInCell="1" allowOverlap="1" wp14:anchorId="6FDD9CA1" wp14:editId="23CECBF2">
                <wp:simplePos x="0" y="0"/>
                <wp:positionH relativeFrom="column">
                  <wp:posOffset>3189047</wp:posOffset>
                </wp:positionH>
                <wp:positionV relativeFrom="paragraph">
                  <wp:posOffset>63546</wp:posOffset>
                </wp:positionV>
                <wp:extent cx="743415" cy="230458"/>
                <wp:effectExtent l="0" t="0" r="19050" b="17780"/>
                <wp:wrapNone/>
                <wp:docPr id="22" name="Text Box 22"/>
                <wp:cNvGraphicFramePr/>
                <a:graphic xmlns:a="http://schemas.openxmlformats.org/drawingml/2006/main">
                  <a:graphicData uri="http://schemas.microsoft.com/office/word/2010/wordprocessingShape">
                    <wps:wsp>
                      <wps:cNvSpPr txBox="1"/>
                      <wps:spPr>
                        <a:xfrm>
                          <a:off x="0" y="0"/>
                          <a:ext cx="743415" cy="230458"/>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650FEEBD" w14:textId="77777777" w:rsidR="00D6111B" w:rsidRPr="007209F9" w:rsidRDefault="00D6111B" w:rsidP="00E421BE">
                            <w:pPr>
                              <w:rPr>
                                <w:sz w:val="16"/>
                                <w:szCs w:val="16"/>
                              </w:rPr>
                            </w:pPr>
                            <w:r w:rsidRPr="007209F9">
                              <w:rPr>
                                <w:sz w:val="16"/>
                                <w:szCs w:val="16"/>
                              </w:rPr>
                              <w:t>Norm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FDD9CA1" id="Text Box 22" o:spid="_x0000_s1058" type="#_x0000_t202" style="position:absolute;left:0;text-align:left;margin-left:251.1pt;margin-top:5pt;width:58.55pt;height:18.15pt;z-index:2518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" fillcolor="white [3201]" strokecolor="#70ad47 [3209]" strokeweight="1pt">
                <v:textbox>
                  <w:txbxContent>
                    <w:p w14:paraId="650FEEBD" w14:textId="77777777" w:rsidR="00D6111B" w:rsidRPr="007209F9" w:rsidRDefault="00D6111B" w:rsidP="00E421BE">
                      <w:pPr>
                        <w:rPr>
                          <w:sz w:val="16"/>
                          <w:szCs w:val="16"/>
                        </w:rPr>
                      </w:pPr>
                      <w:r w:rsidRPr="007209F9">
                        <w:rPr>
                          <w:sz w:val="16"/>
                          <w:szCs w:val="16"/>
                        </w:rPr>
                        <w:t>Normal Data</w:t>
                      </w:r>
                    </w:p>
                  </w:txbxContent>
                </v:textbox>
              </v:shape>
            </w:pict>
          </mc:Fallback>
        </mc:AlternateContent>
      </w:r>
      <w:r>
        <w:rPr>
          <w:noProof/>
          <w:lang w:val="en-US"/>
        </w:rPr>
        <mc:AlternateContent>
          <mc:Choice Requires="wps">
            <w:drawing>
              <wp:anchor distT="0" distB="0" distL="114300" distR="114300" simplePos="0" relativeHeight="251854336" behindDoc="0" locked="0" layoutInCell="1" allowOverlap="1" wp14:anchorId="4F72CC45" wp14:editId="0213463E">
                <wp:simplePos x="0" y="0"/>
                <wp:positionH relativeFrom="column">
                  <wp:posOffset>2074128</wp:posOffset>
                </wp:positionH>
                <wp:positionV relativeFrom="paragraph">
                  <wp:posOffset>11569</wp:posOffset>
                </wp:positionV>
                <wp:extent cx="0" cy="297366"/>
                <wp:effectExtent l="0" t="0" r="19050" b="26670"/>
                <wp:wrapNone/>
                <wp:docPr id="14" name="Straight Connector 14"/>
                <wp:cNvGraphicFramePr/>
                <a:graphic xmlns:a="http://schemas.openxmlformats.org/drawingml/2006/main">
                  <a:graphicData uri="http://schemas.microsoft.com/office/word/2010/wordprocessingShape">
                    <wps:wsp>
                      <wps:cNvCnPr/>
                      <wps:spPr>
                        <a:xfrm>
                          <a:off x="0" y="0"/>
                          <a:ext cx="0" cy="29736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line w14:anchorId="019BF850" id="Straight Connector 14" o:spid="_x0000_s1026" style="position:absolute;z-index:25185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3pt,.9pt" to="163.3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" strokecolor="black [3200]" strokeweight=".5pt">
                <v:stroke joinstyle="miter"/>
              </v:line>
            </w:pict>
          </mc:Fallback>
        </mc:AlternateContent>
      </w:r>
    </w:p>
    <w:p w14:paraId="369D5D26" w14:textId="77777777" w:rsidR="00E421BE" w:rsidRDefault="00E421BE" w:rsidP="00E421BE">
      <w:r>
        <w:rPr>
          <w:noProof/>
          <w:lang w:val="en-US"/>
        </w:rPr>
        <mc:AlternateContent>
          <mc:Choice Requires="wps">
            <w:drawing>
              <wp:anchor distT="0" distB="0" distL="114300" distR="114300" simplePos="0" relativeHeight="251855360" behindDoc="0" locked="0" layoutInCell="1" allowOverlap="1" wp14:anchorId="387A5D77" wp14:editId="496066C3">
                <wp:simplePos x="0" y="0"/>
                <wp:positionH relativeFrom="column">
                  <wp:posOffset>1284605</wp:posOffset>
                </wp:positionH>
                <wp:positionV relativeFrom="paragraph">
                  <wp:posOffset>16510</wp:posOffset>
                </wp:positionV>
                <wp:extent cx="1579881" cy="495300"/>
                <wp:effectExtent l="38100" t="19050" r="20320" b="38100"/>
                <wp:wrapNone/>
                <wp:docPr id="15" name="Diamond 15"/>
                <wp:cNvGraphicFramePr/>
                <a:graphic xmlns:a="http://schemas.openxmlformats.org/drawingml/2006/main">
                  <a:graphicData uri="http://schemas.microsoft.com/office/word/2010/wordprocessingShape">
                    <wps:wsp>
                      <wps:cNvSpPr/>
                      <wps:spPr>
                        <a:xfrm>
                          <a:off x="0" y="0"/>
                          <a:ext cx="1579881" cy="495300"/>
                        </a:xfrm>
                        <a:prstGeom prst="diamond">
                          <a:avLst/>
                        </a:prstGeom>
                        <a:ln>
                          <a:headEnd type="none" w="med" len="med"/>
                          <a:tailEnd type="none" w="med" len="med"/>
                        </a:ln>
                      </wps:spPr>
                      <wps:style>
                        <a:lnRef idx="1">
                          <a:schemeClr val="accent2"/>
                        </a:lnRef>
                        <a:fillRef idx="2">
                          <a:schemeClr val="accent2"/>
                        </a:fillRef>
                        <a:effectRef idx="1">
                          <a:schemeClr val="accent2"/>
                        </a:effectRef>
                        <a:fontRef idx="minor">
                          <a:schemeClr val="dk1"/>
                        </a:fontRef>
                      </wps:style>
                      <wps:txbx>
                        <w:txbxContent>
                          <w:p w14:paraId="2F46BCE0" w14:textId="77777777" w:rsidR="00D6111B" w:rsidRPr="0062417C" w:rsidRDefault="00D6111B" w:rsidP="00E421BE">
                            <w:pPr>
                              <w:jc w:val="center"/>
                              <w:rPr>
                                <w:sz w:val="16"/>
                                <w:szCs w:val="16"/>
                              </w:rPr>
                            </w:pPr>
                            <w:r w:rsidRPr="0062417C">
                              <w:rPr>
                                <w:sz w:val="16"/>
                                <w:szCs w:val="16"/>
                              </w:rPr>
                              <w:t>Data</w:t>
                            </w:r>
                            <w:r>
                              <w:rPr>
                                <w:sz w:val="16"/>
                                <w:szCs w:val="16"/>
                              </w:rPr>
                              <w:t xml:space="preserve">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87A5D77" id="_x0000_t4" coordsize="21600,21600" o:spt="4" path="m10800,l,10800,10800,21600,21600,10800xe">
                <v:stroke joinstyle="miter"/>
                <v:path gradientshapeok="t" o:connecttype="rect" textboxrect="5400,5400,16200,16200"/>
              </v:shapetype>
              <v:shape id="Diamond 15" o:spid="_x0000_s1059" type="#_x0000_t4" style="position:absolute;left:0;text-align:left;margin-left:101.15pt;margin-top:1.3pt;width:124.4pt;height:39pt;z-index:25185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" fillcolor="#f3a875 [2165]" strokecolor="#ed7d31 [3205]" strokeweight=".5pt">
                <v:fill color2="#f09558 [2613]" rotate="t" colors="0 #f7bda4;.5 #f5b195;1 #f8a581" focus="100%" type="gradient">
                  <o:fill v:ext="view" type="gradientUnscaled"/>
                </v:fill>
                <v:textbox>
                  <w:txbxContent>
                    <w:p w14:paraId="2F46BCE0" w14:textId="77777777" w:rsidR="00D6111B" w:rsidRPr="0062417C" w:rsidRDefault="00D6111B" w:rsidP="00E421BE">
                      <w:pPr>
                        <w:jc w:val="center"/>
                        <w:rPr>
                          <w:sz w:val="16"/>
                          <w:szCs w:val="16"/>
                        </w:rPr>
                      </w:pPr>
                      <w:r w:rsidRPr="0062417C">
                        <w:rPr>
                          <w:sz w:val="16"/>
                          <w:szCs w:val="16"/>
                        </w:rPr>
                        <w:t>Data</w:t>
                      </w:r>
                      <w:r>
                        <w:rPr>
                          <w:sz w:val="16"/>
                          <w:szCs w:val="16"/>
                        </w:rPr>
                        <w:t xml:space="preserve"> Analysis</w:t>
                      </w:r>
                    </w:p>
                  </w:txbxContent>
                </v:textbox>
              </v:shape>
            </w:pict>
          </mc:Fallback>
        </mc:AlternateContent>
      </w:r>
    </w:p>
    <w:p w14:paraId="4E0B4C40" w14:textId="77777777" w:rsidR="00E421BE" w:rsidRDefault="00E421BE" w:rsidP="00E421BE">
      <w:r>
        <w:rPr>
          <w:noProof/>
          <w:lang w:val="en-US"/>
        </w:rPr>
        <w:drawing>
          <wp:anchor distT="0" distB="0" distL="114300" distR="114300" simplePos="0" relativeHeight="251862528" behindDoc="0" locked="0" layoutInCell="1" allowOverlap="1" wp14:anchorId="12533117" wp14:editId="3D970026">
            <wp:simplePos x="0" y="0"/>
            <wp:positionH relativeFrom="margin">
              <wp:posOffset>3716655</wp:posOffset>
            </wp:positionH>
            <wp:positionV relativeFrom="paragraph">
              <wp:posOffset>280670</wp:posOffset>
            </wp:positionV>
            <wp:extent cx="1962150" cy="920750"/>
            <wp:effectExtent l="0" t="0" r="19050" b="12700"/>
            <wp:wrapSquare wrapText="bothSides"/>
            <wp:docPr id="24"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856384" behindDoc="0" locked="0" layoutInCell="1" allowOverlap="1" wp14:anchorId="3648418C" wp14:editId="0D076B68">
                <wp:simplePos x="0" y="0"/>
                <wp:positionH relativeFrom="column">
                  <wp:posOffset>2074127</wp:posOffset>
                </wp:positionH>
                <wp:positionV relativeFrom="paragraph">
                  <wp:posOffset>206421</wp:posOffset>
                </wp:positionV>
                <wp:extent cx="7434" cy="252390"/>
                <wp:effectExtent l="0" t="0" r="31115" b="33655"/>
                <wp:wrapNone/>
                <wp:docPr id="16" name="Straight Connector 16"/>
                <wp:cNvGraphicFramePr/>
                <a:graphic xmlns:a="http://schemas.openxmlformats.org/drawingml/2006/main">
                  <a:graphicData uri="http://schemas.microsoft.com/office/word/2010/wordprocessingShape">
                    <wps:wsp>
                      <wps:cNvCnPr/>
                      <wps:spPr>
                        <a:xfrm flipH="1">
                          <a:off x="0" y="0"/>
                          <a:ext cx="7434" cy="2523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line w14:anchorId="39C9BA24" id="Straight Connector 16" o:spid="_x0000_s1026" style="position:absolute;flip:x;z-index:25185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3pt,16.25pt" to="163.9pt,3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" strokecolor="black [3200]" strokeweight=".5pt">
                <v:stroke joinstyle="miter"/>
              </v:line>
            </w:pict>
          </mc:Fallback>
        </mc:AlternateContent>
      </w:r>
    </w:p>
    <w:p w14:paraId="22791E1A" w14:textId="77777777" w:rsidR="00E421BE" w:rsidRDefault="00E421BE" w:rsidP="00E421BE">
      <w:r>
        <w:rPr>
          <w:noProof/>
          <w:lang w:eastAsia="en-GB"/>
        </w:rPr>
        <w:t xml:space="preserve"> </w:t>
      </w:r>
      <w:r>
        <w:rPr>
          <w:noProof/>
          <w:lang w:val="en-US"/>
        </w:rPr>
        <mc:AlternateContent>
          <mc:Choice Requires="wps">
            <w:drawing>
              <wp:anchor distT="0" distB="0" distL="114300" distR="114300" simplePos="0" relativeHeight="251863552" behindDoc="0" locked="0" layoutInCell="1" allowOverlap="1" wp14:anchorId="70B03C8F" wp14:editId="34103A9A">
                <wp:simplePos x="0" y="0"/>
                <wp:positionH relativeFrom="column">
                  <wp:posOffset>2787804</wp:posOffset>
                </wp:positionH>
                <wp:positionV relativeFrom="paragraph">
                  <wp:posOffset>61920</wp:posOffset>
                </wp:positionV>
                <wp:extent cx="839687" cy="230458"/>
                <wp:effectExtent l="0" t="0" r="17780" b="17780"/>
                <wp:wrapNone/>
                <wp:docPr id="25" name="Text Box 25"/>
                <wp:cNvGraphicFramePr/>
                <a:graphic xmlns:a="http://schemas.openxmlformats.org/drawingml/2006/main">
                  <a:graphicData uri="http://schemas.microsoft.com/office/word/2010/wordprocessingShape">
                    <wps:wsp>
                      <wps:cNvSpPr txBox="1"/>
                      <wps:spPr>
                        <a:xfrm>
                          <a:off x="0" y="0"/>
                          <a:ext cx="839687" cy="230458"/>
                        </a:xfrm>
                        <a:prstGeom prst="rect">
                          <a:avLst/>
                        </a:prstGeom>
                        <a:ln/>
                      </wps:spPr>
                      <wps:style>
                        <a:lnRef idx="2">
                          <a:schemeClr val="accent6"/>
                        </a:lnRef>
                        <a:fillRef idx="1">
                          <a:schemeClr val="lt1"/>
                        </a:fillRef>
                        <a:effectRef idx="0">
                          <a:schemeClr val="accent6"/>
                        </a:effectRef>
                        <a:fontRef idx="minor">
                          <a:schemeClr val="dk1"/>
                        </a:fontRef>
                      </wps:style>
                      <wps:txbx>
                        <w:txbxContent>
                          <w:p w14:paraId="47C8ACA6" w14:textId="77777777" w:rsidR="00D6111B" w:rsidRPr="007209F9" w:rsidRDefault="00D6111B" w:rsidP="00E421BE">
                            <w:pPr>
                              <w:rPr>
                                <w:sz w:val="16"/>
                                <w:szCs w:val="16"/>
                              </w:rPr>
                            </w:pPr>
                            <w:r>
                              <w:rPr>
                                <w:sz w:val="16"/>
                                <w:szCs w:val="16"/>
                              </w:rPr>
                              <w:t>A</w:t>
                            </w:r>
                            <w:r w:rsidRPr="00EE3847">
                              <w:rPr>
                                <w:sz w:val="16"/>
                                <w:szCs w:val="16"/>
                              </w:rPr>
                              <w:t xml:space="preserve">bnormal </w:t>
                            </w:r>
                            <w:r w:rsidRPr="007209F9">
                              <w:rPr>
                                <w:sz w:val="16"/>
                                <w:szCs w:val="16"/>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0B03C8F" id="Text Box 25" o:spid="_x0000_s1060" type="#_x0000_t202" style="position:absolute;left:0;text-align:left;margin-left:219.5pt;margin-top:4.9pt;width:66.1pt;height:18.15pt;z-index:2518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" fillcolor="white [3201]" strokecolor="#70ad47 [3209]" strokeweight="1pt">
                <v:textbox>
                  <w:txbxContent>
                    <w:p w14:paraId="47C8ACA6" w14:textId="77777777" w:rsidR="00D6111B" w:rsidRPr="007209F9" w:rsidRDefault="00D6111B" w:rsidP="00E421BE">
                      <w:pPr>
                        <w:rPr>
                          <w:sz w:val="16"/>
                          <w:szCs w:val="16"/>
                        </w:rPr>
                      </w:pPr>
                      <w:r>
                        <w:rPr>
                          <w:sz w:val="16"/>
                          <w:szCs w:val="16"/>
                        </w:rPr>
                        <w:t>A</w:t>
                      </w:r>
                      <w:r w:rsidRPr="00EE3847">
                        <w:rPr>
                          <w:sz w:val="16"/>
                          <w:szCs w:val="16"/>
                        </w:rPr>
                        <w:t xml:space="preserve">bnormal </w:t>
                      </w:r>
                      <w:r w:rsidRPr="007209F9">
                        <w:rPr>
                          <w:sz w:val="16"/>
                          <w:szCs w:val="16"/>
                        </w:rPr>
                        <w:t>Data</w:t>
                      </w:r>
                    </w:p>
                  </w:txbxContent>
                </v:textbox>
              </v:shape>
            </w:pict>
          </mc:Fallback>
        </mc:AlternateContent>
      </w:r>
      <w:r>
        <w:rPr>
          <w:noProof/>
          <w:lang w:val="en-US"/>
        </w:rPr>
        <mc:AlternateContent>
          <mc:Choice Requires="wps">
            <w:drawing>
              <wp:anchor distT="0" distB="0" distL="114300" distR="114300" simplePos="0" relativeHeight="251864576" behindDoc="0" locked="0" layoutInCell="1" allowOverlap="1" wp14:anchorId="6DA4FB23" wp14:editId="6D435BB5">
                <wp:simplePos x="0" y="0"/>
                <wp:positionH relativeFrom="column">
                  <wp:posOffset>2088994</wp:posOffset>
                </wp:positionH>
                <wp:positionV relativeFrom="paragraph">
                  <wp:posOffset>17315</wp:posOffset>
                </wp:positionV>
                <wp:extent cx="1568605" cy="0"/>
                <wp:effectExtent l="0" t="76200" r="12700" b="95250"/>
                <wp:wrapNone/>
                <wp:docPr id="26" name="Straight Arrow Connector 26"/>
                <wp:cNvGraphicFramePr/>
                <a:graphic xmlns:a="http://schemas.openxmlformats.org/drawingml/2006/main">
                  <a:graphicData uri="http://schemas.microsoft.com/office/word/2010/wordprocessingShape">
                    <wps:wsp>
                      <wps:cNvCnPr/>
                      <wps:spPr>
                        <a:xfrm>
                          <a:off x="0" y="0"/>
                          <a:ext cx="15686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shapetype w14:anchorId="046FC50D" id="_x0000_t32" coordsize="21600,21600" o:spt="32" o:oned="t" path="m,l21600,21600e" filled="f">
                <v:path arrowok="t" fillok="f" o:connecttype="none"/>
                <o:lock v:ext="edit" shapetype="t"/>
              </v:shapetype>
              <v:shape id="Straight Arrow Connector 26" o:spid="_x0000_s1026" type="#_x0000_t32" style="position:absolute;margin-left:164.5pt;margin-top:1.35pt;width:123.5pt;height:0;z-index:251864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857408" behindDoc="0" locked="0" layoutInCell="1" allowOverlap="1" wp14:anchorId="4C222178" wp14:editId="546AD607">
                <wp:simplePos x="0" y="0"/>
                <wp:positionH relativeFrom="column">
                  <wp:posOffset>1583055</wp:posOffset>
                </wp:positionH>
                <wp:positionV relativeFrom="paragraph">
                  <wp:posOffset>143324</wp:posOffset>
                </wp:positionV>
                <wp:extent cx="1003610" cy="237892"/>
                <wp:effectExtent l="0" t="0" r="25400" b="10160"/>
                <wp:wrapNone/>
                <wp:docPr id="17" name="Rectangle 17"/>
                <wp:cNvGraphicFramePr/>
                <a:graphic xmlns:a="http://schemas.openxmlformats.org/drawingml/2006/main">
                  <a:graphicData uri="http://schemas.microsoft.com/office/word/2010/wordprocessingShape">
                    <wps:wsp>
                      <wps:cNvSpPr/>
                      <wps:spPr>
                        <a:xfrm>
                          <a:off x="0" y="0"/>
                          <a:ext cx="1003610" cy="237892"/>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78943CE2" w14:textId="77777777" w:rsidR="00D6111B" w:rsidRPr="0062417C" w:rsidRDefault="00D6111B" w:rsidP="00E421BE">
                            <w:pPr>
                              <w:jc w:val="center"/>
                              <w:rPr>
                                <w:sz w:val="16"/>
                                <w:szCs w:val="16"/>
                              </w:rPr>
                            </w:pPr>
                            <w:r w:rsidRPr="0062417C">
                              <w:rPr>
                                <w:sz w:val="16"/>
                                <w:szCs w:val="16"/>
                              </w:rPr>
                              <w:t>Alert No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C222178" id="Rectangle 17" o:spid="_x0000_s1061" style="position:absolute;left:0;text-align:left;margin-left:124.65pt;margin-top:11.3pt;width:79pt;height:18.75pt;z-index:25185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" fillcolor="#ffd555 [2167]" strokecolor="#ffc000 [3207]" strokeweight=".5pt">
                <v:fill color2="#ffcc31 [2615]" rotate="t" colors="0 #ffdd9c;.5 #ffd78e;1 #ffd479" focus="100%" type="gradient">
                  <o:fill v:ext="view" type="gradientUnscaled"/>
                </v:fill>
                <v:textbox>
                  <w:txbxContent>
                    <w:p w14:paraId="78943CE2" w14:textId="77777777" w:rsidR="00D6111B" w:rsidRPr="0062417C" w:rsidRDefault="00D6111B" w:rsidP="00E421BE">
                      <w:pPr>
                        <w:jc w:val="center"/>
                        <w:rPr>
                          <w:sz w:val="16"/>
                          <w:szCs w:val="16"/>
                        </w:rPr>
                      </w:pPr>
                      <w:r w:rsidRPr="0062417C">
                        <w:rPr>
                          <w:sz w:val="16"/>
                          <w:szCs w:val="16"/>
                        </w:rPr>
                        <w:t>Alert Notification</w:t>
                      </w:r>
                    </w:p>
                  </w:txbxContent>
                </v:textbox>
              </v:rect>
            </w:pict>
          </mc:Fallback>
        </mc:AlternateContent>
      </w:r>
    </w:p>
    <w:p w14:paraId="1B847FAC" w14:textId="77777777" w:rsidR="00E421BE" w:rsidRDefault="00E421BE" w:rsidP="00E421BE">
      <w:r>
        <w:rPr>
          <w:noProof/>
          <w:lang w:val="en-US"/>
        </w:rPr>
        <mc:AlternateContent>
          <mc:Choice Requires="wps">
            <w:drawing>
              <wp:anchor distT="0" distB="0" distL="114300" distR="114300" simplePos="0" relativeHeight="251858432" behindDoc="0" locked="0" layoutInCell="1" allowOverlap="1" wp14:anchorId="21A1B7CA" wp14:editId="541493C7">
                <wp:simplePos x="0" y="0"/>
                <wp:positionH relativeFrom="column">
                  <wp:posOffset>2081111</wp:posOffset>
                </wp:positionH>
                <wp:positionV relativeFrom="paragraph">
                  <wp:posOffset>95839</wp:posOffset>
                </wp:positionV>
                <wp:extent cx="0" cy="252761"/>
                <wp:effectExtent l="0" t="0" r="19050" b="33020"/>
                <wp:wrapNone/>
                <wp:docPr id="18" name="Straight Connector 18"/>
                <wp:cNvGraphicFramePr/>
                <a:graphic xmlns:a="http://schemas.openxmlformats.org/drawingml/2006/main">
                  <a:graphicData uri="http://schemas.microsoft.com/office/word/2010/wordprocessingShape">
                    <wps:wsp>
                      <wps:cNvCnPr/>
                      <wps:spPr>
                        <a:xfrm flipH="1">
                          <a:off x="0" y="0"/>
                          <a:ext cx="0" cy="25276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15="http://schemas.microsoft.com/office/word/2012/wordml">
            <w:pict>
              <v:line w14:anchorId="186BB622" id="Straight Connector 18" o:spid="_x0000_s1026" style="position:absolute;flip:x;z-index:25185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3.85pt,7.55pt" to="163.85pt,2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" strokecolor="black [3200]" strokeweight=".5pt">
                <v:stroke joinstyle="miter"/>
              </v:line>
            </w:pict>
          </mc:Fallback>
        </mc:AlternateContent>
      </w:r>
    </w:p>
    <w:p w14:paraId="4522B41D" w14:textId="77777777" w:rsidR="00E421BE" w:rsidRDefault="00E421BE" w:rsidP="00E421BE">
      <w:r>
        <w:rPr>
          <w:noProof/>
          <w:lang w:val="en-US"/>
        </w:rPr>
        <mc:AlternateContent>
          <mc:Choice Requires="wps">
            <w:drawing>
              <wp:anchor distT="0" distB="0" distL="114300" distR="114300" simplePos="0" relativeHeight="251859456" behindDoc="0" locked="0" layoutInCell="1" allowOverlap="1" wp14:anchorId="34761980" wp14:editId="31BD2608">
                <wp:simplePos x="0" y="0"/>
                <wp:positionH relativeFrom="column">
                  <wp:posOffset>1709234</wp:posOffset>
                </wp:positionH>
                <wp:positionV relativeFrom="paragraph">
                  <wp:posOffset>46014</wp:posOffset>
                </wp:positionV>
                <wp:extent cx="721112" cy="364273"/>
                <wp:effectExtent l="0" t="0" r="3175" b="0"/>
                <wp:wrapNone/>
                <wp:docPr id="20" name="Oval 20"/>
                <wp:cNvGraphicFramePr/>
                <a:graphic xmlns:a="http://schemas.openxmlformats.org/drawingml/2006/main">
                  <a:graphicData uri="http://schemas.microsoft.com/office/word/2010/wordprocessingShape">
                    <wps:wsp>
                      <wps:cNvSpPr/>
                      <wps:spPr>
                        <a:xfrm>
                          <a:off x="0" y="0"/>
                          <a:ext cx="721112" cy="364273"/>
                        </a:xfrm>
                        <a:prstGeom prst="ellipse">
                          <a:avLst/>
                        </a:prstGeom>
                        <a:solidFill>
                          <a:schemeClr val="accent6">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69F0AF79" w14:textId="77777777" w:rsidR="00D6111B" w:rsidRPr="0062417C" w:rsidRDefault="00D6111B" w:rsidP="00E421BE">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oval w14:anchorId="34761980" id="Oval 20" o:spid="_x0000_s1062" style="position:absolute;left:0;text-align:left;margin-left:134.6pt;margin-top:3.6pt;width:56.8pt;height:28.7pt;z-index:251859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" fillcolor="#70ad47 [3209]" stroked="f">
                <v:fill opacity="32896f"/>
                <v:textbox>
                  <w:txbxContent>
                    <w:p w14:paraId="69F0AF79" w14:textId="77777777" w:rsidR="00D6111B" w:rsidRPr="0062417C" w:rsidRDefault="00D6111B" w:rsidP="00E421BE">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d</w:t>
                      </w:r>
                    </w:p>
                  </w:txbxContent>
                </v:textbox>
              </v:oval>
            </w:pict>
          </mc:Fallback>
        </mc:AlternateContent>
      </w:r>
    </w:p>
    <w:p w14:paraId="5F649313" w14:textId="77777777" w:rsidR="00E421BE" w:rsidRDefault="00E421BE" w:rsidP="00E421BE"/>
    <w:p w14:paraId="74376136" w14:textId="28F460EA" w:rsidR="00726A5D" w:rsidRPr="00037842" w:rsidRDefault="003164F2" w:rsidP="003164F2">
      <w:pPr>
        <w:pStyle w:val="a4"/>
        <w:ind w:left="1440" w:firstLine="720"/>
        <w:rPr>
          <w:rFonts w:cs="Times New Roman"/>
          <w:i w:val="0"/>
          <w:color w:val="1F4E79" w:themeColor="accent1" w:themeShade="80"/>
          <w:sz w:val="22"/>
          <w:szCs w:val="22"/>
        </w:rPr>
      </w:pPr>
      <w:bookmarkStart w:id="13" w:name="_Toc481588168"/>
      <w:r w:rsidRPr="00037842">
        <w:rPr>
          <w:i w:val="0"/>
          <w:color w:val="1F4E79" w:themeColor="accent1" w:themeShade="80"/>
          <w:sz w:val="22"/>
          <w:szCs w:val="22"/>
        </w:rPr>
        <w:t xml:space="preserve">Figure </w:t>
      </w:r>
      <w:r w:rsidRPr="00037842">
        <w:rPr>
          <w:i w:val="0"/>
          <w:color w:val="1F4E79" w:themeColor="accent1" w:themeShade="80"/>
          <w:sz w:val="22"/>
          <w:szCs w:val="22"/>
        </w:rPr>
        <w:fldChar w:fldCharType="begin"/>
      </w:r>
      <w:r w:rsidRPr="00037842">
        <w:rPr>
          <w:i w:val="0"/>
          <w:color w:val="1F4E79" w:themeColor="accent1" w:themeShade="80"/>
          <w:sz w:val="22"/>
          <w:szCs w:val="22"/>
        </w:rPr>
        <w:instrText xml:space="preserve"> SEQ Figure \* ARABIC </w:instrText>
      </w:r>
      <w:r w:rsidRPr="00037842">
        <w:rPr>
          <w:i w:val="0"/>
          <w:color w:val="1F4E79" w:themeColor="accent1" w:themeShade="80"/>
          <w:sz w:val="22"/>
          <w:szCs w:val="22"/>
        </w:rPr>
        <w:fldChar w:fldCharType="separate"/>
      </w:r>
      <w:r w:rsidR="00224704">
        <w:rPr>
          <w:i w:val="0"/>
          <w:noProof/>
          <w:color w:val="1F4E79" w:themeColor="accent1" w:themeShade="80"/>
          <w:sz w:val="22"/>
          <w:szCs w:val="22"/>
        </w:rPr>
        <w:t>1</w:t>
      </w:r>
      <w:r w:rsidRPr="00037842">
        <w:rPr>
          <w:i w:val="0"/>
          <w:color w:val="1F4E79" w:themeColor="accent1" w:themeShade="80"/>
          <w:sz w:val="22"/>
          <w:szCs w:val="22"/>
        </w:rPr>
        <w:fldChar w:fldCharType="end"/>
      </w:r>
      <w:r w:rsidR="007D38D4" w:rsidRPr="00037842">
        <w:rPr>
          <w:i w:val="0"/>
          <w:color w:val="1F4E79" w:themeColor="accent1" w:themeShade="80"/>
          <w:sz w:val="22"/>
          <w:szCs w:val="22"/>
        </w:rPr>
        <w:t>:</w:t>
      </w:r>
      <w:r w:rsidR="00620625" w:rsidRPr="00037842">
        <w:rPr>
          <w:i w:val="0"/>
          <w:color w:val="1F4E79" w:themeColor="accent1" w:themeShade="80"/>
          <w:sz w:val="22"/>
          <w:szCs w:val="22"/>
        </w:rPr>
        <w:t xml:space="preserve"> </w:t>
      </w:r>
      <w:r w:rsidRPr="00037842">
        <w:rPr>
          <w:i w:val="0"/>
          <w:color w:val="1F4E79" w:themeColor="accent1" w:themeShade="80"/>
          <w:sz w:val="22"/>
          <w:szCs w:val="22"/>
        </w:rPr>
        <w:t>SHMS Performance Overview</w:t>
      </w:r>
      <w:bookmarkEnd w:id="13"/>
    </w:p>
    <w:p w14:paraId="2B2C2F21" w14:textId="2B272417" w:rsidR="00C47D4A" w:rsidRDefault="00C47D4A" w:rsidP="00C47D4A">
      <w:pPr>
        <w:rPr>
          <w:b/>
          <w:bCs/>
        </w:rPr>
      </w:pPr>
    </w:p>
    <w:p w14:paraId="58EC82A7" w14:textId="72049C35" w:rsidR="00C47D4A" w:rsidRDefault="00C47D4A" w:rsidP="00C47D4A">
      <w:pPr>
        <w:rPr>
          <w:b/>
          <w:bCs/>
        </w:rPr>
      </w:pPr>
    </w:p>
    <w:p w14:paraId="35E99FDB" w14:textId="699AA4C8" w:rsidR="006273C2" w:rsidRDefault="006273C2" w:rsidP="00C47D4A">
      <w:pPr>
        <w:rPr>
          <w:b/>
          <w:bCs/>
        </w:rPr>
      </w:pPr>
    </w:p>
    <w:p w14:paraId="6CB089EF" w14:textId="1E77FCCA" w:rsidR="006273C2" w:rsidRDefault="006273C2" w:rsidP="00C47D4A">
      <w:pPr>
        <w:rPr>
          <w:b/>
          <w:bCs/>
        </w:rPr>
      </w:pPr>
    </w:p>
    <w:p w14:paraId="7C299F28" w14:textId="63CBB033" w:rsidR="00DD53B2" w:rsidRDefault="00DD53B2" w:rsidP="00C47D4A">
      <w:pPr>
        <w:rPr>
          <w:b/>
          <w:bCs/>
        </w:rPr>
      </w:pPr>
    </w:p>
    <w:p w14:paraId="1833794F" w14:textId="77777777" w:rsidR="00DD53B2" w:rsidRDefault="00DD53B2" w:rsidP="00C47D4A">
      <w:pPr>
        <w:rPr>
          <w:b/>
          <w:bCs/>
        </w:rPr>
      </w:pPr>
    </w:p>
    <w:p w14:paraId="511299A6" w14:textId="7025A45F" w:rsidR="00C47D4A" w:rsidRDefault="00C47D4A" w:rsidP="00C47D4A">
      <w:pPr>
        <w:rPr>
          <w:b/>
          <w:bCs/>
        </w:rPr>
      </w:pPr>
    </w:p>
    <w:p w14:paraId="11395E57" w14:textId="5CF51985" w:rsidR="00783A82" w:rsidRDefault="00B81791" w:rsidP="00D923D0">
      <w:pPr>
        <w:pStyle w:val="2"/>
        <w:numPr>
          <w:ilvl w:val="0"/>
          <w:numId w:val="4"/>
        </w:numPr>
        <w:rPr>
          <w:color w:val="FFFFFF" w:themeColor="background1"/>
        </w:rPr>
      </w:pPr>
      <w:bookmarkStart w:id="14" w:name="_Toc481055694"/>
      <w:r>
        <w:rPr>
          <w:color w:val="FFFFFF" w:themeColor="background1"/>
        </w:rPr>
        <w:t xml:space="preserve">      </w:t>
      </w:r>
      <w:bookmarkStart w:id="15" w:name="_Toc5269901"/>
      <w:bookmarkStart w:id="16" w:name="_Toc6129866"/>
      <w:bookmarkEnd w:id="15"/>
      <w:bookmarkEnd w:id="16"/>
    </w:p>
    <w:p w14:paraId="41E0E985" w14:textId="136EA452" w:rsidR="00B81791" w:rsidRDefault="00B81791" w:rsidP="00B81791"/>
    <w:p w14:paraId="16A293D1" w14:textId="7ECF7DAF" w:rsidR="00B81791" w:rsidRDefault="00B81791" w:rsidP="00B81791"/>
    <w:p w14:paraId="79159C7B" w14:textId="24EFD3B0" w:rsidR="00B81791" w:rsidRDefault="00B81791" w:rsidP="00B81791"/>
    <w:p w14:paraId="75CFC771" w14:textId="11206B80" w:rsidR="00B81791" w:rsidRPr="00DB62E6" w:rsidRDefault="00B81791" w:rsidP="000C611C">
      <w:pPr>
        <w:pStyle w:val="1"/>
        <w:jc w:val="left"/>
      </w:pPr>
      <w:bookmarkStart w:id="17" w:name="_Toc6129867"/>
      <w:r>
        <w:t xml:space="preserve">Chapter 2: </w:t>
      </w:r>
      <w:bookmarkEnd w:id="17"/>
      <w:r w:rsidR="000C611C" w:rsidRPr="000C611C">
        <w:t>Theoretical</w:t>
      </w:r>
    </w:p>
    <w:p w14:paraId="680CC940" w14:textId="042B6E76" w:rsidR="00881A6E" w:rsidRDefault="00881A6E" w:rsidP="00D923D0">
      <w:pPr>
        <w:pStyle w:val="2"/>
        <w:numPr>
          <w:ilvl w:val="1"/>
          <w:numId w:val="4"/>
        </w:numPr>
      </w:pPr>
      <w:bookmarkStart w:id="18" w:name="_Toc6129868"/>
      <w:r>
        <w:t>Introduction</w:t>
      </w:r>
      <w:bookmarkEnd w:id="18"/>
      <w:r>
        <w:t xml:space="preserve"> </w:t>
      </w:r>
    </w:p>
    <w:p w14:paraId="03701BAD" w14:textId="4733CB23" w:rsidR="00881A6E" w:rsidRDefault="00881A6E" w:rsidP="003B5508">
      <w:r>
        <w:t xml:space="preserve">The invasions of new technology in our life, and its ability to enhance our daily roles lead to researches focuses. Improving healthcare systems gaining significant attention by researcher to improve healthcare strategies. Researches on patients remote monitoring are increasing due to increase in healthcare costs </w:t>
      </w:r>
      <w:r>
        <w:fldChar w:fldCharType="begin">
          <w:fldData xml:space="preserve">PEVuZE5vdGU+PENpdGU+PEF1dGhvcj5QYW50ZWxvcG91bG9zPC9BdXRob3I+PFllYXI+MjAxMDwv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</w:fldData>
        </w:fldChar>
      </w:r>
      <w:r w:rsidR="00026BC2">
        <w:instrText xml:space="preserve"> ADDIN EN.CITE </w:instrText>
      </w:r>
      <w:r w:rsidR="00026BC2">
        <w:fldChar w:fldCharType="begin">
          <w:fldData xml:space="preserve">PEVuZE5vdGU+PENpdGU+PEF1dGhvcj5QYW50ZWxvcG91bG9zPC9BdXRob3I+PFllYXI+MjAxMDwv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</w:fldData>
        </w:fldChar>
      </w:r>
      <w:r w:rsidR="00026BC2">
        <w:instrText xml:space="preserve"> ADDIN EN.CITE.DATA </w:instrText>
      </w:r>
      <w:r w:rsidR="00026BC2">
        <w:fldChar w:fldCharType="end"/>
      </w:r>
      <w:r>
        <w:fldChar w:fldCharType="separate"/>
      </w:r>
      <w:r w:rsidR="00026BC2">
        <w:rPr>
          <w:noProof/>
        </w:rPr>
        <w:t>[</w:t>
      </w:r>
      <w:hyperlink w:anchor="_ENREF_13" w:tooltip="Pantelopoulos, 2010 #12" w:history="1">
        <w:r w:rsidR="003B5508">
          <w:rPr>
            <w:noProof/>
          </w:rPr>
          <w:t>13</w:t>
        </w:r>
      </w:hyperlink>
      <w:r w:rsidR="00026BC2">
        <w:rPr>
          <w:noProof/>
        </w:rPr>
        <w:t xml:space="preserve">, </w:t>
      </w:r>
      <w:hyperlink w:anchor="_ENREF_14" w:tooltip="Chauhan, 2016 #16" w:history="1">
        <w:r w:rsidR="003B5508">
          <w:rPr>
            <w:noProof/>
          </w:rPr>
          <w:t>14</w:t>
        </w:r>
      </w:hyperlink>
      <w:r w:rsidR="00026BC2">
        <w:rPr>
          <w:noProof/>
        </w:rPr>
        <w:t>]</w:t>
      </w:r>
      <w:r>
        <w:fldChar w:fldCharType="end"/>
      </w:r>
      <w:r>
        <w:t xml:space="preserve"> and the significant increase of population aging </w:t>
      </w:r>
      <w:r>
        <w:fldChar w:fldCharType="begin">
          <w:fldData xml:space="preserve">PEVuZE5vdGU+PENpdGU+PEF1dGhvcj5Eb2hyPC9BdXRob3I+PFllYXI+MjAxMDwvWWVhcj48UmVj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</w:fldData>
        </w:fldChar>
      </w:r>
      <w:r w:rsidR="00AE18C6">
        <w:instrText xml:space="preserve"> ADDIN EN.CITE </w:instrText>
      </w:r>
      <w:r w:rsidR="00AE18C6">
        <w:fldChar w:fldCharType="begin">
          <w:fldData xml:space="preserve">PEVuZE5vdGU+PENpdGU+PEF1dGhvcj5Eb2hyPC9BdXRob3I+PFllYXI+MjAxMDwvWWVhcj48UmVj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</w:fldData>
        </w:fldChar>
      </w:r>
      <w:r w:rsidR="00AE18C6">
        <w:instrText xml:space="preserve"> ADDIN EN.CITE.DATA </w:instrText>
      </w:r>
      <w:r w:rsidR="00AE18C6">
        <w:fldChar w:fldCharType="end"/>
      </w:r>
      <w:r>
        <w:fldChar w:fldCharType="separate"/>
      </w:r>
      <w:r w:rsidR="00AE18C6">
        <w:rPr>
          <w:noProof/>
        </w:rPr>
        <w:t>[</w:t>
      </w:r>
      <w:hyperlink w:anchor="_ENREF_4" w:tooltip="Dohr, 2010 #9" w:history="1">
        <w:r w:rsidR="003B5508">
          <w:rPr>
            <w:noProof/>
          </w:rPr>
          <w:t>4</w:t>
        </w:r>
      </w:hyperlink>
      <w:r w:rsidR="00AE18C6">
        <w:rPr>
          <w:noProof/>
        </w:rPr>
        <w:t xml:space="preserve">, </w:t>
      </w:r>
      <w:hyperlink w:anchor="_ENREF_7" w:tooltip="Dudakiya, 2016 #2" w:history="1">
        <w:r w:rsidR="003B5508">
          <w:rPr>
            <w:noProof/>
          </w:rPr>
          <w:t>7</w:t>
        </w:r>
      </w:hyperlink>
      <w:r w:rsidR="00AE18C6">
        <w:rPr>
          <w:noProof/>
        </w:rPr>
        <w:t xml:space="preserve">, </w:t>
      </w:r>
      <w:hyperlink w:anchor="_ENREF_13" w:tooltip="Pantelopoulos, 2010 #12" w:history="1">
        <w:r w:rsidR="003B5508">
          <w:rPr>
            <w:noProof/>
          </w:rPr>
          <w:t>13</w:t>
        </w:r>
      </w:hyperlink>
      <w:r w:rsidR="00AE18C6">
        <w:rPr>
          <w:noProof/>
        </w:rPr>
        <w:t>]</w:t>
      </w:r>
      <w:r>
        <w:fldChar w:fldCharType="end"/>
      </w:r>
      <w:r>
        <w:t xml:space="preserve">. Therefore, developing new technology to solve healthcare issues </w:t>
      </w:r>
      <w:r w:rsidRPr="007A4349">
        <w:t xml:space="preserve">became </w:t>
      </w:r>
      <w:r>
        <w:t>one of growing fields. In this chapter will investigate several recent researches and related works to the proposed solution ware inducted.</w:t>
      </w:r>
    </w:p>
    <w:p w14:paraId="48E50A7B" w14:textId="77777777" w:rsidR="00881A6E" w:rsidRDefault="00881A6E" w:rsidP="00881A6E"/>
    <w:p w14:paraId="4D33515E" w14:textId="69D0DDA1" w:rsidR="00881A6E" w:rsidRDefault="00C61DC9" w:rsidP="00D923D0">
      <w:pPr>
        <w:pStyle w:val="2"/>
        <w:numPr>
          <w:ilvl w:val="1"/>
          <w:numId w:val="4"/>
        </w:numPr>
      </w:pPr>
      <w:r>
        <w:t xml:space="preserve"> </w:t>
      </w:r>
      <w:bookmarkStart w:id="19" w:name="_Toc6129869"/>
      <w:r w:rsidR="00881A6E">
        <w:t xml:space="preserve">Healthcare </w:t>
      </w:r>
      <w:r w:rsidR="0099494C">
        <w:t>System Requirements</w:t>
      </w:r>
      <w:r w:rsidR="00881A6E">
        <w:t xml:space="preserve"> Background</w:t>
      </w:r>
      <w:bookmarkEnd w:id="19"/>
      <w:r w:rsidR="00881A6E">
        <w:t xml:space="preserve"> </w:t>
      </w:r>
    </w:p>
    <w:p w14:paraId="3E4BC588" w14:textId="39118135" w:rsidR="00683229" w:rsidRDefault="00683229" w:rsidP="003B5508">
      <w:r>
        <w:t>Healthcare solution are carefully designed because it crucial and involve dealing with patients life, thus, d</w:t>
      </w:r>
      <w:r w:rsidR="00881A6E">
        <w:t>eveloping an effective healthcare monitoring system several factures</w:t>
      </w:r>
      <w:r>
        <w:t xml:space="preserve"> </w:t>
      </w:r>
      <w:r w:rsidR="00881A6E">
        <w:t>need to consider such as data availability</w:t>
      </w:r>
      <w:r>
        <w:t>, consistency</w:t>
      </w:r>
      <w:r w:rsidR="00881A6E">
        <w:t xml:space="preserve"> and protection. However, the main feature that needs to</w:t>
      </w:r>
      <w:r>
        <w:t xml:space="preserve"> be</w:t>
      </w:r>
      <w:r w:rsidR="00881A6E">
        <w:t xml:space="preserve"> implement in s</w:t>
      </w:r>
      <w:r>
        <w:t xml:space="preserve">uch a system dealing with people </w:t>
      </w:r>
      <w:r w:rsidR="00881A6E">
        <w:t xml:space="preserve">healthcare is </w:t>
      </w:r>
      <w:r>
        <w:t>runtime</w:t>
      </w:r>
      <w:r w:rsidR="00881A6E">
        <w:t xml:space="preserve"> data </w:t>
      </w:r>
      <w:r w:rsidR="00881A6E" w:rsidRPr="00961950">
        <w:t>synchronization</w:t>
      </w:r>
      <w:r w:rsidR="00881A6E">
        <w:t xml:space="preserve"> </w:t>
      </w:r>
      <w:r w:rsidR="00881A6E">
        <w:fldChar w:fldCharType="begin">
          <w:fldData xml:space="preserve">PEVuZE5vdGU+PENpdGU+PEF1dGhvcj5LdW1hcjwvQXV0aG9yPjxZZWFyPjIwMTY8L1llYXI+PFJl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</w:fldData>
        </w:fldChar>
      </w:r>
      <w:r w:rsidR="00026BC2">
        <w:instrText xml:space="preserve"> ADDIN EN.CITE </w:instrText>
      </w:r>
      <w:r w:rsidR="00026BC2">
        <w:fldChar w:fldCharType="begin">
          <w:fldData xml:space="preserve">PEVuZE5vdGU+PENpdGU+PEF1dGhvcj5LdW1hcjwvQXV0aG9yPjxZZWFyPjIwMTY8L1llYXI+PFJl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</w:fldData>
        </w:fldChar>
      </w:r>
      <w:r w:rsidR="00026BC2">
        <w:instrText xml:space="preserve"> ADDIN EN.CITE.DATA </w:instrText>
      </w:r>
      <w:r w:rsidR="00026BC2">
        <w:fldChar w:fldCharType="end"/>
      </w:r>
      <w:r w:rsidR="00881A6E">
        <w:fldChar w:fldCharType="separate"/>
      </w:r>
      <w:r w:rsidR="00026BC2">
        <w:rPr>
          <w:noProof/>
        </w:rPr>
        <w:t>[</w:t>
      </w:r>
      <w:hyperlink w:anchor="_ENREF_13" w:tooltip="Pantelopoulos, 2010 #12" w:history="1">
        <w:r w:rsidR="003B5508">
          <w:rPr>
            <w:noProof/>
          </w:rPr>
          <w:t>13</w:t>
        </w:r>
      </w:hyperlink>
      <w:r w:rsidR="00026BC2">
        <w:rPr>
          <w:noProof/>
        </w:rPr>
        <w:t xml:space="preserve">, </w:t>
      </w:r>
      <w:hyperlink w:anchor="_ENREF_15" w:tooltip="Kumar, 2016 #8" w:history="1">
        <w:r w:rsidR="003B5508">
          <w:rPr>
            <w:noProof/>
          </w:rPr>
          <w:t>15</w:t>
        </w:r>
      </w:hyperlink>
      <w:r w:rsidR="00026BC2">
        <w:rPr>
          <w:noProof/>
        </w:rPr>
        <w:t>]</w:t>
      </w:r>
      <w:r w:rsidR="00881A6E">
        <w:fldChar w:fldCharType="end"/>
      </w:r>
      <w:r>
        <w:t>. More precisely, when</w:t>
      </w:r>
      <w:r w:rsidR="00881A6E">
        <w:t xml:space="preserve"> authorized people monitor</w:t>
      </w:r>
      <w:r>
        <w:t xml:space="preserve">ing patient’s data, it need to be updated </w:t>
      </w:r>
      <w:r w:rsidR="00881A6E">
        <w:t>in the same time it being send</w:t>
      </w:r>
      <w:r>
        <w:t xml:space="preserve"> from patients warbles devices</w:t>
      </w:r>
      <w:r w:rsidR="00881A6E">
        <w:t>.</w:t>
      </w:r>
    </w:p>
    <w:p w14:paraId="04A81A5A" w14:textId="30D8D0AE" w:rsidR="0099494C" w:rsidRDefault="00683229" w:rsidP="003B5508">
      <w:r>
        <w:t>Healthcare system relies on several approach</w:t>
      </w:r>
      <w:r w:rsidR="0099494C">
        <w:t>es</w:t>
      </w:r>
      <w:r>
        <w:t xml:space="preserve"> to transfer </w:t>
      </w:r>
      <w:r w:rsidR="0099494C">
        <w:t>patient’s</w:t>
      </w:r>
      <w:r>
        <w:t xml:space="preserve"> data from one platform to another</w:t>
      </w:r>
      <w:r w:rsidR="0099494C">
        <w:t>. S</w:t>
      </w:r>
      <w:r>
        <w:t xml:space="preserve">ome of </w:t>
      </w:r>
      <w:r w:rsidR="0099494C">
        <w:t>these approaches</w:t>
      </w:r>
      <w:r>
        <w:t xml:space="preserve"> </w:t>
      </w:r>
      <w:r w:rsidR="0099494C">
        <w:t xml:space="preserve">can be </w:t>
      </w:r>
      <w:r>
        <w:t>internally</w:t>
      </w:r>
      <w:r w:rsidR="0099494C">
        <w:t>,</w:t>
      </w:r>
      <w:r>
        <w:t xml:space="preserve"> when data is already</w:t>
      </w:r>
      <w:r w:rsidR="0099494C">
        <w:t xml:space="preserve"> on one of the system platforms will sent in a secure channel to other platforms. While other approaches require their party, which can be a hardware to collect these data and send it to system platform, this device will be called system getaway </w:t>
      </w:r>
      <w:r w:rsidR="0099494C">
        <w:fldChar w:fldCharType="begin"/>
      </w:r>
      <w:r w:rsidR="00AE18C6">
        <w:instrText xml:space="preserve"> ADDIN EN.CITE &lt;EndNote&gt;&lt;Cite&gt;&lt;Author&gt;Gupta&lt;/Author&gt;&lt;Year&gt;2015&lt;/Year&gt;&lt;RecNum&gt;1&lt;/RecNum&gt;&lt;DisplayText&gt;[6]&lt;/DisplayText&gt;&lt;record&gt;&lt;rec-number&gt;1&lt;/rec-number&gt;&lt;foreign-keys&gt;&lt;key app="EN" db-id="5w20xwzenztzvvet259xvxwzafa22tswx0sp" timestamp="1481303439"&gt;1&lt;/key&gt;&lt;/foreign-keys&gt;&lt;ref-type name="Conference Proceedings"&gt;10&lt;/ref-type&gt;&lt;contributors&gt;&lt;authors&gt;&lt;author&gt;M. S. D. Gupta&lt;/author&gt;&lt;author&gt;V. Patchava&lt;/author&gt;&lt;author&gt;V. Menezes&lt;/author&gt;&lt;/authors&gt;&lt;/contributors&gt;&lt;titles&gt;&lt;title&gt;Healthcare based on IoT using Raspberry Pi&lt;/title&gt;&lt;secondary-title&gt;2015 International Conference on Green Computing and Internet of Things (ICGCIoT)&lt;/secondary-title&gt;&lt;alt-title&gt;2015 International Conference on Green Computing and Internet of Things (ICGCIoT)&lt;/alt-title&gt;&lt;/titles&gt;&lt;pages&gt;796-799&lt;/pages&gt;&lt;keywords&gt;&lt;keyword&gt;SQL&lt;/keyword&gt;&lt;keyword&gt;cellular radio&lt;/keyword&gt;&lt;keyword&gt;electrocardiography&lt;/keyword&gt;&lt;keyword&gt;microcomputers&lt;/keyword&gt;&lt;keyword&gt;microprocessor chips&lt;/keyword&gt;&lt;keyword&gt;patient monitoring&lt;/keyword&gt;&lt;keyword&gt;telemedicine&lt;/keyword&gt;&lt;keyword&gt;ARMll microprocessor&lt;/keyword&gt;&lt;keyword&gt;ECG&lt;/keyword&gt;&lt;keyword&gt;GSM module&lt;/keyword&gt;&lt;keyword&gt;MySQLdb module&lt;/keyword&gt;&lt;keyword&gt;Raspberry pi controlled remote monitoring system&lt;/keyword&gt;&lt;keyword&gt;authorized personnel&lt;/keyword&gt;&lt;keyword&gt;credit card sized single board computer&lt;/keyword&gt;&lt;keyword&gt;electrocardiogram&lt;/keyword&gt;&lt;keyword&gt;healthcare&lt;/keyword&gt;&lt;keyword&gt;loT&lt;/keyword&gt;&lt;keyword&gt;medical community&lt;/keyword&gt;&lt;keyword&gt;Biomedical monitoring&lt;/keyword&gt;&lt;keyword&gt;Databases&lt;/keyword&gt;&lt;keyword&gt;GSM&lt;/keyword&gt;&lt;keyword&gt;Heart beat&lt;/keyword&gt;&lt;keyword&gt;Medical services&lt;/keyword&gt;&lt;keyword&gt;Monitoring&lt;/keyword&gt;&lt;keyword&gt;Healthcare applications&lt;/keyword&gt;&lt;keyword&gt;Internet of things&lt;/keyword&gt;&lt;keyword&gt;Raspberry pi&lt;/keyword&gt;&lt;/keywords&gt;&lt;dates&gt;&lt;year&gt;2015&lt;/year&gt;&lt;pub-dates&gt;&lt;date&gt;8-10 Oct. 2015&lt;/date&gt;&lt;/pub-dates&gt;&lt;/dates&gt;&lt;urls&gt;&lt;/urls&gt;&lt;electronic-resource-num&gt;10.1109/ICGCIoT.2015.7380571&lt;/electronic-resource-num&gt;&lt;/record&gt;&lt;/Cite&gt;&lt;/EndNote&gt;</w:instrText>
      </w:r>
      <w:r w:rsidR="0099494C">
        <w:fldChar w:fldCharType="separate"/>
      </w:r>
      <w:r w:rsidR="00AE18C6">
        <w:rPr>
          <w:noProof/>
        </w:rPr>
        <w:t>[</w:t>
      </w:r>
      <w:hyperlink w:anchor="_ENREF_6" w:tooltip="Gupta, 2015 #1" w:history="1">
        <w:r w:rsidR="003B5508">
          <w:rPr>
            <w:noProof/>
          </w:rPr>
          <w:t>6</w:t>
        </w:r>
      </w:hyperlink>
      <w:r w:rsidR="00AE18C6">
        <w:rPr>
          <w:noProof/>
        </w:rPr>
        <w:t>]</w:t>
      </w:r>
      <w:r w:rsidR="0099494C">
        <w:fldChar w:fldCharType="end"/>
      </w:r>
      <w:r w:rsidR="0099494C">
        <w:t xml:space="preserve">. </w:t>
      </w:r>
    </w:p>
    <w:p w14:paraId="03267179" w14:textId="288313DA" w:rsidR="00544B1D" w:rsidRDefault="00544B1D" w:rsidP="003B5508">
      <w:r>
        <w:t>T</w:t>
      </w:r>
      <w:r w:rsidR="0099494C">
        <w:t xml:space="preserve">he basic gateways performance is to accumulate data </w:t>
      </w:r>
      <w:r w:rsidR="00881A6E">
        <w:t>from sensors</w:t>
      </w:r>
      <w:r w:rsidR="0099494C">
        <w:t xml:space="preserve"> or any warble devices that measure patient’s </w:t>
      </w:r>
      <w:r w:rsidR="0099494C" w:rsidRPr="0099494C">
        <w:t xml:space="preserve">physiological </w:t>
      </w:r>
      <w:r w:rsidR="009F47E8">
        <w:t>data</w:t>
      </w:r>
      <w:r w:rsidR="0099494C">
        <w:t xml:space="preserve"> then </w:t>
      </w:r>
      <w:r w:rsidR="00881A6E">
        <w:t xml:space="preserve">send </w:t>
      </w:r>
      <w:r w:rsidR="0099494C">
        <w:t xml:space="preserve">it </w:t>
      </w:r>
      <w:r w:rsidR="00881A6E">
        <w:t xml:space="preserve">to </w:t>
      </w:r>
      <w:r w:rsidR="0099494C">
        <w:t xml:space="preserve">databases such as </w:t>
      </w:r>
      <w:r w:rsidR="00881A6E">
        <w:t>cloud databases</w:t>
      </w:r>
      <w:r w:rsidR="009F47E8">
        <w:t>, thus in this instance gateway can call bridging point</w:t>
      </w:r>
      <w:r>
        <w:t>. For instance, the UT-GATE</w:t>
      </w:r>
      <w:r w:rsidR="009F47E8">
        <w:t xml:space="preserve"> </w:t>
      </w:r>
      <w:r w:rsidR="009F47E8">
        <w:fldChar w:fldCharType="begin">
          <w:fldData xml:space="preserve">PEVuZE5vdGU+PENpdGU+PEF1dGhvcj5SYWhtYW5pPC9BdXRob3I+PFllYXI+MjAxNTwvWWVhcj48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</w:fldData>
        </w:fldChar>
      </w:r>
      <w:r w:rsidR="00026BC2">
        <w:instrText xml:space="preserve"> ADDIN EN.CITE </w:instrText>
      </w:r>
      <w:r w:rsidR="00026BC2">
        <w:fldChar w:fldCharType="begin">
          <w:fldData xml:space="preserve">PEVuZE5vdGU+PENpdGU+PEF1dGhvcj5SYWhtYW5pPC9BdXRob3I+PFllYXI+MjAxNTwvWWVhcj48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</w:fldData>
        </w:fldChar>
      </w:r>
      <w:r w:rsidR="00026BC2">
        <w:instrText xml:space="preserve"> ADDIN EN.CITE.DATA </w:instrText>
      </w:r>
      <w:r w:rsidR="00026BC2">
        <w:fldChar w:fldCharType="end"/>
      </w:r>
      <w:r w:rsidR="009F47E8">
        <w:fldChar w:fldCharType="separate"/>
      </w:r>
      <w:r w:rsidR="00026BC2">
        <w:rPr>
          <w:noProof/>
        </w:rPr>
        <w:t>[</w:t>
      </w:r>
      <w:hyperlink w:anchor="_ENREF_16" w:tooltip="Rahmani, 2015 #34" w:history="1">
        <w:r w:rsidR="003B5508">
          <w:rPr>
            <w:noProof/>
          </w:rPr>
          <w:t>16</w:t>
        </w:r>
      </w:hyperlink>
      <w:r w:rsidR="00026BC2">
        <w:rPr>
          <w:noProof/>
        </w:rPr>
        <w:t>]</w:t>
      </w:r>
      <w:r w:rsidR="009F47E8">
        <w:fldChar w:fldCharType="end"/>
      </w:r>
      <w:r>
        <w:t>, is provide data monitoring for original source such as sensors, this gateway cab use at home or hospitals. In addition, there are other components that can be use as gateway such as Raspberry</w:t>
      </w:r>
      <w:r w:rsidR="00881A6E" w:rsidRPr="00C748C3">
        <w:t xml:space="preserve"> Pi</w:t>
      </w:r>
      <w:r w:rsidR="00881A6E">
        <w:t>,</w:t>
      </w:r>
      <w:r w:rsidR="00881A6E" w:rsidRPr="007C1FF8">
        <w:t xml:space="preserve"> </w:t>
      </w:r>
      <w:r w:rsidR="00881A6E" w:rsidRPr="00103040">
        <w:t>Arduino</w:t>
      </w:r>
      <w:r w:rsidR="00881A6E">
        <w:t xml:space="preserve"> or patients smartphones </w:t>
      </w:r>
      <w:r w:rsidR="00881A6E">
        <w:fldChar w:fldCharType="begin">
          <w:fldData xml:space="preserve">PEVuZE5vdGU+PENpdGU+PEF1dGhvcj5EdWRha2l5YTwvQXV0aG9yPjxZZWFyPjIwMTY8L1llYXI+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</w:fldData>
        </w:fldChar>
      </w:r>
      <w:r w:rsidR="00026BC2">
        <w:instrText xml:space="preserve"> ADDIN EN.CITE </w:instrText>
      </w:r>
      <w:r w:rsidR="00026BC2">
        <w:fldChar w:fldCharType="begin">
          <w:fldData xml:space="preserve">PEVuZE5vdGU+PENpdGU+PEF1dGhvcj5EdWRha2l5YTwvQXV0aG9yPjxZZWFyPjIwMTY8L1llYXI+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</w:fldData>
        </w:fldChar>
      </w:r>
      <w:r w:rsidR="00026BC2">
        <w:instrText xml:space="preserve"> ADDIN EN.CITE.DATA </w:instrText>
      </w:r>
      <w:r w:rsidR="00026BC2">
        <w:fldChar w:fldCharType="end"/>
      </w:r>
      <w:r w:rsidR="00881A6E">
        <w:fldChar w:fldCharType="separate"/>
      </w:r>
      <w:r w:rsidR="00026BC2">
        <w:rPr>
          <w:noProof/>
        </w:rPr>
        <w:t>[</w:t>
      </w:r>
      <w:hyperlink w:anchor="_ENREF_1" w:tooltip="Patel, 2012 #4" w:history="1">
        <w:r w:rsidR="003B5508">
          <w:rPr>
            <w:noProof/>
          </w:rPr>
          <w:t>1</w:t>
        </w:r>
      </w:hyperlink>
      <w:r w:rsidR="00026BC2">
        <w:rPr>
          <w:noProof/>
        </w:rPr>
        <w:t xml:space="preserve">, </w:t>
      </w:r>
      <w:hyperlink w:anchor="_ENREF_7" w:tooltip="Dudakiya, 2016 #2" w:history="1">
        <w:r w:rsidR="003B5508">
          <w:rPr>
            <w:noProof/>
          </w:rPr>
          <w:t>7</w:t>
        </w:r>
      </w:hyperlink>
      <w:r w:rsidR="00026BC2">
        <w:rPr>
          <w:noProof/>
        </w:rPr>
        <w:t xml:space="preserve">, </w:t>
      </w:r>
      <w:hyperlink w:anchor="_ENREF_13" w:tooltip="Pantelopoulos, 2010 #12" w:history="1">
        <w:r w:rsidR="003B5508">
          <w:rPr>
            <w:noProof/>
          </w:rPr>
          <w:t>13</w:t>
        </w:r>
      </w:hyperlink>
      <w:r w:rsidR="00026BC2">
        <w:rPr>
          <w:noProof/>
        </w:rPr>
        <w:t xml:space="preserve">, </w:t>
      </w:r>
      <w:hyperlink w:anchor="_ENREF_15" w:tooltip="Kumar, 2016 #8" w:history="1">
        <w:r w:rsidR="003B5508">
          <w:rPr>
            <w:noProof/>
          </w:rPr>
          <w:t>15</w:t>
        </w:r>
      </w:hyperlink>
      <w:r w:rsidR="00026BC2">
        <w:rPr>
          <w:noProof/>
        </w:rPr>
        <w:t>]</w:t>
      </w:r>
      <w:r w:rsidR="00881A6E">
        <w:fldChar w:fldCharType="end"/>
      </w:r>
      <w:r w:rsidR="00881A6E">
        <w:t>.</w:t>
      </w:r>
      <w:r w:rsidR="005454A0">
        <w:t xml:space="preserve"> However, there are great number of microcontroller and microprocessor available in the market, which can be </w:t>
      </w:r>
      <w:proofErr w:type="spellStart"/>
      <w:r w:rsidR="005454A0">
        <w:t>use</w:t>
      </w:r>
      <w:proofErr w:type="spellEnd"/>
      <w:r w:rsidR="005454A0">
        <w:t xml:space="preserve"> to achieve this task of the gateway such as ESP8266. </w:t>
      </w:r>
      <w:r>
        <w:t>Moreover, gateways performance, the new direction of this technology is to enhance these getaways to become more effective in the system by reducing data traffic on the databases by analysing these data and transfer only healthy and important data for the system instead of sending all data</w:t>
      </w:r>
      <w:r w:rsidR="004C38D4">
        <w:t xml:space="preserve"> </w:t>
      </w:r>
      <w:r w:rsidR="004C38D4">
        <w:fldChar w:fldCharType="begin">
          <w:fldData xml:space="preserve">PEVuZE5vdGU+PENpdGU+PEF1dGhvcj5HaWE8L0F1dGhvcj48WWVhcj4yMDE1PC9ZZWFyPjxSZWNO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</w:fldData>
        </w:fldChar>
      </w:r>
      <w:r w:rsidR="00026BC2">
        <w:instrText xml:space="preserve"> ADDIN EN.CITE </w:instrText>
      </w:r>
      <w:r w:rsidR="00026BC2">
        <w:fldChar w:fldCharType="begin">
          <w:fldData xml:space="preserve">PEVuZE5vdGU+PENpdGU+PEF1dGhvcj5HaWE8L0F1dGhvcj48WWVhcj4yMDE1PC9ZZWFyPjxSZWNO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</w:fldData>
        </w:fldChar>
      </w:r>
      <w:r w:rsidR="00026BC2">
        <w:instrText xml:space="preserve"> ADDIN EN.CITE.DATA </w:instrText>
      </w:r>
      <w:r w:rsidR="00026BC2">
        <w:fldChar w:fldCharType="end"/>
      </w:r>
      <w:r w:rsidR="004C38D4">
        <w:fldChar w:fldCharType="separate"/>
      </w:r>
      <w:r w:rsidR="00026BC2">
        <w:rPr>
          <w:noProof/>
        </w:rPr>
        <w:t>[</w:t>
      </w:r>
      <w:hyperlink w:anchor="_ENREF_17" w:tooltip="Gia, 2015 #35" w:history="1">
        <w:r w:rsidR="003B5508">
          <w:rPr>
            <w:noProof/>
          </w:rPr>
          <w:t>17</w:t>
        </w:r>
      </w:hyperlink>
      <w:r w:rsidR="00026BC2">
        <w:rPr>
          <w:noProof/>
        </w:rPr>
        <w:t>]</w:t>
      </w:r>
      <w:r w:rsidR="004C38D4">
        <w:fldChar w:fldCharType="end"/>
      </w:r>
      <w:r>
        <w:t xml:space="preserve">.   </w:t>
      </w:r>
    </w:p>
    <w:p w14:paraId="282DDE89" w14:textId="1C2DB2E2" w:rsidR="004C38D4" w:rsidRDefault="00881A6E" w:rsidP="003B5508">
      <w:r>
        <w:t xml:space="preserve">Wireless sensor network (WSN) is the core of the intelligent healthcare system, where use meanly to collect </w:t>
      </w:r>
      <w:r w:rsidR="004C38D4" w:rsidRPr="0099494C">
        <w:t xml:space="preserve">physiological </w:t>
      </w:r>
      <w:r>
        <w:t xml:space="preserve">data </w:t>
      </w:r>
      <w:r>
        <w:fldChar w:fldCharType="begin">
          <w:fldData xml:space="preserve">PEVuZE5vdGU+PENpdGU+PEF1dGhvcj5DYXRhcmludWNjaTwvQXV0aG9yPjxZZWFyPjIwMTU8L1ll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</w:fldData>
        </w:fldChar>
      </w:r>
      <w:r w:rsidR="00026BC2">
        <w:instrText xml:space="preserve"> ADDIN EN.CITE </w:instrText>
      </w:r>
      <w:r w:rsidR="00026BC2">
        <w:fldChar w:fldCharType="begin">
          <w:fldData xml:space="preserve">PEVuZE5vdGU+PENpdGU+PEF1dGhvcj5DYXRhcmludWNjaTwvQXV0aG9yPjxZZWFyPjIwMTU8L1ll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</w:fldData>
        </w:fldChar>
      </w:r>
      <w:r w:rsidR="00026BC2">
        <w:instrText xml:space="preserve"> ADDIN EN.CITE.DATA </w:instrText>
      </w:r>
      <w:r w:rsidR="00026BC2">
        <w:fldChar w:fldCharType="end"/>
      </w:r>
      <w:r>
        <w:fldChar w:fldCharType="separate"/>
      </w:r>
      <w:r w:rsidR="00026BC2">
        <w:rPr>
          <w:noProof/>
        </w:rPr>
        <w:t>[</w:t>
      </w:r>
      <w:hyperlink w:anchor="_ENREF_11" w:tooltip="Catarinucci, 2015 #11" w:history="1">
        <w:r w:rsidR="003B5508">
          <w:rPr>
            <w:noProof/>
          </w:rPr>
          <w:t>11</w:t>
        </w:r>
      </w:hyperlink>
      <w:r w:rsidR="00026BC2">
        <w:rPr>
          <w:noProof/>
        </w:rPr>
        <w:t xml:space="preserve">, </w:t>
      </w:r>
      <w:hyperlink w:anchor="_ENREF_14" w:tooltip="Chauhan, 2016 #16" w:history="1">
        <w:r w:rsidR="003B5508">
          <w:rPr>
            <w:noProof/>
          </w:rPr>
          <w:t>14</w:t>
        </w:r>
      </w:hyperlink>
      <w:r w:rsidR="00026BC2">
        <w:rPr>
          <w:noProof/>
        </w:rPr>
        <w:t xml:space="preserve">, </w:t>
      </w:r>
      <w:hyperlink w:anchor="_ENREF_18" w:tooltip="Shnayder, 2005 #17" w:history="1">
        <w:r w:rsidR="003B5508">
          <w:rPr>
            <w:noProof/>
          </w:rPr>
          <w:t>18</w:t>
        </w:r>
      </w:hyperlink>
      <w:r w:rsidR="00026BC2">
        <w:rPr>
          <w:noProof/>
        </w:rPr>
        <w:t>]</w:t>
      </w:r>
      <w:r>
        <w:fldChar w:fldCharType="end"/>
      </w:r>
      <w:r>
        <w:t xml:space="preserve"> from patient body. There are different type of sensor use </w:t>
      </w:r>
      <w:r w:rsidR="004C38D4">
        <w:t>in</w:t>
      </w:r>
      <w:r>
        <w:t xml:space="preserve"> healthcare monitoring, each sensor has one role </w:t>
      </w:r>
      <w:r>
        <w:fldChar w:fldCharType="begin">
          <w:fldData xml:space="preserve">PEVuZE5vdGU+PENpdGU+PEF1dGhvcj5QYW50ZWxvcG91bG9zPC9BdXRob3I+PFllYXI+MjAxMDwv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</w:fldData>
        </w:fldChar>
      </w:r>
      <w:r w:rsidR="00AE18C6">
        <w:instrText xml:space="preserve"> ADDIN EN.CITE </w:instrText>
      </w:r>
      <w:r w:rsidR="00AE18C6">
        <w:fldChar w:fldCharType="begin">
          <w:fldData xml:space="preserve">PEVuZE5vdGU+PENpdGU+PEF1dGhvcj5QYW50ZWxvcG91bG9zPC9BdXRob3I+PFllYXI+MjAxMDwv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</w:fldData>
        </w:fldChar>
      </w:r>
      <w:r w:rsidR="00AE18C6">
        <w:instrText xml:space="preserve"> ADDIN EN.CITE.DATA </w:instrText>
      </w:r>
      <w:r w:rsidR="00AE18C6">
        <w:fldChar w:fldCharType="end"/>
      </w:r>
      <w:r>
        <w:fldChar w:fldCharType="separate"/>
      </w:r>
      <w:r w:rsidR="00AE18C6">
        <w:rPr>
          <w:noProof/>
        </w:rPr>
        <w:t>[</w:t>
      </w:r>
      <w:hyperlink w:anchor="_ENREF_13" w:tooltip="Pantelopoulos, 2010 #12" w:history="1">
        <w:r w:rsidR="003B5508">
          <w:rPr>
            <w:noProof/>
          </w:rPr>
          <w:t>13</w:t>
        </w:r>
      </w:hyperlink>
      <w:r w:rsidR="00AE18C6">
        <w:rPr>
          <w:noProof/>
        </w:rPr>
        <w:t>]</w:t>
      </w:r>
      <w:r>
        <w:fldChar w:fldCharType="end"/>
      </w:r>
      <w:r>
        <w:t xml:space="preserve"> for instance, Pulse sensor use to measure heart rate </w:t>
      </w:r>
      <w:r>
        <w:fldChar w:fldCharType="begin">
          <w:fldData xml:space="preserve">PEVuZE5vdGU+PENpdGU+PEF1dGhvcj5DaGF1aGFuPC9BdXRob3I+PFllYXI+MjAxNjwvWWVhcj48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</w:fldData>
        </w:fldChar>
      </w:r>
      <w:r w:rsidR="00026BC2">
        <w:instrText xml:space="preserve"> ADDIN EN.CITE </w:instrText>
      </w:r>
      <w:r w:rsidR="00026BC2">
        <w:fldChar w:fldCharType="begin">
          <w:fldData xml:space="preserve">PEVuZE5vdGU+PENpdGU+PEF1dGhvcj5DaGF1aGFuPC9BdXRob3I+PFllYXI+MjAxNjwvWWVhcj48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</w:fldData>
        </w:fldChar>
      </w:r>
      <w:r w:rsidR="00026BC2">
        <w:instrText xml:space="preserve"> ADDIN EN.CITE.DATA </w:instrText>
      </w:r>
      <w:r w:rsidR="00026BC2">
        <w:fldChar w:fldCharType="end"/>
      </w:r>
      <w:r>
        <w:fldChar w:fldCharType="separate"/>
      </w:r>
      <w:r w:rsidR="00026BC2">
        <w:rPr>
          <w:noProof/>
        </w:rPr>
        <w:t>[</w:t>
      </w:r>
      <w:hyperlink w:anchor="_ENREF_14" w:tooltip="Chauhan, 2016 #16" w:history="1">
        <w:r w:rsidR="003B5508">
          <w:rPr>
            <w:noProof/>
          </w:rPr>
          <w:t>14</w:t>
        </w:r>
      </w:hyperlink>
      <w:r w:rsidR="00026BC2">
        <w:rPr>
          <w:noProof/>
        </w:rPr>
        <w:t>]</w:t>
      </w:r>
      <w:r>
        <w:fldChar w:fldCharType="end"/>
      </w:r>
      <w:r>
        <w:t xml:space="preserve">, BMP180 sensor measuring blood pressure </w:t>
      </w:r>
      <w:r>
        <w:fldChar w:fldCharType="begin">
          <w:fldData xml:space="preserve">PEVuZE5vdGU+PENpdGU+PEF1dGhvcj5DaGF1aGFuPC9BdXRob3I+PFllYXI+MjAxNjwvWWVhcj48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</w:fldData>
        </w:fldChar>
      </w:r>
      <w:r w:rsidR="00026BC2">
        <w:instrText xml:space="preserve"> ADDIN EN.CITE </w:instrText>
      </w:r>
      <w:r w:rsidR="00026BC2">
        <w:fldChar w:fldCharType="begin">
          <w:fldData xml:space="preserve">PEVuZE5vdGU+PENpdGU+PEF1dGhvcj5DaGF1aGFuPC9BdXRob3I+PFllYXI+MjAxNjwvWWVhcj48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</w:fldData>
        </w:fldChar>
      </w:r>
      <w:r w:rsidR="00026BC2">
        <w:instrText xml:space="preserve"> ADDIN EN.CITE.DATA </w:instrText>
      </w:r>
      <w:r w:rsidR="00026BC2">
        <w:fldChar w:fldCharType="end"/>
      </w:r>
      <w:r>
        <w:fldChar w:fldCharType="separate"/>
      </w:r>
      <w:r w:rsidR="00026BC2">
        <w:rPr>
          <w:noProof/>
        </w:rPr>
        <w:t>[</w:t>
      </w:r>
      <w:hyperlink w:anchor="_ENREF_14" w:tooltip="Chauhan, 2016 #16" w:history="1">
        <w:r w:rsidR="003B5508">
          <w:rPr>
            <w:noProof/>
          </w:rPr>
          <w:t>14</w:t>
        </w:r>
      </w:hyperlink>
      <w:r w:rsidR="00026BC2">
        <w:rPr>
          <w:noProof/>
        </w:rPr>
        <w:t>]</w:t>
      </w:r>
      <w:r>
        <w:fldChar w:fldCharType="end"/>
      </w:r>
      <w:r>
        <w:t xml:space="preserve"> and ADS1292R sensor use for both ECG and respiration </w:t>
      </w:r>
      <w:r>
        <w:fldChar w:fldCharType="begin">
          <w:fldData xml:space="preserve">PEVuZE5vdGU+PENpdGU+PEF1dGhvcj5DaGF1aGFuPC9BdXRob3I+PFllYXI+MjAxNjwvWWVhcj48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</w:fldData>
        </w:fldChar>
      </w:r>
      <w:r w:rsidR="00026BC2">
        <w:instrText xml:space="preserve"> ADDIN EN.CITE </w:instrText>
      </w:r>
      <w:r w:rsidR="00026BC2">
        <w:fldChar w:fldCharType="begin">
          <w:fldData xml:space="preserve">PEVuZE5vdGU+PENpdGU+PEF1dGhvcj5DaGF1aGFuPC9BdXRob3I+PFllYXI+MjAxNjwvWWVhcj48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</w:fldData>
        </w:fldChar>
      </w:r>
      <w:r w:rsidR="00026BC2">
        <w:instrText xml:space="preserve"> ADDIN EN.CITE.DATA </w:instrText>
      </w:r>
      <w:r w:rsidR="00026BC2">
        <w:fldChar w:fldCharType="end"/>
      </w:r>
      <w:r>
        <w:fldChar w:fldCharType="separate"/>
      </w:r>
      <w:r w:rsidR="00026BC2">
        <w:rPr>
          <w:noProof/>
        </w:rPr>
        <w:t>[</w:t>
      </w:r>
      <w:hyperlink w:anchor="_ENREF_13" w:tooltip="Pantelopoulos, 2010 #12" w:history="1">
        <w:r w:rsidR="003B5508">
          <w:rPr>
            <w:noProof/>
          </w:rPr>
          <w:t>13</w:t>
        </w:r>
      </w:hyperlink>
      <w:r w:rsidR="00026BC2">
        <w:rPr>
          <w:noProof/>
        </w:rPr>
        <w:t xml:space="preserve">, </w:t>
      </w:r>
      <w:hyperlink w:anchor="_ENREF_14" w:tooltip="Chauhan, 2016 #16" w:history="1">
        <w:r w:rsidR="003B5508">
          <w:rPr>
            <w:noProof/>
          </w:rPr>
          <w:t>14</w:t>
        </w:r>
      </w:hyperlink>
      <w:r w:rsidR="00026BC2">
        <w:rPr>
          <w:noProof/>
        </w:rPr>
        <w:t>]</w:t>
      </w:r>
      <w:r>
        <w:fldChar w:fldCharType="end"/>
      </w:r>
      <w:r>
        <w:t>.</w:t>
      </w:r>
      <w:r w:rsidR="004C38D4">
        <w:t xml:space="preserve"> These sensors provide data from patients body, these output data either analogue or digital data format. Thus, sensors are connect to appropriate gateway that able to read these data and send it to databases.</w:t>
      </w:r>
    </w:p>
    <w:p w14:paraId="13CA65FD" w14:textId="4A828A41" w:rsidR="004C38D4" w:rsidRDefault="004C38D4" w:rsidP="00881A6E">
      <w:r w:rsidRPr="004C38D4">
        <w:lastRenderedPageBreak/>
        <w:t xml:space="preserve">In this research, </w:t>
      </w:r>
      <w:r>
        <w:t xml:space="preserve">Arduino Uno and </w:t>
      </w:r>
      <w:r w:rsidR="005454A0">
        <w:t>patient’s</w:t>
      </w:r>
      <w:r>
        <w:t xml:space="preserve"> smartphone </w:t>
      </w:r>
      <w:r w:rsidR="00B63A2F">
        <w:t>will be use as</w:t>
      </w:r>
      <w:r>
        <w:t xml:space="preserve"> gateway to </w:t>
      </w:r>
      <w:r w:rsidR="005454A0">
        <w:t xml:space="preserve">prove the concept of the proposed solution. However, healthcare solutions must </w:t>
      </w:r>
      <w:r w:rsidR="00B63A2F">
        <w:t>have e</w:t>
      </w:r>
      <w:r w:rsidR="00B63A2F" w:rsidRPr="00B63A2F">
        <w:t>lasticity</w:t>
      </w:r>
      <w:r w:rsidR="005454A0">
        <w:t xml:space="preserve"> </w:t>
      </w:r>
      <w:r w:rsidR="00B63A2F">
        <w:t>design, to be adapt with growth of the system, and</w:t>
      </w:r>
      <w:r w:rsidR="005454A0">
        <w:t xml:space="preserve"> hardware components</w:t>
      </w:r>
      <w:r w:rsidR="00B63A2F">
        <w:t xml:space="preserve"> must be</w:t>
      </w:r>
      <w:r w:rsidR="005454A0">
        <w:t xml:space="preserve"> improved continuously, due to the fact that hardware components are enhanced rabidly these days.</w:t>
      </w:r>
    </w:p>
    <w:p w14:paraId="12DB7266" w14:textId="2497B390" w:rsidR="00FB127E" w:rsidRDefault="00FB127E" w:rsidP="003B5508">
      <w:r>
        <w:t xml:space="preserve">Finally, Security </w:t>
      </w:r>
      <w:r w:rsidRPr="00F00E27">
        <w:t xml:space="preserve">measurements </w:t>
      </w:r>
      <w:r>
        <w:t xml:space="preserve">should be considering when dealing with people, data from data storing to data transformation. Healthcare databases sever from external and internal threats such as employees and hackers </w:t>
      </w:r>
      <w:r>
        <w:fldChar w:fldCharType="begin"/>
      </w:r>
      <w:r w:rsidR="00026BC2">
        <w:instrText xml:space="preserve"> ADDIN EN.CITE &lt;EndNote&gt;&lt;Cite&gt;&lt;Author&gt;Casola&lt;/Author&gt;&lt;Year&gt;2016&lt;/Year&gt;&lt;RecNum&gt;23&lt;/RecNum&gt;&lt;DisplayText&gt;[19]&lt;/DisplayText&gt;&lt;record&gt;&lt;rec-number&gt;23&lt;/rec-number&gt;&lt;foreign-keys&gt;&lt;key app="EN" db-id="5w20xwzenztzvvet259xvxwzafa22tswx0sp" timestamp="1487351924"&gt;23&lt;/key&gt;&lt;/foreign-keys&gt;&lt;ref-type name="Journal Article"&gt;17&lt;/ref-type&gt;&lt;contributors&gt;&lt;authors&gt;&lt;author&gt;V. Casola&lt;/author&gt;&lt;author&gt;A. Castiglione&lt;/author&gt;&lt;author&gt;K. K. R. Choo&lt;/author&gt;&lt;author&gt;C. Esposito&lt;/author&gt;&lt;/authors&gt;&lt;/contributors&gt;&lt;titles&gt;&lt;title&gt;Healthcare-Related Data in the Cloud: Challenges and Opportunities&lt;/title&gt;&lt;secondary-title&gt;IEEE Cloud Computing&lt;/secondary-title&gt;&lt;/titles&gt;&lt;periodical&gt;&lt;full-title&gt;IEEE Cloud Computing&lt;/full-title&gt;&lt;/periodical&gt;&lt;pages&gt;10-14&lt;/pages&gt;&lt;volume&gt;3&lt;/volume&gt;&lt;number&gt;6&lt;/number&gt;&lt;keywords&gt;&lt;keyword&gt;cloud computing&lt;/keyword&gt;&lt;keyword&gt;data protection&lt;/keyword&gt;&lt;keyword&gt;electronic health records&lt;/keyword&gt;&lt;keyword&gt;health care&lt;/keyword&gt;&lt;keyword&gt;security of data&lt;/keyword&gt;&lt;keyword&gt;cloud platforms&lt;/keyword&gt;&lt;keyword&gt;confidential medical records&lt;/keyword&gt;&lt;keyword&gt;confidential patient information&lt;/keyword&gt;&lt;keyword&gt;data protections&lt;/keyword&gt;&lt;keyword&gt;digital health related data management&lt;/keyword&gt;&lt;keyword&gt;electronic health systems&lt;/keyword&gt;&lt;keyword&gt;healthcare industry&lt;/keyword&gt;&lt;keyword&gt;healthcare-related data&lt;/keyword&gt;&lt;keyword&gt;privacy risk&lt;/keyword&gt;&lt;keyword&gt;security risk&lt;/keyword&gt;&lt;keyword&gt;Biomedical imaging&lt;/keyword&gt;&lt;keyword&gt;Electronic medical records&lt;/keyword&gt;&lt;keyword&gt;Europe&lt;/keyword&gt;&lt;keyword&gt;Hospitals&lt;/keyword&gt;&lt;keyword&gt;Security&lt;/keyword&gt;&lt;keyword&gt;cloud and the law&lt;/keyword&gt;&lt;keyword&gt;electronic heath records&lt;/keyword&gt;&lt;keyword&gt;healthcare&lt;/keyword&gt;&lt;keyword&gt;privacy&lt;/keyword&gt;&lt;/keywords&gt;&lt;dates&gt;&lt;year&gt;2016&lt;/year&gt;&lt;/dates&gt;&lt;isbn&gt;2325-6095&lt;/isbn&gt;&lt;urls&gt;&lt;/urls&gt;&lt;electronic-resource-num&gt;10.1109/MCC.2016.139&lt;/electronic-resource-num&gt;&lt;/record&gt;&lt;/Cite&gt;&lt;/EndNote&gt;</w:instrText>
      </w:r>
      <w:r>
        <w:fldChar w:fldCharType="separate"/>
      </w:r>
      <w:r w:rsidR="00026BC2">
        <w:rPr>
          <w:noProof/>
        </w:rPr>
        <w:t>[</w:t>
      </w:r>
      <w:hyperlink w:anchor="_ENREF_19" w:tooltip="Casola, 2016 #23" w:history="1">
        <w:r w:rsidR="003B5508">
          <w:rPr>
            <w:noProof/>
          </w:rPr>
          <w:t>19</w:t>
        </w:r>
      </w:hyperlink>
      <w:r w:rsidR="00026BC2">
        <w:rPr>
          <w:noProof/>
        </w:rPr>
        <w:t>]</w:t>
      </w:r>
      <w:r>
        <w:fldChar w:fldCharType="end"/>
      </w:r>
      <w:r>
        <w:t xml:space="preserve">. One of the research solution to solving these issues is  privacy preserving cloud </w:t>
      </w:r>
      <w:r>
        <w:fldChar w:fldCharType="begin"/>
      </w:r>
      <w:r w:rsidR="00026BC2">
        <w:instrText xml:space="preserve"> ADDIN EN.CITE &lt;EndNote&gt;&lt;Cite&gt;&lt;Author&gt;Esposito&lt;/Author&gt;&lt;Year&gt;2016&lt;/Year&gt;&lt;RecNum&gt;24&lt;/RecNum&gt;&lt;DisplayText&gt;[20]&lt;/DisplayText&gt;&lt;record&gt;&lt;rec-number&gt;24&lt;/rec-number&gt;&lt;foreign-keys&gt;&lt;key app="EN" db-id="5w20xwzenztzvvet259xvxwzafa22tswx0sp" timestamp="1487352028"&gt;24&lt;/key&gt;&lt;/foreign-keys&gt;&lt;ref-type name="Journal Article"&gt;17&lt;/ref-type&gt;&lt;contributors&gt;&lt;authors&gt;&lt;author&gt;C. Esposito&lt;/author&gt;&lt;author&gt;A. Castiglione&lt;/author&gt;&lt;author&gt;K. K. R. Choo&lt;/author&gt;&lt;/authors&gt;&lt;/contributors&gt;&lt;titles&gt;&lt;title&gt;Encryption-Based Solution for Data Sovereignty in Federated Clouds&lt;/title&gt;&lt;secondary-title&gt;IEEE Cloud Computing&lt;/secondary-title&gt;&lt;/titles&gt;&lt;periodical&gt;&lt;full-title&gt;IEEE Cloud Computing&lt;/full-title&gt;&lt;/periodical&gt;&lt;pages&gt;12-17&lt;/pages&gt;&lt;volume&gt;3&lt;/volume&gt;&lt;number&gt;1&lt;/number&gt;&lt;keywords&gt;&lt;keyword&gt;cloud computing&lt;/keyword&gt;&lt;keyword&gt;cryptography&lt;/keyword&gt;&lt;keyword&gt;data protection&lt;/keyword&gt;&lt;keyword&gt;middleware&lt;/keyword&gt;&lt;keyword&gt;outsourcing&lt;/keyword&gt;&lt;keyword&gt;business model&lt;/keyword&gt;&lt;keyword&gt;business practice&lt;/keyword&gt;&lt;keyword&gt;data elasticity&lt;/keyword&gt;&lt;keyword&gt;data migration&lt;/keyword&gt;&lt;keyword&gt;data outsourcing&lt;/keyword&gt;&lt;keyword&gt;data sovereignty protection&lt;/keyword&gt;&lt;keyword&gt;encryption-based analysis&lt;/keyword&gt;&lt;keyword&gt;federated clouds&lt;/keyword&gt;&lt;keyword&gt;heterogeneous cloud platform interoperability&lt;/keyword&gt;&lt;keyword&gt;hybrid clouds&lt;/keyword&gt;&lt;keyword&gt;judicial system&lt;/keyword&gt;&lt;keyword&gt;legal system&lt;/keyword&gt;&lt;keyword&gt;management model&lt;/keyword&gt;&lt;keyword&gt;middleware abstraction&lt;/keyword&gt;&lt;keyword&gt;privacy issue&lt;/keyword&gt;&lt;keyword&gt;security issue&lt;/keyword&gt;&lt;keyword&gt;Business practices&lt;/keyword&gt;&lt;keyword&gt;Data encryption&lt;/keyword&gt;&lt;keyword&gt;Data processing&lt;/keyword&gt;&lt;keyword&gt;Encryption&lt;/keyword&gt;&lt;keyword&gt;cloud&lt;/keyword&gt;&lt;keyword&gt;cloud federation&lt;/keyword&gt;&lt;keyword&gt;cloud services&lt;/keyword&gt;&lt;/keywords&gt;&lt;dates&gt;&lt;year&gt;2016&lt;/year&gt;&lt;/dates&gt;&lt;isbn&gt;2325-6095&lt;/isbn&gt;&lt;urls&gt;&lt;/urls&gt;&lt;electronic-resource-num&gt;10.1109/MCC.2016.18&lt;/electronic-resource-num&gt;&lt;/record&gt;&lt;/Cite&gt;&lt;/EndNote&gt;</w:instrText>
      </w:r>
      <w:r>
        <w:fldChar w:fldCharType="separate"/>
      </w:r>
      <w:r w:rsidR="00026BC2">
        <w:rPr>
          <w:noProof/>
        </w:rPr>
        <w:t>[</w:t>
      </w:r>
      <w:hyperlink w:anchor="_ENREF_20" w:tooltip="Esposito, 2016 #24" w:history="1">
        <w:r w:rsidR="003B5508">
          <w:rPr>
            <w:noProof/>
          </w:rPr>
          <w:t>20</w:t>
        </w:r>
      </w:hyperlink>
      <w:r w:rsidR="00026BC2">
        <w:rPr>
          <w:noProof/>
        </w:rPr>
        <w:t>]</w:t>
      </w:r>
      <w:r>
        <w:fldChar w:fldCharType="end"/>
      </w:r>
      <w:r>
        <w:t>. The solution was develop based on encrypting and decrypting techniques of data in the cloud rather than using the traditional solution of limiting the accessibility of patient’s data.</w:t>
      </w:r>
    </w:p>
    <w:p w14:paraId="531A3777" w14:textId="06A91B28" w:rsidR="00DE51A4" w:rsidRDefault="00C61DC9" w:rsidP="00D923D0">
      <w:pPr>
        <w:pStyle w:val="2"/>
        <w:numPr>
          <w:ilvl w:val="1"/>
          <w:numId w:val="4"/>
        </w:numPr>
      </w:pPr>
      <w:r>
        <w:t xml:space="preserve"> </w:t>
      </w:r>
      <w:bookmarkStart w:id="20" w:name="_Toc6129870"/>
      <w:r w:rsidR="00DE51A4">
        <w:t>Healthcare Sensors</w:t>
      </w:r>
      <w:bookmarkEnd w:id="20"/>
    </w:p>
    <w:p w14:paraId="2FCEB276" w14:textId="26F48108" w:rsidR="00DE51A4" w:rsidRDefault="00DE51A4" w:rsidP="003B5508">
      <w:r>
        <w:t xml:space="preserve">Healthcare medical data </w:t>
      </w:r>
      <w:r w:rsidR="00C61DC9">
        <w:t xml:space="preserve">are </w:t>
      </w:r>
      <w:r>
        <w:t xml:space="preserve">collection through </w:t>
      </w:r>
      <w:r w:rsidR="00C61DC9">
        <w:t xml:space="preserve">several </w:t>
      </w:r>
      <w:r>
        <w:t>warless sensor</w:t>
      </w:r>
      <w:r w:rsidR="00C61DC9">
        <w:t xml:space="preserve">, these healthcare sensors </w:t>
      </w:r>
      <w:r>
        <w:t xml:space="preserve"> are wildly use nowadays </w:t>
      </w:r>
      <w:r>
        <w:fldChar w:fldCharType="begin">
          <w:fldData xml:space="preserve">PEVuZE5vdGU+PENpdGU+PEF1dGhvcj5DYXRhcmludWNjaTwvQXV0aG9yPjxZZWFyPjIwMTU8L1ll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</w:fldData>
        </w:fldChar>
      </w:r>
      <w:r w:rsidR="00026BC2">
        <w:instrText xml:space="preserve"> ADDIN EN.CITE </w:instrText>
      </w:r>
      <w:r w:rsidR="00026BC2">
        <w:fldChar w:fldCharType="begin">
          <w:fldData xml:space="preserve">PEVuZE5vdGU+PENpdGU+PEF1dGhvcj5DYXRhcmludWNjaTwvQXV0aG9yPjxZZWFyPjIwMTU8L1ll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</w:fldData>
        </w:fldChar>
      </w:r>
      <w:r w:rsidR="00026BC2">
        <w:instrText xml:space="preserve"> ADDIN EN.CITE.DATA </w:instrText>
      </w:r>
      <w:r w:rsidR="00026BC2">
        <w:fldChar w:fldCharType="end"/>
      </w:r>
      <w:r>
        <w:fldChar w:fldCharType="separate"/>
      </w:r>
      <w:r w:rsidR="00026BC2">
        <w:rPr>
          <w:noProof/>
        </w:rPr>
        <w:t>[</w:t>
      </w:r>
      <w:hyperlink w:anchor="_ENREF_4" w:tooltip="Dohr, 2010 #9" w:history="1">
        <w:r w:rsidR="003B5508">
          <w:rPr>
            <w:noProof/>
          </w:rPr>
          <w:t>4</w:t>
        </w:r>
      </w:hyperlink>
      <w:r w:rsidR="00026BC2">
        <w:rPr>
          <w:noProof/>
        </w:rPr>
        <w:t xml:space="preserve">, </w:t>
      </w:r>
      <w:hyperlink w:anchor="_ENREF_7" w:tooltip="Dudakiya, 2016 #2" w:history="1">
        <w:r w:rsidR="003B5508">
          <w:rPr>
            <w:noProof/>
          </w:rPr>
          <w:t>7</w:t>
        </w:r>
      </w:hyperlink>
      <w:r w:rsidR="00026BC2">
        <w:rPr>
          <w:noProof/>
        </w:rPr>
        <w:t xml:space="preserve">, </w:t>
      </w:r>
      <w:hyperlink w:anchor="_ENREF_9" w:tooltip="Nienhold, 2016 #6" w:history="1">
        <w:r w:rsidR="003B5508">
          <w:rPr>
            <w:noProof/>
          </w:rPr>
          <w:t>9</w:t>
        </w:r>
      </w:hyperlink>
      <w:r w:rsidR="00026BC2">
        <w:rPr>
          <w:noProof/>
        </w:rPr>
        <w:t xml:space="preserve">, </w:t>
      </w:r>
      <w:hyperlink w:anchor="_ENREF_11" w:tooltip="Catarinucci, 2015 #11" w:history="1">
        <w:r w:rsidR="003B5508">
          <w:rPr>
            <w:noProof/>
          </w:rPr>
          <w:t>11</w:t>
        </w:r>
      </w:hyperlink>
      <w:r w:rsidR="00026BC2">
        <w:rPr>
          <w:noProof/>
        </w:rPr>
        <w:t xml:space="preserve">, </w:t>
      </w:r>
      <w:hyperlink w:anchor="_ENREF_13" w:tooltip="Pantelopoulos, 2010 #12" w:history="1">
        <w:r w:rsidR="003B5508">
          <w:rPr>
            <w:noProof/>
          </w:rPr>
          <w:t>13</w:t>
        </w:r>
      </w:hyperlink>
      <w:r w:rsidR="00026BC2">
        <w:rPr>
          <w:noProof/>
        </w:rPr>
        <w:t xml:space="preserve">, </w:t>
      </w:r>
      <w:hyperlink w:anchor="_ENREF_14" w:tooltip="Chauhan, 2016 #16" w:history="1">
        <w:r w:rsidR="003B5508">
          <w:rPr>
            <w:noProof/>
          </w:rPr>
          <w:t>14</w:t>
        </w:r>
      </w:hyperlink>
      <w:r w:rsidR="00026BC2">
        <w:rPr>
          <w:noProof/>
        </w:rPr>
        <w:t xml:space="preserve">, </w:t>
      </w:r>
      <w:hyperlink w:anchor="_ENREF_18" w:tooltip="Shnayder, 2005 #17" w:history="1">
        <w:r w:rsidR="003B5508">
          <w:rPr>
            <w:noProof/>
          </w:rPr>
          <w:t>18</w:t>
        </w:r>
      </w:hyperlink>
      <w:r w:rsidR="00026BC2">
        <w:rPr>
          <w:noProof/>
        </w:rPr>
        <w:t>]</w:t>
      </w:r>
      <w:r>
        <w:fldChar w:fldCharType="end"/>
      </w:r>
      <w:r>
        <w:t xml:space="preserve">. However, the different collaboration </w:t>
      </w:r>
      <w:r w:rsidR="00C61DC9">
        <w:t>between</w:t>
      </w:r>
      <w:r>
        <w:t xml:space="preserve"> these sensors</w:t>
      </w:r>
      <w:r w:rsidR="00C61DC9">
        <w:t xml:space="preserve"> and different systems to with each other c</w:t>
      </w:r>
      <w:r>
        <w:t xml:space="preserve">an </w:t>
      </w:r>
      <w:r w:rsidR="00C61DC9">
        <w:t>have the</w:t>
      </w:r>
      <w:r>
        <w:t xml:space="preserve"> potential to develop enhanced system</w:t>
      </w:r>
      <w:r w:rsidR="00C61DC9">
        <w:t>s, which</w:t>
      </w:r>
      <w:r>
        <w:t xml:space="preserve"> will influence our life in positive way.</w:t>
      </w:r>
    </w:p>
    <w:p w14:paraId="27A137BA" w14:textId="22084202" w:rsidR="00DE51A4" w:rsidRDefault="00DE51A4" w:rsidP="003B5508">
      <w:r>
        <w:t xml:space="preserve">In work related to sensors in healthcare system, in this work </w:t>
      </w:r>
      <w:r>
        <w:fldChar w:fldCharType="begin">
          <w:fldData xml:space="preserve">PEVuZE5vdGU+PENpdGU+PEF1dGhvcj5IYXNzYW5hbGllcmFnaDwvQXV0aG9yPjxZZWFyPjIwMTU8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</w:fldData>
        </w:fldChar>
      </w:r>
      <w:r w:rsidR="00AE18C6">
        <w:instrText xml:space="preserve"> ADDIN EN.CITE </w:instrText>
      </w:r>
      <w:r w:rsidR="00AE18C6">
        <w:fldChar w:fldCharType="begin">
          <w:fldData xml:space="preserve">PEVuZE5vdGU+PENpdGU+PEF1dGhvcj5IYXNzYW5hbGllcmFnaDwvQXV0aG9yPjxZZWFyPjIwMTU8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</w:fldData>
        </w:fldChar>
      </w:r>
      <w:r w:rsidR="00AE18C6">
        <w:instrText xml:space="preserve"> ADDIN EN.CITE.DATA </w:instrText>
      </w:r>
      <w:r w:rsidR="00AE18C6">
        <w:fldChar w:fldCharType="end"/>
      </w:r>
      <w:r>
        <w:fldChar w:fldCharType="separate"/>
      </w:r>
      <w:r w:rsidR="00AE18C6">
        <w:rPr>
          <w:noProof/>
        </w:rPr>
        <w:t>[</w:t>
      </w:r>
      <w:hyperlink w:anchor="_ENREF_8" w:tooltip="Hassanalieragh, 2015 #3" w:history="1">
        <w:r w:rsidR="003B5508">
          <w:rPr>
            <w:noProof/>
          </w:rPr>
          <w:t>8</w:t>
        </w:r>
      </w:hyperlink>
      <w:r w:rsidR="00AE18C6">
        <w:rPr>
          <w:noProof/>
        </w:rPr>
        <w:t>]</w:t>
      </w:r>
      <w:r>
        <w:fldChar w:fldCharType="end"/>
      </w:r>
      <w:r>
        <w:t>, multiple sensors measuring various values such as heart rate and skin temperature are connected to network through data aggregator such as smartphone. Then the data transmitted from patient’s location to central data centre such as hospital databases. The data analysis in this for this project has three layers, data storage, visualization and analysis</w:t>
      </w:r>
      <w:r w:rsidR="0065219E">
        <w:t xml:space="preserve">, shown in </w:t>
      </w:r>
      <w:r w:rsidR="00037842">
        <w:t>(figure 2)</w:t>
      </w:r>
      <w:r>
        <w:t>. Moreover, a machine learning has been used in this work to e</w:t>
      </w:r>
      <w:r w:rsidRPr="00B42F1A">
        <w:t xml:space="preserve">quip </w:t>
      </w:r>
      <w:r>
        <w:t xml:space="preserve">data analysis process with new variables </w:t>
      </w:r>
      <w:r w:rsidR="0065219E">
        <w:t>cloud</w:t>
      </w:r>
      <w:r>
        <w:t xml:space="preserve"> be related to the processes</w:t>
      </w:r>
      <w:r w:rsidR="0065219E">
        <w:t xml:space="preserve"> of patients data to make right decisions</w:t>
      </w:r>
      <w:r>
        <w:t xml:space="preserve">. </w:t>
      </w:r>
    </w:p>
    <w:p w14:paraId="6EE3B2C2" w14:textId="77777777" w:rsidR="00DE51A4" w:rsidRDefault="00DE51A4" w:rsidP="00DE51A4">
      <w:pPr>
        <w:keepNext/>
      </w:pPr>
      <w:r>
        <w:rPr>
          <w:noProof/>
          <w:lang w:val="en-US"/>
        </w:rPr>
        <w:drawing>
          <wp:anchor distT="0" distB="0" distL="114300" distR="114300" simplePos="0" relativeHeight="251847168" behindDoc="0" locked="0" layoutInCell="1" allowOverlap="1" wp14:anchorId="022EED15" wp14:editId="5138384B">
            <wp:simplePos x="0" y="0"/>
            <wp:positionH relativeFrom="margin">
              <wp:posOffset>685800</wp:posOffset>
            </wp:positionH>
            <wp:positionV relativeFrom="paragraph">
              <wp:posOffset>53340</wp:posOffset>
            </wp:positionV>
            <wp:extent cx="4096385" cy="2466975"/>
            <wp:effectExtent l="76200" t="76200" r="132715" b="1428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2084"/>
                    <a:stretch/>
                  </pic:blipFill>
                  <pic:spPr bwMode="auto">
                    <a:xfrm>
                      <a:off x="0" y="0"/>
                      <a:ext cx="4096385" cy="2466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4DB4AA" w14:textId="77777777" w:rsidR="00DE51A4" w:rsidRDefault="00DE51A4" w:rsidP="00DE51A4">
      <w:pPr>
        <w:keepNext/>
      </w:pPr>
    </w:p>
    <w:p w14:paraId="30189EB9" w14:textId="77777777" w:rsidR="00DE51A4" w:rsidRDefault="00DE51A4" w:rsidP="00DE51A4">
      <w:pPr>
        <w:keepNext/>
      </w:pPr>
    </w:p>
    <w:p w14:paraId="3B8DE531" w14:textId="77777777" w:rsidR="00DE51A4" w:rsidRDefault="00DE51A4" w:rsidP="00DE51A4">
      <w:pPr>
        <w:keepNext/>
      </w:pPr>
    </w:p>
    <w:p w14:paraId="4D9E554D" w14:textId="77777777" w:rsidR="00DE51A4" w:rsidRDefault="00DE51A4" w:rsidP="00DE51A4">
      <w:pPr>
        <w:keepNext/>
      </w:pPr>
    </w:p>
    <w:p w14:paraId="4E3B5645" w14:textId="77777777" w:rsidR="00DE51A4" w:rsidRDefault="00DE51A4" w:rsidP="00DE51A4">
      <w:pPr>
        <w:keepNext/>
      </w:pPr>
    </w:p>
    <w:p w14:paraId="5569731A" w14:textId="77777777" w:rsidR="00DE51A4" w:rsidRDefault="00DE51A4" w:rsidP="00DE51A4">
      <w:pPr>
        <w:keepNext/>
      </w:pPr>
    </w:p>
    <w:p w14:paraId="497184B6" w14:textId="77777777" w:rsidR="00DE51A4" w:rsidRDefault="00DE51A4" w:rsidP="00DE51A4">
      <w:pPr>
        <w:keepNext/>
      </w:pPr>
    </w:p>
    <w:p w14:paraId="180C70AF" w14:textId="18550F1B" w:rsidR="00E229B7" w:rsidRPr="00037842" w:rsidRDefault="00DE51A4" w:rsidP="003B5508">
      <w:pPr>
        <w:pStyle w:val="a4"/>
        <w:ind w:firstLine="720"/>
        <w:rPr>
          <w:rFonts w:eastAsia="NimbusRomNo9L-Regu" w:cs="Times New Roman"/>
          <w:i w:val="0"/>
          <w:color w:val="1F4E79" w:themeColor="accent1" w:themeShade="80"/>
          <w:sz w:val="22"/>
          <w:szCs w:val="22"/>
        </w:rPr>
      </w:pPr>
      <w:bookmarkStart w:id="21" w:name="_Toc481588169"/>
      <w:bookmarkStart w:id="22" w:name="_Toc480821220"/>
      <w:bookmarkStart w:id="23" w:name="_Toc477802909"/>
      <w:r w:rsidRPr="00037842">
        <w:rPr>
          <w:rFonts w:cs="Times New Roman"/>
          <w:i w:val="0"/>
          <w:color w:val="1F4E79" w:themeColor="accent1" w:themeShade="80"/>
          <w:sz w:val="22"/>
          <w:szCs w:val="22"/>
        </w:rPr>
        <w:t xml:space="preserve">Figure </w:t>
      </w:r>
      <w:r w:rsidRPr="00037842">
        <w:rPr>
          <w:rFonts w:cs="Times New Roman"/>
          <w:i w:val="0"/>
          <w:color w:val="1F4E79" w:themeColor="accent1" w:themeShade="80"/>
          <w:sz w:val="22"/>
          <w:szCs w:val="22"/>
        </w:rPr>
        <w:fldChar w:fldCharType="begin"/>
      </w:r>
      <w:r w:rsidRPr="00037842">
        <w:rPr>
          <w:rFonts w:cs="Times New Roman"/>
          <w:i w:val="0"/>
          <w:color w:val="1F4E79" w:themeColor="accent1" w:themeShade="80"/>
          <w:sz w:val="22"/>
          <w:szCs w:val="22"/>
        </w:rPr>
        <w:instrText xml:space="preserve"> SEQ Figure \* ARABIC </w:instrText>
      </w:r>
      <w:r w:rsidRPr="00037842">
        <w:rPr>
          <w:rFonts w:cs="Times New Roman"/>
          <w:i w:val="0"/>
          <w:color w:val="1F4E79" w:themeColor="accent1" w:themeShade="80"/>
          <w:sz w:val="22"/>
          <w:szCs w:val="22"/>
        </w:rPr>
        <w:fldChar w:fldCharType="separate"/>
      </w:r>
      <w:r w:rsidR="00224704">
        <w:rPr>
          <w:rFonts w:cs="Times New Roman"/>
          <w:i w:val="0"/>
          <w:noProof/>
          <w:color w:val="1F4E79" w:themeColor="accent1" w:themeShade="80"/>
          <w:sz w:val="22"/>
          <w:szCs w:val="22"/>
        </w:rPr>
        <w:t>2</w:t>
      </w:r>
      <w:r w:rsidRPr="00037842">
        <w:rPr>
          <w:rFonts w:cs="Times New Roman"/>
          <w:i w:val="0"/>
          <w:noProof/>
          <w:color w:val="1F4E79" w:themeColor="accent1" w:themeShade="80"/>
          <w:sz w:val="22"/>
          <w:szCs w:val="22"/>
        </w:rPr>
        <w:fldChar w:fldCharType="end"/>
      </w:r>
      <w:r w:rsidRPr="00037842">
        <w:rPr>
          <w:rFonts w:cs="Times New Roman"/>
          <w:i w:val="0"/>
          <w:color w:val="1F4E79" w:themeColor="accent1" w:themeShade="80"/>
          <w:sz w:val="22"/>
          <w:szCs w:val="22"/>
        </w:rPr>
        <w:t xml:space="preserve">: Remote monitoring Components, based on </w:t>
      </w:r>
      <w:r w:rsidRPr="00037842">
        <w:rPr>
          <w:rFonts w:eastAsia="NimbusRomNo9L-Regu" w:cs="Times New Roman"/>
          <w:i w:val="0"/>
          <w:color w:val="1F4E79" w:themeColor="accent1" w:themeShade="80"/>
          <w:sz w:val="22"/>
          <w:szCs w:val="22"/>
        </w:rPr>
        <w:t xml:space="preserve">IoT-Cloud architecture </w:t>
      </w:r>
      <w:r w:rsidRPr="00037842">
        <w:rPr>
          <w:rFonts w:eastAsia="NimbusRomNo9L-Regu" w:cs="Times New Roman"/>
          <w:i w:val="0"/>
          <w:color w:val="1F4E79" w:themeColor="accent1" w:themeShade="80"/>
          <w:sz w:val="22"/>
          <w:szCs w:val="22"/>
        </w:rPr>
        <w:fldChar w:fldCharType="begin">
          <w:fldData xml:space="preserve">PEVuZE5vdGU+PENpdGU+PEF1dGhvcj5IYXNzYW5hbGllcmFnaDwvQXV0aG9yPjxZZWFyPjIwMTU8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</w:fldData>
        </w:fldChar>
      </w:r>
      <w:r w:rsidR="00AE18C6" w:rsidRPr="00037842">
        <w:rPr>
          <w:rFonts w:eastAsia="NimbusRomNo9L-Regu" w:cs="Times New Roman"/>
          <w:i w:val="0"/>
          <w:color w:val="1F4E79" w:themeColor="accent1" w:themeShade="80"/>
          <w:sz w:val="22"/>
          <w:szCs w:val="22"/>
        </w:rPr>
        <w:instrText xml:space="preserve"> ADDIN EN.CITE </w:instrText>
      </w:r>
      <w:r w:rsidR="00AE18C6" w:rsidRPr="00037842">
        <w:rPr>
          <w:rFonts w:eastAsia="NimbusRomNo9L-Regu" w:cs="Times New Roman"/>
          <w:i w:val="0"/>
          <w:color w:val="1F4E79" w:themeColor="accent1" w:themeShade="80"/>
          <w:sz w:val="22"/>
          <w:szCs w:val="22"/>
        </w:rPr>
        <w:fldChar w:fldCharType="begin">
          <w:fldData xml:space="preserve">PEVuZE5vdGU+PENpdGU+PEF1dGhvcj5IYXNzYW5hbGllcmFnaDwvQXV0aG9yPjxZZWFyPjIwMTU8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</w:fldData>
        </w:fldChar>
      </w:r>
      <w:r w:rsidR="00AE18C6" w:rsidRPr="00037842">
        <w:rPr>
          <w:rFonts w:eastAsia="NimbusRomNo9L-Regu" w:cs="Times New Roman"/>
          <w:i w:val="0"/>
          <w:color w:val="1F4E79" w:themeColor="accent1" w:themeShade="80"/>
          <w:sz w:val="22"/>
          <w:szCs w:val="22"/>
        </w:rPr>
        <w:instrText xml:space="preserve"> ADDIN EN.CITE.DATA </w:instrText>
      </w:r>
      <w:r w:rsidR="00AE18C6" w:rsidRPr="00037842">
        <w:rPr>
          <w:rFonts w:eastAsia="NimbusRomNo9L-Regu" w:cs="Times New Roman"/>
          <w:i w:val="0"/>
          <w:color w:val="1F4E79" w:themeColor="accent1" w:themeShade="80"/>
          <w:sz w:val="22"/>
          <w:szCs w:val="22"/>
        </w:rPr>
      </w:r>
      <w:r w:rsidR="00AE18C6" w:rsidRPr="00037842">
        <w:rPr>
          <w:rFonts w:eastAsia="NimbusRomNo9L-Regu" w:cs="Times New Roman"/>
          <w:i w:val="0"/>
          <w:color w:val="1F4E79" w:themeColor="accent1" w:themeShade="80"/>
          <w:sz w:val="22"/>
          <w:szCs w:val="22"/>
        </w:rPr>
        <w:fldChar w:fldCharType="end"/>
      </w:r>
      <w:r w:rsidRPr="00037842">
        <w:rPr>
          <w:rFonts w:eastAsia="NimbusRomNo9L-Regu" w:cs="Times New Roman"/>
          <w:i w:val="0"/>
          <w:color w:val="1F4E79" w:themeColor="accent1" w:themeShade="80"/>
          <w:sz w:val="22"/>
          <w:szCs w:val="22"/>
        </w:rPr>
      </w:r>
      <w:r w:rsidRPr="00037842">
        <w:rPr>
          <w:rFonts w:eastAsia="NimbusRomNo9L-Regu" w:cs="Times New Roman"/>
          <w:i w:val="0"/>
          <w:color w:val="1F4E79" w:themeColor="accent1" w:themeShade="80"/>
          <w:sz w:val="22"/>
          <w:szCs w:val="22"/>
        </w:rPr>
        <w:fldChar w:fldCharType="separate"/>
      </w:r>
      <w:bookmarkEnd w:id="22"/>
      <w:bookmarkEnd w:id="23"/>
      <w:r w:rsidR="00AE18C6" w:rsidRPr="00037842">
        <w:rPr>
          <w:rFonts w:eastAsia="NimbusRomNo9L-Regu" w:cs="Times New Roman"/>
          <w:i w:val="0"/>
          <w:noProof/>
          <w:color w:val="1F4E79" w:themeColor="accent1" w:themeShade="80"/>
          <w:sz w:val="22"/>
          <w:szCs w:val="22"/>
        </w:rPr>
        <w:t>[</w:t>
      </w:r>
      <w:hyperlink w:anchor="_ENREF_8" w:tooltip="Hassanalieragh, 2015 #3" w:history="1">
        <w:r w:rsidR="003B5508" w:rsidRPr="00037842">
          <w:rPr>
            <w:rFonts w:eastAsia="NimbusRomNo9L-Regu" w:cs="Times New Roman"/>
            <w:i w:val="0"/>
            <w:noProof/>
            <w:color w:val="1F4E79" w:themeColor="accent1" w:themeShade="80"/>
            <w:sz w:val="22"/>
            <w:szCs w:val="22"/>
          </w:rPr>
          <w:t>8</w:t>
        </w:r>
      </w:hyperlink>
      <w:r w:rsidR="00AE18C6" w:rsidRPr="00037842">
        <w:rPr>
          <w:rFonts w:eastAsia="NimbusRomNo9L-Regu" w:cs="Times New Roman"/>
          <w:i w:val="0"/>
          <w:noProof/>
          <w:color w:val="1F4E79" w:themeColor="accent1" w:themeShade="80"/>
          <w:sz w:val="22"/>
          <w:szCs w:val="22"/>
        </w:rPr>
        <w:t>]</w:t>
      </w:r>
      <w:bookmarkEnd w:id="21"/>
      <w:r w:rsidRPr="00037842">
        <w:rPr>
          <w:rFonts w:eastAsia="NimbusRomNo9L-Regu" w:cs="Times New Roman"/>
          <w:i w:val="0"/>
          <w:color w:val="1F4E79" w:themeColor="accent1" w:themeShade="80"/>
          <w:sz w:val="22"/>
          <w:szCs w:val="22"/>
        </w:rPr>
        <w:fldChar w:fldCharType="end"/>
      </w:r>
    </w:p>
    <w:p w14:paraId="7D78A48B" w14:textId="2CD9D822" w:rsidR="00DE51A4" w:rsidRDefault="00DE51A4" w:rsidP="003B5508">
      <w:r>
        <w:t xml:space="preserve">In this paper </w:t>
      </w:r>
      <w:r>
        <w:fldChar w:fldCharType="begin">
          <w:fldData xml:space="preserve">PEVuZE5vdGU+PENpdGU+PEF1dGhvcj5DaGF1aGFuPC9BdXRob3I+PFllYXI+MjAxNjwvWWVhcj48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</w:fldData>
        </w:fldChar>
      </w:r>
      <w:r w:rsidR="00026BC2">
        <w:instrText xml:space="preserve"> ADDIN EN.CITE </w:instrText>
      </w:r>
      <w:r w:rsidR="00026BC2">
        <w:fldChar w:fldCharType="begin">
          <w:fldData xml:space="preserve">PEVuZE5vdGU+PENpdGU+PEF1dGhvcj5DaGF1aGFuPC9BdXRob3I+PFllYXI+MjAxNjwvWWVhcj48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</w:fldData>
        </w:fldChar>
      </w:r>
      <w:r w:rsidR="00026BC2">
        <w:instrText xml:space="preserve"> ADDIN EN.CITE.DATA </w:instrText>
      </w:r>
      <w:r w:rsidR="00026BC2">
        <w:fldChar w:fldCharType="end"/>
      </w:r>
      <w:r>
        <w:fldChar w:fldCharType="separate"/>
      </w:r>
      <w:r w:rsidR="00026BC2">
        <w:rPr>
          <w:noProof/>
        </w:rPr>
        <w:t>[</w:t>
      </w:r>
      <w:hyperlink w:anchor="_ENREF_14" w:tooltip="Chauhan, 2016 #16" w:history="1">
        <w:r w:rsidR="003B5508">
          <w:rPr>
            <w:noProof/>
          </w:rPr>
          <w:t>14</w:t>
        </w:r>
      </w:hyperlink>
      <w:r w:rsidR="00026BC2">
        <w:rPr>
          <w:noProof/>
        </w:rPr>
        <w:t>]</w:t>
      </w:r>
      <w:r>
        <w:fldChar w:fldCharType="end"/>
      </w:r>
      <w:r>
        <w:t xml:space="preserve"> a collection of physical data such as blood pressure (BMP180 sensor), heart rate (Pulse sensor) and ECG (ADS1292R sensor). Which is collected using different type of WSN stated. Sensors ware connected to Raspberry Pi to send physical data in real time, this technique strength the usability of the system. Moreover, the authors mentioned that using </w:t>
      </w:r>
      <w:r>
        <w:lastRenderedPageBreak/>
        <w:t xml:space="preserve">such a system that is able to provide the communication between patient and doctor, sending the right data to doctor and receiving prescript from doctor can reduce the number of visit to doctors and hospital </w:t>
      </w:r>
      <w:r>
        <w:fldChar w:fldCharType="begin">
          <w:fldData xml:space="preserve">PEVuZE5vdGU+PENpdGU+PEF1dGhvcj5DaGF1aGFuPC9BdXRob3I+PFllYXI+MjAxNjwvWWVhcj48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</w:fldData>
        </w:fldChar>
      </w:r>
      <w:r w:rsidR="00026BC2">
        <w:instrText xml:space="preserve"> ADDIN EN.CITE </w:instrText>
      </w:r>
      <w:r w:rsidR="00026BC2">
        <w:fldChar w:fldCharType="begin">
          <w:fldData xml:space="preserve">PEVuZE5vdGU+PENpdGU+PEF1dGhvcj5DaGF1aGFuPC9BdXRob3I+PFllYXI+MjAxNjwvWWVhcj48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</w:fldData>
        </w:fldChar>
      </w:r>
      <w:r w:rsidR="00026BC2">
        <w:instrText xml:space="preserve"> ADDIN EN.CITE.DATA </w:instrText>
      </w:r>
      <w:r w:rsidR="00026BC2">
        <w:fldChar w:fldCharType="end"/>
      </w:r>
      <w:r>
        <w:fldChar w:fldCharType="separate"/>
      </w:r>
      <w:r w:rsidR="00026BC2">
        <w:rPr>
          <w:noProof/>
        </w:rPr>
        <w:t>[</w:t>
      </w:r>
      <w:hyperlink w:anchor="_ENREF_4" w:tooltip="Dohr, 2010 #9" w:history="1">
        <w:r w:rsidR="003B5508">
          <w:rPr>
            <w:noProof/>
          </w:rPr>
          <w:t>4</w:t>
        </w:r>
      </w:hyperlink>
      <w:r w:rsidR="00026BC2">
        <w:rPr>
          <w:noProof/>
        </w:rPr>
        <w:t xml:space="preserve">, </w:t>
      </w:r>
      <w:hyperlink w:anchor="_ENREF_14" w:tooltip="Chauhan, 2016 #16" w:history="1">
        <w:r w:rsidR="003B5508">
          <w:rPr>
            <w:noProof/>
          </w:rPr>
          <w:t>14</w:t>
        </w:r>
      </w:hyperlink>
      <w:r w:rsidR="00026BC2">
        <w:rPr>
          <w:noProof/>
        </w:rPr>
        <w:t xml:space="preserve">, </w:t>
      </w:r>
      <w:hyperlink w:anchor="_ENREF_18" w:tooltip="Shnayder, 2005 #17" w:history="1">
        <w:r w:rsidR="003B5508">
          <w:rPr>
            <w:noProof/>
          </w:rPr>
          <w:t>18</w:t>
        </w:r>
      </w:hyperlink>
      <w:r w:rsidR="00026BC2">
        <w:rPr>
          <w:noProof/>
        </w:rPr>
        <w:t>]</w:t>
      </w:r>
      <w:r>
        <w:fldChar w:fldCharType="end"/>
      </w:r>
      <w:r>
        <w:t>, Which lead to the advantage of reducing costs significantly.</w:t>
      </w:r>
    </w:p>
    <w:p w14:paraId="184D658E" w14:textId="18957735" w:rsidR="00DE51A4" w:rsidRDefault="00DE51A4" w:rsidP="003B5508">
      <w:r>
        <w:t xml:space="preserve">The combination of wireless sensors network (WSN) </w:t>
      </w:r>
      <w:r>
        <w:fldChar w:fldCharType="begin">
          <w:fldData xml:space="preserve">PEVuZE5vdGU+PENpdGU+PEF1dGhvcj5DaGF1aGFuPC9BdXRob3I+PFllYXI+MjAxNjwvWWVhcj48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</w:fldData>
        </w:fldChar>
      </w:r>
      <w:r w:rsidR="00026BC2">
        <w:instrText xml:space="preserve"> ADDIN EN.CITE </w:instrText>
      </w:r>
      <w:r w:rsidR="00026BC2">
        <w:fldChar w:fldCharType="begin">
          <w:fldData xml:space="preserve">PEVuZE5vdGU+PENpdGU+PEF1dGhvcj5DaGF1aGFuPC9BdXRob3I+PFllYXI+MjAxNjwvWWVhcj48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</w:fldData>
        </w:fldChar>
      </w:r>
      <w:r w:rsidR="00026BC2">
        <w:instrText xml:space="preserve"> ADDIN EN.CITE.DATA </w:instrText>
      </w:r>
      <w:r w:rsidR="00026BC2">
        <w:fldChar w:fldCharType="end"/>
      </w:r>
      <w:r>
        <w:fldChar w:fldCharType="separate"/>
      </w:r>
      <w:r w:rsidR="00026BC2">
        <w:rPr>
          <w:noProof/>
        </w:rPr>
        <w:t>[</w:t>
      </w:r>
      <w:hyperlink w:anchor="_ENREF_14" w:tooltip="Chauhan, 2016 #16" w:history="1">
        <w:r w:rsidR="003B5508">
          <w:rPr>
            <w:noProof/>
          </w:rPr>
          <w:t>14</w:t>
        </w:r>
      </w:hyperlink>
      <w:r w:rsidR="00026BC2">
        <w:rPr>
          <w:noProof/>
        </w:rPr>
        <w:t>]</w:t>
      </w:r>
      <w:r>
        <w:fldChar w:fldCharType="end"/>
      </w:r>
      <w:r>
        <w:t xml:space="preserve"> and radio frequency identification (RFID) used to propose a smart hospital system (SHS) </w:t>
      </w:r>
      <w:r>
        <w:fldChar w:fldCharType="begin">
          <w:fldData xml:space="preserve">PEVuZE5vdGU+PENpdGU+PEF1dGhvcj5DYXRhcmludWNjaTwvQXV0aG9yPjxZZWFyPjIwMTU8L1ll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</w:fldData>
        </w:fldChar>
      </w:r>
      <w:r w:rsidR="00AE18C6">
        <w:instrText xml:space="preserve"> ADDIN EN.CITE </w:instrText>
      </w:r>
      <w:r w:rsidR="00AE18C6">
        <w:fldChar w:fldCharType="begin">
          <w:fldData xml:space="preserve">PEVuZE5vdGU+PENpdGU+PEF1dGhvcj5DYXRhcmludWNjaTwvQXV0aG9yPjxZZWFyPjIwMTU8L1ll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</w:fldData>
        </w:fldChar>
      </w:r>
      <w:r w:rsidR="00AE18C6">
        <w:instrText xml:space="preserve"> ADDIN EN.CITE.DATA </w:instrText>
      </w:r>
      <w:r w:rsidR="00AE18C6">
        <w:fldChar w:fldCharType="end"/>
      </w:r>
      <w:r>
        <w:fldChar w:fldCharType="separate"/>
      </w:r>
      <w:r w:rsidR="00AE18C6">
        <w:rPr>
          <w:noProof/>
        </w:rPr>
        <w:t>[</w:t>
      </w:r>
      <w:hyperlink w:anchor="_ENREF_11" w:tooltip="Catarinucci, 2015 #11" w:history="1">
        <w:r w:rsidR="003B5508">
          <w:rPr>
            <w:noProof/>
          </w:rPr>
          <w:t>11</w:t>
        </w:r>
      </w:hyperlink>
      <w:r w:rsidR="00AE18C6">
        <w:rPr>
          <w:noProof/>
        </w:rPr>
        <w:t>]</w:t>
      </w:r>
      <w:r>
        <w:fldChar w:fldCharType="end"/>
      </w:r>
      <w:r>
        <w:t xml:space="preserve"> in addition to smartphone through a protocol call (COAP)/IPv6. The system responsibilities are to collect data about patients for both environmental and physiological.  The SHS architecture shown </w:t>
      </w:r>
      <w:r w:rsidR="0065219E">
        <w:t xml:space="preserve">in </w:t>
      </w:r>
      <w:r w:rsidR="00037842">
        <w:t>(figure 3)</w:t>
      </w:r>
      <w:r>
        <w:t xml:space="preserve">. </w:t>
      </w:r>
    </w:p>
    <w:p w14:paraId="15EA68E2" w14:textId="0D975525" w:rsidR="00DE51A4" w:rsidRDefault="0065219E" w:rsidP="00E229B7">
      <w:pPr>
        <w:keepNext/>
      </w:pPr>
      <w:r>
        <w:rPr>
          <w:noProof/>
          <w:lang w:val="en-US"/>
        </w:rPr>
        <w:drawing>
          <wp:anchor distT="0" distB="0" distL="114300" distR="114300" simplePos="0" relativeHeight="251846144" behindDoc="0" locked="0" layoutInCell="1" allowOverlap="1" wp14:anchorId="794422B2" wp14:editId="0C5EC355">
            <wp:simplePos x="0" y="0"/>
            <wp:positionH relativeFrom="margin">
              <wp:posOffset>1666875</wp:posOffset>
            </wp:positionH>
            <wp:positionV relativeFrom="paragraph">
              <wp:posOffset>113665</wp:posOffset>
            </wp:positionV>
            <wp:extent cx="1878965" cy="2324100"/>
            <wp:effectExtent l="76200" t="76200" r="140335" b="13335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878965" cy="23241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5CC66078" w14:textId="77777777" w:rsidR="00DE51A4" w:rsidRDefault="00DE51A4" w:rsidP="00DE51A4">
      <w:pPr>
        <w:pStyle w:val="a6"/>
        <w:keepNext/>
        <w:ind w:left="360"/>
      </w:pPr>
    </w:p>
    <w:p w14:paraId="416FC88A" w14:textId="77777777" w:rsidR="00DE51A4" w:rsidRDefault="00DE51A4" w:rsidP="00DE51A4">
      <w:pPr>
        <w:pStyle w:val="a6"/>
        <w:keepNext/>
        <w:ind w:left="360"/>
      </w:pPr>
    </w:p>
    <w:p w14:paraId="786D3404" w14:textId="77777777" w:rsidR="00DE51A4" w:rsidRDefault="00DE51A4" w:rsidP="00DE51A4">
      <w:pPr>
        <w:pStyle w:val="a6"/>
        <w:keepNext/>
        <w:ind w:left="360"/>
      </w:pPr>
    </w:p>
    <w:p w14:paraId="10716E26" w14:textId="77777777" w:rsidR="00DE51A4" w:rsidRDefault="00DE51A4" w:rsidP="00DE51A4">
      <w:pPr>
        <w:pStyle w:val="a6"/>
        <w:keepNext/>
        <w:ind w:left="360"/>
      </w:pPr>
    </w:p>
    <w:p w14:paraId="6A9B6279" w14:textId="77777777" w:rsidR="00DE51A4" w:rsidRDefault="00DE51A4" w:rsidP="00DE51A4">
      <w:pPr>
        <w:pStyle w:val="a6"/>
        <w:keepNext/>
        <w:ind w:left="360"/>
      </w:pPr>
    </w:p>
    <w:p w14:paraId="661D9E69" w14:textId="77777777" w:rsidR="00DE51A4" w:rsidRDefault="00DE51A4" w:rsidP="00DE51A4">
      <w:pPr>
        <w:pStyle w:val="a6"/>
        <w:keepNext/>
        <w:ind w:left="360"/>
      </w:pPr>
    </w:p>
    <w:p w14:paraId="195315E9" w14:textId="77777777" w:rsidR="00DE51A4" w:rsidRDefault="00DE51A4" w:rsidP="00DE51A4">
      <w:pPr>
        <w:pStyle w:val="a6"/>
        <w:keepNext/>
        <w:ind w:left="360"/>
      </w:pPr>
    </w:p>
    <w:p w14:paraId="237C5779" w14:textId="77777777" w:rsidR="00DE51A4" w:rsidRDefault="00DE51A4" w:rsidP="00DE51A4">
      <w:pPr>
        <w:pStyle w:val="a6"/>
        <w:keepNext/>
        <w:ind w:left="360"/>
      </w:pPr>
    </w:p>
    <w:p w14:paraId="74348FE6" w14:textId="77777777" w:rsidR="00DE51A4" w:rsidRDefault="00DE51A4" w:rsidP="00DE51A4">
      <w:pPr>
        <w:pStyle w:val="a6"/>
        <w:keepNext/>
        <w:ind w:left="360"/>
      </w:pPr>
    </w:p>
    <w:p w14:paraId="1F816DAE" w14:textId="77777777" w:rsidR="00DE51A4" w:rsidRDefault="00DE51A4" w:rsidP="00DE51A4">
      <w:pPr>
        <w:pStyle w:val="a6"/>
        <w:keepNext/>
        <w:ind w:left="360"/>
      </w:pPr>
    </w:p>
    <w:p w14:paraId="716E8613" w14:textId="2941B733" w:rsidR="00E229B7" w:rsidRDefault="00E229B7" w:rsidP="00E229B7">
      <w:pPr>
        <w:pStyle w:val="a4"/>
        <w:jc w:val="left"/>
        <w:rPr>
          <w:sz w:val="22"/>
          <w:szCs w:val="22"/>
        </w:rPr>
      </w:pPr>
      <w:bookmarkStart w:id="24" w:name="_Toc477802910"/>
      <w:bookmarkStart w:id="25" w:name="_Toc480821221"/>
    </w:p>
    <w:p w14:paraId="43598141" w14:textId="255F90E4" w:rsidR="00DE51A4" w:rsidRPr="00037842" w:rsidRDefault="00DE51A4" w:rsidP="003B5508">
      <w:pPr>
        <w:pStyle w:val="a4"/>
        <w:ind w:left="2160" w:firstLine="720"/>
        <w:jc w:val="left"/>
        <w:rPr>
          <w:i w:val="0"/>
          <w:color w:val="1F4E79" w:themeColor="accent1" w:themeShade="80"/>
          <w:sz w:val="22"/>
          <w:szCs w:val="22"/>
        </w:rPr>
      </w:pPr>
      <w:bookmarkStart w:id="26" w:name="_Toc481588170"/>
      <w:r w:rsidRPr="00037842">
        <w:rPr>
          <w:i w:val="0"/>
          <w:color w:val="1F4E79" w:themeColor="accent1" w:themeShade="80"/>
          <w:sz w:val="22"/>
          <w:szCs w:val="22"/>
        </w:rPr>
        <w:t xml:space="preserve">Figure </w:t>
      </w:r>
      <w:r w:rsidRPr="00037842">
        <w:rPr>
          <w:i w:val="0"/>
          <w:color w:val="1F4E79" w:themeColor="accent1" w:themeShade="80"/>
          <w:sz w:val="22"/>
          <w:szCs w:val="22"/>
        </w:rPr>
        <w:fldChar w:fldCharType="begin"/>
      </w:r>
      <w:r w:rsidRPr="00037842">
        <w:rPr>
          <w:i w:val="0"/>
          <w:color w:val="1F4E79" w:themeColor="accent1" w:themeShade="80"/>
          <w:sz w:val="22"/>
          <w:szCs w:val="22"/>
        </w:rPr>
        <w:instrText xml:space="preserve"> SEQ Figure \* ARABIC </w:instrText>
      </w:r>
      <w:r w:rsidRPr="00037842">
        <w:rPr>
          <w:i w:val="0"/>
          <w:color w:val="1F4E79" w:themeColor="accent1" w:themeShade="80"/>
          <w:sz w:val="22"/>
          <w:szCs w:val="22"/>
        </w:rPr>
        <w:fldChar w:fldCharType="separate"/>
      </w:r>
      <w:r w:rsidR="00224704">
        <w:rPr>
          <w:i w:val="0"/>
          <w:noProof/>
          <w:color w:val="1F4E79" w:themeColor="accent1" w:themeShade="80"/>
          <w:sz w:val="22"/>
          <w:szCs w:val="22"/>
        </w:rPr>
        <w:t>3</w:t>
      </w:r>
      <w:r w:rsidRPr="00037842">
        <w:rPr>
          <w:i w:val="0"/>
          <w:noProof/>
          <w:color w:val="1F4E79" w:themeColor="accent1" w:themeShade="80"/>
          <w:sz w:val="22"/>
          <w:szCs w:val="22"/>
        </w:rPr>
        <w:fldChar w:fldCharType="end"/>
      </w:r>
      <w:r w:rsidRPr="00037842">
        <w:rPr>
          <w:i w:val="0"/>
          <w:color w:val="1F4E79" w:themeColor="accent1" w:themeShade="80"/>
          <w:sz w:val="22"/>
          <w:szCs w:val="22"/>
        </w:rPr>
        <w:t>: SHS architecture</w:t>
      </w:r>
      <w:bookmarkEnd w:id="24"/>
      <w:bookmarkEnd w:id="25"/>
      <w:r w:rsidR="00E53554" w:rsidRPr="00037842">
        <w:rPr>
          <w:i w:val="0"/>
          <w:color w:val="1F4E79" w:themeColor="accent1" w:themeShade="80"/>
          <w:sz w:val="22"/>
          <w:szCs w:val="22"/>
        </w:rPr>
        <w:t xml:space="preserve"> </w:t>
      </w:r>
      <w:r w:rsidR="0065219E" w:rsidRPr="00037842">
        <w:rPr>
          <w:i w:val="0"/>
          <w:color w:val="1F4E79" w:themeColor="accent1" w:themeShade="80"/>
          <w:sz w:val="22"/>
          <w:szCs w:val="22"/>
        </w:rPr>
        <w:fldChar w:fldCharType="begin">
          <w:fldData xml:space="preserve">PEVuZE5vdGU+PENpdGU+PEF1dGhvcj5DYXRhcmludWNjaTwvQXV0aG9yPjxZZWFyPjIwMTU8L1ll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</w:fldData>
        </w:fldChar>
      </w:r>
      <w:r w:rsidR="00AE18C6" w:rsidRPr="00037842">
        <w:rPr>
          <w:i w:val="0"/>
          <w:color w:val="1F4E79" w:themeColor="accent1" w:themeShade="80"/>
          <w:sz w:val="22"/>
          <w:szCs w:val="22"/>
        </w:rPr>
        <w:instrText xml:space="preserve"> ADDIN EN.CITE </w:instrText>
      </w:r>
      <w:r w:rsidR="00AE18C6" w:rsidRPr="00037842">
        <w:rPr>
          <w:i w:val="0"/>
          <w:color w:val="1F4E79" w:themeColor="accent1" w:themeShade="80"/>
          <w:sz w:val="22"/>
          <w:szCs w:val="22"/>
        </w:rPr>
        <w:fldChar w:fldCharType="begin">
          <w:fldData xml:space="preserve">PEVuZE5vdGU+PENpdGU+PEF1dGhvcj5DYXRhcmludWNjaTwvQXV0aG9yPjxZZWFyPjIwMTU8L1ll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</w:fldData>
        </w:fldChar>
      </w:r>
      <w:r w:rsidR="00AE18C6" w:rsidRPr="00037842">
        <w:rPr>
          <w:i w:val="0"/>
          <w:color w:val="1F4E79" w:themeColor="accent1" w:themeShade="80"/>
          <w:sz w:val="22"/>
          <w:szCs w:val="22"/>
        </w:rPr>
        <w:instrText xml:space="preserve"> ADDIN EN.CITE.DATA </w:instrText>
      </w:r>
      <w:r w:rsidR="00AE18C6" w:rsidRPr="00037842">
        <w:rPr>
          <w:i w:val="0"/>
          <w:color w:val="1F4E79" w:themeColor="accent1" w:themeShade="80"/>
          <w:sz w:val="22"/>
          <w:szCs w:val="22"/>
        </w:rPr>
      </w:r>
      <w:r w:rsidR="00AE18C6" w:rsidRPr="00037842">
        <w:rPr>
          <w:i w:val="0"/>
          <w:color w:val="1F4E79" w:themeColor="accent1" w:themeShade="80"/>
          <w:sz w:val="22"/>
          <w:szCs w:val="22"/>
        </w:rPr>
        <w:fldChar w:fldCharType="end"/>
      </w:r>
      <w:r w:rsidR="0065219E" w:rsidRPr="00037842">
        <w:rPr>
          <w:i w:val="0"/>
          <w:color w:val="1F4E79" w:themeColor="accent1" w:themeShade="80"/>
          <w:sz w:val="22"/>
          <w:szCs w:val="22"/>
        </w:rPr>
      </w:r>
      <w:r w:rsidR="0065219E" w:rsidRPr="00037842">
        <w:rPr>
          <w:i w:val="0"/>
          <w:color w:val="1F4E79" w:themeColor="accent1" w:themeShade="80"/>
          <w:sz w:val="22"/>
          <w:szCs w:val="22"/>
        </w:rPr>
        <w:fldChar w:fldCharType="separate"/>
      </w:r>
      <w:r w:rsidR="00AE18C6" w:rsidRPr="00037842">
        <w:rPr>
          <w:i w:val="0"/>
          <w:noProof/>
          <w:color w:val="1F4E79" w:themeColor="accent1" w:themeShade="80"/>
          <w:sz w:val="22"/>
          <w:szCs w:val="22"/>
        </w:rPr>
        <w:t>[</w:t>
      </w:r>
      <w:hyperlink w:anchor="_ENREF_11" w:tooltip="Catarinucci, 2015 #11" w:history="1">
        <w:r w:rsidR="003B5508" w:rsidRPr="00037842">
          <w:rPr>
            <w:i w:val="0"/>
            <w:noProof/>
            <w:color w:val="1F4E79" w:themeColor="accent1" w:themeShade="80"/>
            <w:sz w:val="22"/>
            <w:szCs w:val="22"/>
          </w:rPr>
          <w:t>11</w:t>
        </w:r>
      </w:hyperlink>
      <w:r w:rsidR="00AE18C6" w:rsidRPr="00037842">
        <w:rPr>
          <w:i w:val="0"/>
          <w:noProof/>
          <w:color w:val="1F4E79" w:themeColor="accent1" w:themeShade="80"/>
          <w:sz w:val="22"/>
          <w:szCs w:val="22"/>
        </w:rPr>
        <w:t>]</w:t>
      </w:r>
      <w:bookmarkEnd w:id="26"/>
      <w:r w:rsidR="0065219E" w:rsidRPr="00037842">
        <w:rPr>
          <w:i w:val="0"/>
          <w:color w:val="1F4E79" w:themeColor="accent1" w:themeShade="80"/>
          <w:sz w:val="22"/>
          <w:szCs w:val="22"/>
        </w:rPr>
        <w:fldChar w:fldCharType="end"/>
      </w:r>
    </w:p>
    <w:p w14:paraId="6C74499D" w14:textId="490F2486" w:rsidR="00DE51A4" w:rsidRDefault="00DE51A4" w:rsidP="003B5508">
      <w:proofErr w:type="spellStart"/>
      <w:r>
        <w:t>WonedRing</w:t>
      </w:r>
      <w:proofErr w:type="spellEnd"/>
      <w:r>
        <w:t xml:space="preserve"> is wearable sensor developed to detect and analyse user’s activities </w:t>
      </w:r>
      <w:r>
        <w:fldChar w:fldCharType="begin">
          <w:fldData xml:space="preserve">PEVuZE5vdGU+PENpdGU+PEF1dGhvcj5aaG91PC9BdXRob3I+PFllYXI+MjAxNTwvWWVhcj48UmVj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</w:fldData>
        </w:fldChar>
      </w:r>
      <w:r w:rsidR="00AE18C6">
        <w:instrText xml:space="preserve"> ADDIN EN.CITE </w:instrText>
      </w:r>
      <w:r w:rsidR="00AE18C6">
        <w:fldChar w:fldCharType="begin">
          <w:fldData xml:space="preserve">PEVuZE5vdGU+PENpdGU+PEF1dGhvcj5aaG91PC9BdXRob3I+PFllYXI+MjAxNTwvWWVhcj48UmVj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</w:fldData>
        </w:fldChar>
      </w:r>
      <w:r w:rsidR="00AE18C6">
        <w:instrText xml:space="preserve"> ADDIN EN.CITE.DATA </w:instrText>
      </w:r>
      <w:r w:rsidR="00AE18C6">
        <w:fldChar w:fldCharType="end"/>
      </w:r>
      <w:r>
        <w:fldChar w:fldCharType="separate"/>
      </w:r>
      <w:r w:rsidR="00AE18C6">
        <w:rPr>
          <w:noProof/>
        </w:rPr>
        <w:t>[</w:t>
      </w:r>
      <w:hyperlink w:anchor="_ENREF_5" w:tooltip="Zhou, 2015 #19" w:history="1">
        <w:r w:rsidR="003B5508">
          <w:rPr>
            <w:noProof/>
          </w:rPr>
          <w:t>5</w:t>
        </w:r>
      </w:hyperlink>
      <w:r w:rsidR="00AE18C6">
        <w:rPr>
          <w:noProof/>
        </w:rPr>
        <w:t>]</w:t>
      </w:r>
      <w:r>
        <w:fldChar w:fldCharType="end"/>
      </w:r>
      <w:r>
        <w:t xml:space="preserve">. The sensor use for elderly people to monitor their activities in daily bases and send it to their supporters such as family member, doctor or neighbour to know information about their health status to be safe living independent. The system challenges were to solve the issues of recognize the activity of the user such as walking, eating, running, brushing and so on. Also, finding a useful information from monitoring user activities and deliver these data to the authorised party. User’s activities are stored in databases then the system filter these activities to get useful data and share it with supporters. Camera also can be use as sensor to provide information about user’s activities, a micro camera used in this work </w:t>
      </w:r>
      <w:r>
        <w:fldChar w:fldCharType="begin"/>
      </w:r>
      <w:r w:rsidR="003B5508">
        <w:instrText xml:space="preserve"> ADDIN EN.CITE &lt;EndNote&gt;&lt;Cite&gt;&lt;Author&gt;Wang&lt;/Author&gt;&lt;Year&gt;2014&lt;/Year&gt;&lt;RecNum&gt;20&lt;/RecNum&gt;&lt;DisplayText&gt;[21]&lt;/DisplayText&gt;&lt;record&gt;&lt;rec-number&gt;20&lt;/rec-number&gt;&lt;foreign-keys&gt;&lt;key app="EN" db-id="5w20xwzenztzvvet259xvxwzafa22tswx0sp" timestamp="1487165323"&gt;20&lt;/key&gt;&lt;/foreign-keys&gt;&lt;ref-type name="Journal Article"&gt;17&lt;/ref-type&gt;&lt;contributors&gt;&lt;authors&gt;&lt;author&gt;Yong Wang&lt;/author&gt;&lt;author&gt;Dianhong Wang&lt;/author&gt;&lt;author&gt;Fenxiong Chen&lt;/author&gt;&lt;/authors&gt;&lt;/contributors&gt;&lt;titles&gt;&lt;title&gt;Abnormal Behavior Detection Using Trajectory Analysis in Camera Sensor Networks&lt;/title&gt;&lt;secondary-title&gt;International Journal of Distributed Sensor Networks&lt;/secondary-title&gt;&lt;/titles&gt;&lt;periodical&gt;&lt;full-title&gt;International Journal of Distributed Sensor Networks&lt;/full-title&gt;&lt;/periodical&gt;&lt;pages&gt;839045&lt;/pages&gt;&lt;volume&gt;10&lt;/volume&gt;&lt;number&gt;1&lt;/number&gt;&lt;dates&gt;&lt;year&gt;2014&lt;/year&gt;&lt;/dates&gt;&lt;urls&gt;&lt;related-urls&gt;&lt;url&gt;http://journals.sagepub.com/doi/abs/10.1155/2014/839045&lt;/url&gt;&lt;/related-urls&gt;&lt;/urls&gt;&lt;electronic-resource-num&gt;doi:10.1155/2014/839045&lt;/electronic-resource-num&gt;&lt;/record&gt;&lt;/Cite&gt;&lt;/EndNote&gt;</w:instrText>
      </w:r>
      <w:r>
        <w:fldChar w:fldCharType="separate"/>
      </w:r>
      <w:r w:rsidR="003B5508">
        <w:rPr>
          <w:noProof/>
        </w:rPr>
        <w:t>[</w:t>
      </w:r>
      <w:hyperlink w:anchor="_ENREF_21" w:tooltip="Wang, 2014 #20" w:history="1">
        <w:r w:rsidR="003B5508">
          <w:rPr>
            <w:noProof/>
          </w:rPr>
          <w:t>21</w:t>
        </w:r>
      </w:hyperlink>
      <w:r w:rsidR="003B5508">
        <w:rPr>
          <w:noProof/>
        </w:rPr>
        <w:t>]</w:t>
      </w:r>
      <w:r>
        <w:fldChar w:fldCharType="end"/>
      </w:r>
      <w:r>
        <w:t xml:space="preserve"> to identify abnormal movement or behaviour of objects in front of the camera. However, the authors of Wondering </w:t>
      </w:r>
      <w:r>
        <w:fldChar w:fldCharType="begin">
          <w:fldData xml:space="preserve">PEVuZE5vdGU+PENpdGU+PEF1dGhvcj5aaG91PC9BdXRob3I+PFllYXI+MjAxNTwvWWVhcj48UmVj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</w:fldData>
        </w:fldChar>
      </w:r>
      <w:r w:rsidR="00AE18C6">
        <w:instrText xml:space="preserve"> ADDIN EN.CITE </w:instrText>
      </w:r>
      <w:r w:rsidR="00AE18C6">
        <w:fldChar w:fldCharType="begin">
          <w:fldData xml:space="preserve">PEVuZE5vdGU+PENpdGU+PEF1dGhvcj5aaG91PC9BdXRob3I+PFllYXI+MjAxNTwvWWVhcj48UmVj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</w:fldData>
        </w:fldChar>
      </w:r>
      <w:r w:rsidR="00AE18C6">
        <w:instrText xml:space="preserve"> ADDIN EN.CITE.DATA </w:instrText>
      </w:r>
      <w:r w:rsidR="00AE18C6">
        <w:fldChar w:fldCharType="end"/>
      </w:r>
      <w:r>
        <w:fldChar w:fldCharType="separate"/>
      </w:r>
      <w:r w:rsidR="00AE18C6">
        <w:rPr>
          <w:noProof/>
        </w:rPr>
        <w:t>[</w:t>
      </w:r>
      <w:hyperlink w:anchor="_ENREF_5" w:tooltip="Zhou, 2015 #19" w:history="1">
        <w:r w:rsidR="003B5508">
          <w:rPr>
            <w:noProof/>
          </w:rPr>
          <w:t>5</w:t>
        </w:r>
      </w:hyperlink>
      <w:r w:rsidR="00AE18C6">
        <w:rPr>
          <w:noProof/>
        </w:rPr>
        <w:t>]</w:t>
      </w:r>
      <w:r>
        <w:fldChar w:fldCharType="end"/>
      </w:r>
      <w:r>
        <w:t xml:space="preserve"> stat that is inconvenience to install number of cameras and restrict users to be in that range of camera coverage. In addition, this may </w:t>
      </w:r>
      <w:r w:rsidRPr="00AA01D8">
        <w:t xml:space="preserve">assault </w:t>
      </w:r>
      <w:r w:rsidR="00E229B7">
        <w:t>user’s confidentiality.</w:t>
      </w:r>
    </w:p>
    <w:p w14:paraId="1B5115AF" w14:textId="4093B2FE" w:rsidR="001C4573" w:rsidRPr="00DB62E6" w:rsidRDefault="00C61DC9" w:rsidP="00D923D0">
      <w:pPr>
        <w:pStyle w:val="2"/>
        <w:numPr>
          <w:ilvl w:val="1"/>
          <w:numId w:val="4"/>
        </w:numPr>
      </w:pPr>
      <w:r>
        <w:t xml:space="preserve"> </w:t>
      </w:r>
      <w:bookmarkStart w:id="27" w:name="_Toc6129871"/>
      <w:r w:rsidR="005F2F84" w:rsidRPr="00DB62E6">
        <w:t>R</w:t>
      </w:r>
      <w:r w:rsidR="00027E65" w:rsidRPr="00DB62E6">
        <w:t xml:space="preserve">elated </w:t>
      </w:r>
      <w:r w:rsidR="00B17737" w:rsidRPr="00DB62E6">
        <w:t>Work</w:t>
      </w:r>
      <w:bookmarkEnd w:id="14"/>
      <w:r w:rsidR="003349CB">
        <w:t xml:space="preserve"> in the field</w:t>
      </w:r>
      <w:bookmarkEnd w:id="27"/>
    </w:p>
    <w:p w14:paraId="11A16AF3" w14:textId="72CDB0F5" w:rsidR="00B63A2F" w:rsidRDefault="00C748C3" w:rsidP="001A0F87">
      <w:pPr>
        <w:rPr>
          <w:rFonts w:cs="NimbusRomNo9L-Medi"/>
        </w:rPr>
      </w:pPr>
      <w:r>
        <w:t xml:space="preserve">Improving healthcare using </w:t>
      </w:r>
      <w:r w:rsidRPr="00C748C3">
        <w:t>Raspberry Pi</w:t>
      </w:r>
      <w:r w:rsidR="00E20E13">
        <w:t>,</w:t>
      </w:r>
      <w:r>
        <w:t xml:space="preserve"> is another work to help in remote monitoring, in this work </w:t>
      </w:r>
      <w:r>
        <w:fldChar w:fldCharType="begin"/>
      </w:r>
      <w:r w:rsidR="00AE18C6">
        <w:instrText xml:space="preserve"> ADDIN EN.CITE &lt;EndNote&gt;&lt;Cite&gt;&lt;Author&gt;Gupta&lt;/Author&gt;&lt;Year&gt;2015&lt;/Year&gt;&lt;RecNum&gt;1&lt;/RecNum&gt;&lt;DisplayText&gt;[6]&lt;/DisplayText&gt;&lt;record&gt;&lt;rec-number&gt;1&lt;/rec-number&gt;&lt;foreign-keys&gt;&lt;key app="EN" db-id="5w20xwzenztzvvet259xvxwzafa22tswx0sp" timestamp="1481303439"&gt;1&lt;/key&gt;&lt;/foreign-keys&gt;&lt;ref-type name="Conference Proceedings"&gt;10&lt;/ref-type&gt;&lt;contributors&gt;&lt;authors&gt;&lt;author&gt;M. S. D. Gupta&lt;/author&gt;&lt;author&gt;V. Patchava&lt;/author&gt;&lt;author&gt;V. Menezes&lt;/author&gt;&lt;/authors&gt;&lt;/contributors&gt;&lt;titles&gt;&lt;title&gt;Healthcare based on IoT using Raspberry Pi&lt;/title&gt;&lt;secondary-title&gt;2015 International Conference on Green Computing and Internet of Things (ICGCIoT)&lt;/secondary-title&gt;&lt;alt-title&gt;2015 International Conference on Green Computing and Internet of Things (ICGCIoT)&lt;/alt-title&gt;&lt;/titles&gt;&lt;pages&gt;796-799&lt;/pages&gt;&lt;keywords&gt;&lt;keyword&gt;SQL&lt;/keyword&gt;&lt;keyword&gt;cellular radio&lt;/keyword&gt;&lt;keyword&gt;electrocardiography&lt;/keyword&gt;&lt;keyword&gt;microcomputers&lt;/keyword&gt;&lt;keyword&gt;microprocessor chips&lt;/keyword&gt;&lt;keyword&gt;patient monitoring&lt;/keyword&gt;&lt;keyword&gt;telemedicine&lt;/keyword&gt;&lt;keyword&gt;ARMll microprocessor&lt;/keyword&gt;&lt;keyword&gt;ECG&lt;/keyword&gt;&lt;keyword&gt;GSM module&lt;/keyword&gt;&lt;keyword&gt;MySQLdb module&lt;/keyword&gt;&lt;keyword&gt;Raspberry pi controlled remote monitoring system&lt;/keyword&gt;&lt;keyword&gt;authorized personnel&lt;/keyword&gt;&lt;keyword&gt;credit card sized single board computer&lt;/keyword&gt;&lt;keyword&gt;electrocardiogram&lt;/keyword&gt;&lt;keyword&gt;healthcare&lt;/keyword&gt;&lt;keyword&gt;loT&lt;/keyword&gt;&lt;keyword&gt;medical community&lt;/keyword&gt;&lt;keyword&gt;Biomedical monitoring&lt;/keyword&gt;&lt;keyword&gt;Databases&lt;/keyword&gt;&lt;keyword&gt;GSM&lt;/keyword&gt;&lt;keyword&gt;Heart beat&lt;/keyword&gt;&lt;keyword&gt;Medical services&lt;/keyword&gt;&lt;keyword&gt;Monitoring&lt;/keyword&gt;&lt;keyword&gt;Healthcare applications&lt;/keyword&gt;&lt;keyword&gt;Internet of things&lt;/keyword&gt;&lt;keyword&gt;Raspberry pi&lt;/keyword&gt;&lt;/keywords&gt;&lt;dates&gt;&lt;year&gt;2015&lt;/year&gt;&lt;pub-dates&gt;&lt;date&gt;8-10 Oct. 2015&lt;/date&gt;&lt;/pub-dates&gt;&lt;/dates&gt;&lt;urls&gt;&lt;/urls&gt;&lt;electronic-resource-num&gt;10.1109/ICGCIoT.2015.7380571&lt;/electronic-resource-num&gt;&lt;/record&gt;&lt;/Cite&gt;&lt;/EndNote&gt;</w:instrText>
      </w:r>
      <w:r>
        <w:fldChar w:fldCharType="separate"/>
      </w:r>
      <w:r w:rsidR="00AE18C6">
        <w:rPr>
          <w:noProof/>
        </w:rPr>
        <w:t>[</w:t>
      </w:r>
      <w:hyperlink w:anchor="_ENREF_6" w:tooltip="Gupta, 2015 #1" w:history="1">
        <w:r w:rsidR="003B5508">
          <w:rPr>
            <w:noProof/>
          </w:rPr>
          <w:t>6</w:t>
        </w:r>
      </w:hyperlink>
      <w:r w:rsidR="00AE18C6">
        <w:rPr>
          <w:noProof/>
        </w:rPr>
        <w:t>]</w:t>
      </w:r>
      <w:r>
        <w:fldChar w:fldCharType="end"/>
      </w:r>
      <w:r>
        <w:t xml:space="preserve"> authors </w:t>
      </w:r>
      <w:r w:rsidRPr="00C748C3">
        <w:t xml:space="preserve">focused </w:t>
      </w:r>
      <w:r>
        <w:t xml:space="preserve"> on </w:t>
      </w:r>
      <w:r w:rsidR="00E20E13">
        <w:t>monitoring one parameter which is ECG sign</w:t>
      </w:r>
      <w:r w:rsidR="00EB62C5">
        <w:t xml:space="preserve">. The </w:t>
      </w:r>
      <w:r w:rsidR="00EB62C5" w:rsidRPr="00C748C3">
        <w:t>Raspberry Pi</w:t>
      </w:r>
      <w:r w:rsidR="00EB62C5">
        <w:t xml:space="preserve"> </w:t>
      </w:r>
      <w:r w:rsidR="00ED7FEA">
        <w:t>was</w:t>
      </w:r>
      <w:r w:rsidR="00EB62C5">
        <w:t xml:space="preserve"> </w:t>
      </w:r>
      <w:r w:rsidR="001C44B5">
        <w:t>use</w:t>
      </w:r>
      <w:r w:rsidR="00EB62C5">
        <w:t xml:space="preserve"> as getaway to collect the ECG data from different wearable machines and send it to the databases. </w:t>
      </w:r>
      <w:r w:rsidR="00CC6E88">
        <w:t>Therefore,</w:t>
      </w:r>
      <w:r w:rsidR="00EB62C5">
        <w:t xml:space="preserve"> any change in the data the </w:t>
      </w:r>
      <w:r w:rsidR="00EB62C5" w:rsidRPr="00C748C3">
        <w:t>Raspberry Pi</w:t>
      </w:r>
      <w:r w:rsidR="00EB62C5">
        <w:t xml:space="preserve"> will update the databases using </w:t>
      </w:r>
      <w:proofErr w:type="spellStart"/>
      <w:r w:rsidR="00182AA6">
        <w:t>MySQLdb</w:t>
      </w:r>
      <w:proofErr w:type="spellEnd"/>
      <w:r w:rsidR="00182AA6">
        <w:t>. In addition, a wireless network (GSM) used to send alert to doctor in case of emergency. The data will available to access by the authorised people through website.</w:t>
      </w:r>
      <w:r w:rsidR="004F11C1">
        <w:t xml:space="preserve"> </w:t>
      </w:r>
    </w:p>
    <w:p w14:paraId="07440533" w14:textId="3BD70783" w:rsidR="00C217AF" w:rsidRDefault="00C217AF" w:rsidP="003B5508">
      <w:pPr>
        <w:autoSpaceDE w:val="0"/>
        <w:autoSpaceDN w:val="0"/>
        <w:adjustRightInd w:val="0"/>
        <w:spacing w:after="0" w:line="240" w:lineRule="auto"/>
      </w:pPr>
      <w:r w:rsidRPr="00B63A2F">
        <w:rPr>
          <w:rFonts w:cs="NimbusRomNo9L-Medi"/>
        </w:rPr>
        <w:lastRenderedPageBreak/>
        <w:t xml:space="preserve">One of the smart home experiments to produce a smart environment for healthcare in </w:t>
      </w:r>
      <w:r w:rsidRPr="00B63A2F">
        <w:rPr>
          <w:rFonts w:cs="NimbusRomNo9L-Medi"/>
        </w:rPr>
        <w:fldChar w:fldCharType="begin">
          <w:fldData xml:space="preserve">PEVuZE5vdGU+PENpdGU+PEF1dGhvcj5NaW5oPC9BdXRob3I+PFllYXI+MjAxNjwvWWVhcj48UmVj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</w:fldData>
        </w:fldChar>
      </w:r>
      <w:r w:rsidR="007A3F2E" w:rsidRPr="00B63A2F">
        <w:rPr>
          <w:rFonts w:cs="NimbusRomNo9L-Medi"/>
        </w:rPr>
        <w:instrText xml:space="preserve"> ADDIN EN.CITE </w:instrText>
      </w:r>
      <w:r w:rsidR="007A3F2E" w:rsidRPr="00B63A2F">
        <w:rPr>
          <w:rFonts w:cs="NimbusRomNo9L-Medi"/>
        </w:rPr>
        <w:fldChar w:fldCharType="begin">
          <w:fldData xml:space="preserve">PEVuZE5vdGU+PENpdGU+PEF1dGhvcj5NaW5oPC9BdXRob3I+PFllYXI+MjAxNjwvWWVhcj48UmVj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</w:fldData>
        </w:fldChar>
      </w:r>
      <w:r w:rsidR="007A3F2E" w:rsidRPr="00B63A2F">
        <w:rPr>
          <w:rFonts w:cs="NimbusRomNo9L-Medi"/>
        </w:rPr>
        <w:instrText xml:space="preserve"> ADDIN EN.CITE.DATA </w:instrText>
      </w:r>
      <w:r w:rsidR="007A3F2E" w:rsidRPr="00B63A2F">
        <w:rPr>
          <w:rFonts w:cs="NimbusRomNo9L-Medi"/>
        </w:rPr>
      </w:r>
      <w:r w:rsidR="007A3F2E" w:rsidRPr="00B63A2F">
        <w:rPr>
          <w:rFonts w:cs="NimbusRomNo9L-Medi"/>
        </w:rPr>
        <w:fldChar w:fldCharType="end"/>
      </w:r>
      <w:r w:rsidRPr="00B63A2F">
        <w:rPr>
          <w:rFonts w:cs="NimbusRomNo9L-Medi"/>
        </w:rPr>
      </w:r>
      <w:r w:rsidRPr="00B63A2F">
        <w:rPr>
          <w:rFonts w:cs="NimbusRomNo9L-Medi"/>
        </w:rPr>
        <w:fldChar w:fldCharType="separate"/>
      </w:r>
      <w:r w:rsidR="007A3F2E" w:rsidRPr="00B63A2F">
        <w:rPr>
          <w:rFonts w:cs="NimbusRomNo9L-Medi"/>
          <w:noProof/>
        </w:rPr>
        <w:t>[</w:t>
      </w:r>
      <w:hyperlink w:anchor="_ENREF_2" w:tooltip="Minh, 2016 #5" w:history="1">
        <w:r w:rsidR="003B5508" w:rsidRPr="00B63A2F">
          <w:rPr>
            <w:rFonts w:cs="NimbusRomNo9L-Medi"/>
            <w:noProof/>
          </w:rPr>
          <w:t>2</w:t>
        </w:r>
      </w:hyperlink>
      <w:r w:rsidR="007A3F2E" w:rsidRPr="00B63A2F">
        <w:rPr>
          <w:rFonts w:cs="NimbusRomNo9L-Medi"/>
          <w:noProof/>
        </w:rPr>
        <w:t>]</w:t>
      </w:r>
      <w:r w:rsidRPr="00B63A2F">
        <w:rPr>
          <w:rFonts w:cs="NimbusRomNo9L-Medi"/>
        </w:rPr>
        <w:fldChar w:fldCharType="end"/>
      </w:r>
      <w:r w:rsidRPr="00B63A2F">
        <w:rPr>
          <w:rFonts w:cs="NimbusRomNo9L-Medi"/>
        </w:rPr>
        <w:t xml:space="preserve">, presented a cloud based smart home call </w:t>
      </w:r>
      <w:proofErr w:type="spellStart"/>
      <w:r w:rsidRPr="00B63A2F">
        <w:rPr>
          <w:rFonts w:cs="NimbusRomNo9L-Medi"/>
        </w:rPr>
        <w:t>CoSHIE</w:t>
      </w:r>
      <w:proofErr w:type="spellEnd"/>
      <w:r w:rsidRPr="00B63A2F">
        <w:rPr>
          <w:rFonts w:cs="NimbusRomNo9L-Medi"/>
        </w:rPr>
        <w:t xml:space="preserve">. This system is to collect physiological data through warble sensors. The authors use a non-invasive sensor to gather information about patient’s daily activities. The case study in this work prove that this approach is effective to collect contextual information to study patient’s behavioural changes and recovery processes at their homes. The sensor collects data and sends it to cloud via home getaway. </w:t>
      </w:r>
      <w:proofErr w:type="spellStart"/>
      <w:r w:rsidRPr="00B63A2F">
        <w:rPr>
          <w:rFonts w:cs="NimbusRomNo9L-Medi"/>
        </w:rPr>
        <w:t>CoSHIE</w:t>
      </w:r>
      <w:proofErr w:type="spellEnd"/>
      <w:r w:rsidRPr="00B63A2F">
        <w:rPr>
          <w:rFonts w:cs="NimbusRomNo9L-Medi"/>
        </w:rPr>
        <w:t xml:space="preserve"> cloud has number of layers the hybrid storage that includes the relational (MySQL) and non-relational (NoSQL) databases. The authors intended to sort data such as name, sex, diagnosis, fluid intake and Spo2. All sensors data stored in the non-relational databases, while other information in the relational databases.</w:t>
      </w:r>
    </w:p>
    <w:p w14:paraId="07A8C4B2" w14:textId="77777777" w:rsidR="00C217AF" w:rsidRDefault="00C217AF" w:rsidP="00C217AF">
      <w:pPr>
        <w:pStyle w:val="a3"/>
        <w:rPr>
          <w:color w:val="1F4E79" w:themeColor="accent1" w:themeShade="80"/>
          <w:sz w:val="20"/>
          <w:szCs w:val="20"/>
        </w:rPr>
      </w:pPr>
    </w:p>
    <w:p w14:paraId="21608BEF" w14:textId="5745E8F1" w:rsidR="00C32875" w:rsidRPr="00196A2B" w:rsidRDefault="00AE34CB" w:rsidP="003B5508">
      <w:r>
        <w:t xml:space="preserve">Mobile </w:t>
      </w:r>
      <w:r w:rsidRPr="00F90117">
        <w:t>phone</w:t>
      </w:r>
      <w:r w:rsidR="00196A2B">
        <w:t xml:space="preserve"> (Smartphones)</w:t>
      </w:r>
      <w:r w:rsidRPr="00F90117">
        <w:t xml:space="preserve"> </w:t>
      </w:r>
      <w:r w:rsidR="00196A2B">
        <w:t xml:space="preserve">gateway </w:t>
      </w:r>
      <w:r w:rsidRPr="00F90117">
        <w:t xml:space="preserve">to </w:t>
      </w:r>
      <w:r w:rsidR="00CD5B2F" w:rsidRPr="00F90117">
        <w:t>Monitoring blood pressure</w:t>
      </w:r>
      <w:r w:rsidRPr="00F90117">
        <w:t xml:space="preserve"> level via keep in touch (KIT) </w:t>
      </w:r>
      <w:r w:rsidRPr="00F90117">
        <w:fldChar w:fldCharType="begin">
          <w:fldData xml:space="preserve">PEVuZE5vdGU+PENpdGU+PEF1dGhvcj5Eb2hyPC9BdXRob3I+PFllYXI+MjAxMDwvWWVhcj48UmVj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</w:fldData>
        </w:fldChar>
      </w:r>
      <w:r w:rsidR="00AE18C6">
        <w:instrText xml:space="preserve"> ADDIN EN.CITE </w:instrText>
      </w:r>
      <w:r w:rsidR="00AE18C6">
        <w:fldChar w:fldCharType="begin">
          <w:fldData xml:space="preserve">PEVuZE5vdGU+PENpdGU+PEF1dGhvcj5Eb2hyPC9BdXRob3I+PFllYXI+MjAxMDwvWWVhcj48UmVj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</w:fldData>
        </w:fldChar>
      </w:r>
      <w:r w:rsidR="00AE18C6">
        <w:instrText xml:space="preserve"> ADDIN EN.CITE.DATA </w:instrText>
      </w:r>
      <w:r w:rsidR="00AE18C6">
        <w:fldChar w:fldCharType="end"/>
      </w:r>
      <w:r w:rsidRPr="00F90117">
        <w:fldChar w:fldCharType="separate"/>
      </w:r>
      <w:r w:rsidR="00AE18C6">
        <w:rPr>
          <w:noProof/>
        </w:rPr>
        <w:t>[</w:t>
      </w:r>
      <w:hyperlink w:anchor="_ENREF_4" w:tooltip="Dohr, 2010 #9" w:history="1">
        <w:r w:rsidR="003B5508">
          <w:rPr>
            <w:noProof/>
          </w:rPr>
          <w:t>4</w:t>
        </w:r>
      </w:hyperlink>
      <w:r w:rsidR="00AE18C6">
        <w:rPr>
          <w:noProof/>
        </w:rPr>
        <w:t>]</w:t>
      </w:r>
      <w:r w:rsidRPr="00F90117">
        <w:fldChar w:fldCharType="end"/>
      </w:r>
      <w:r w:rsidRPr="00F90117">
        <w:t>, this work use a close loop data transferring by connecting the mobile phone based in Java</w:t>
      </w:r>
      <w:r w:rsidR="00F90117" w:rsidRPr="00F90117">
        <w:t xml:space="preserve"> to website that make all data accessible by everyone to monitor the </w:t>
      </w:r>
      <w:r w:rsidR="00F90117" w:rsidRPr="00B63A2F">
        <w:rPr>
          <w:rFonts w:cs="TimesNewRoman"/>
        </w:rPr>
        <w:t>blood pressure level.</w:t>
      </w:r>
      <w:r w:rsidR="00731FB7" w:rsidRPr="00B63A2F">
        <w:rPr>
          <w:rFonts w:cs="TimesNewRoman"/>
        </w:rPr>
        <w:t xml:space="preserve"> Testing blood pressure using Breakout barometric pressure sensor </w:t>
      </w:r>
      <w:r w:rsidR="00731FB7" w:rsidRPr="00B63A2F">
        <w:rPr>
          <w:rFonts w:cs="TimesNewRoman"/>
        </w:rPr>
        <w:fldChar w:fldCharType="begin">
          <w:fldData xml:space="preserve">PEVuZE5vdGU+PENpdGU+PEF1dGhvcj5DaGF1aGFuPC9BdXRob3I+PFllYXI+MjAxNjwvWWVhcj48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</w:fldData>
        </w:fldChar>
      </w:r>
      <w:r w:rsidR="00026BC2">
        <w:rPr>
          <w:rFonts w:cs="TimesNewRoman"/>
        </w:rPr>
        <w:instrText xml:space="preserve"> ADDIN EN.CITE </w:instrText>
      </w:r>
      <w:r w:rsidR="00026BC2">
        <w:rPr>
          <w:rFonts w:cs="TimesNewRoman"/>
        </w:rPr>
        <w:fldChar w:fldCharType="begin">
          <w:fldData xml:space="preserve">PEVuZE5vdGU+PENpdGU+PEF1dGhvcj5DaGF1aGFuPC9BdXRob3I+PFllYXI+MjAxNjwvWWVhcj48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</w:fldData>
        </w:fldChar>
      </w:r>
      <w:r w:rsidR="00026BC2">
        <w:rPr>
          <w:rFonts w:cs="TimesNewRoman"/>
        </w:rPr>
        <w:instrText xml:space="preserve"> ADDIN EN.CITE.DATA </w:instrText>
      </w:r>
      <w:r w:rsidR="00026BC2">
        <w:rPr>
          <w:rFonts w:cs="TimesNewRoman"/>
        </w:rPr>
      </w:r>
      <w:r w:rsidR="00026BC2">
        <w:rPr>
          <w:rFonts w:cs="TimesNewRoman"/>
        </w:rPr>
        <w:fldChar w:fldCharType="end"/>
      </w:r>
      <w:r w:rsidR="00731FB7" w:rsidRPr="00B63A2F">
        <w:rPr>
          <w:rFonts w:cs="TimesNewRoman"/>
        </w:rPr>
      </w:r>
      <w:r w:rsidR="00731FB7" w:rsidRPr="00B63A2F">
        <w:rPr>
          <w:rFonts w:cs="TimesNewRoman"/>
        </w:rPr>
        <w:fldChar w:fldCharType="separate"/>
      </w:r>
      <w:r w:rsidR="00026BC2">
        <w:rPr>
          <w:rFonts w:cs="TimesNewRoman"/>
          <w:noProof/>
        </w:rPr>
        <w:t>[</w:t>
      </w:r>
      <w:hyperlink w:anchor="_ENREF_14" w:tooltip="Chauhan, 2016 #16" w:history="1">
        <w:r w:rsidR="003B5508">
          <w:rPr>
            <w:rFonts w:cs="TimesNewRoman"/>
            <w:noProof/>
          </w:rPr>
          <w:t>14</w:t>
        </w:r>
      </w:hyperlink>
      <w:r w:rsidR="00026BC2">
        <w:rPr>
          <w:rFonts w:cs="TimesNewRoman"/>
          <w:noProof/>
        </w:rPr>
        <w:t>]</w:t>
      </w:r>
      <w:r w:rsidR="00731FB7" w:rsidRPr="00B63A2F">
        <w:rPr>
          <w:rFonts w:cs="TimesNewRoman"/>
        </w:rPr>
        <w:fldChar w:fldCharType="end"/>
      </w:r>
      <w:r w:rsidR="00606C65" w:rsidRPr="00B63A2F">
        <w:rPr>
          <w:rFonts w:cs="TimesNewRoman"/>
        </w:rPr>
        <w:t xml:space="preserve">, where diastolic and systolic ware measured, if the result of testing ware out of the normal rang which is 120/80 mm Hg, then these data recorder and reported to doctor to take an action </w:t>
      </w:r>
      <w:r w:rsidR="00606C65" w:rsidRPr="00B63A2F">
        <w:rPr>
          <w:rFonts w:cs="TimesNewRoman"/>
        </w:rPr>
        <w:fldChar w:fldCharType="begin">
          <w:fldData xml:space="preserve">PEVuZE5vdGU+PENpdGU+PEF1dGhvcj5DaGF1aGFuPC9BdXRob3I+PFllYXI+MjAxNjwvWWVhcj48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</w:fldData>
        </w:fldChar>
      </w:r>
      <w:r w:rsidR="00026BC2">
        <w:rPr>
          <w:rFonts w:cs="TimesNewRoman"/>
        </w:rPr>
        <w:instrText xml:space="preserve"> ADDIN EN.CITE </w:instrText>
      </w:r>
      <w:r w:rsidR="00026BC2">
        <w:rPr>
          <w:rFonts w:cs="TimesNewRoman"/>
        </w:rPr>
        <w:fldChar w:fldCharType="begin">
          <w:fldData xml:space="preserve">PEVuZE5vdGU+PENpdGU+PEF1dGhvcj5DaGF1aGFuPC9BdXRob3I+PFllYXI+MjAxNjwvWWVhcj48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</w:fldData>
        </w:fldChar>
      </w:r>
      <w:r w:rsidR="00026BC2">
        <w:rPr>
          <w:rFonts w:cs="TimesNewRoman"/>
        </w:rPr>
        <w:instrText xml:space="preserve"> ADDIN EN.CITE.DATA </w:instrText>
      </w:r>
      <w:r w:rsidR="00026BC2">
        <w:rPr>
          <w:rFonts w:cs="TimesNewRoman"/>
        </w:rPr>
      </w:r>
      <w:r w:rsidR="00026BC2">
        <w:rPr>
          <w:rFonts w:cs="TimesNewRoman"/>
        </w:rPr>
        <w:fldChar w:fldCharType="end"/>
      </w:r>
      <w:r w:rsidR="00606C65" w:rsidRPr="00B63A2F">
        <w:rPr>
          <w:rFonts w:cs="TimesNewRoman"/>
        </w:rPr>
      </w:r>
      <w:r w:rsidR="00606C65" w:rsidRPr="00B63A2F">
        <w:rPr>
          <w:rFonts w:cs="TimesNewRoman"/>
        </w:rPr>
        <w:fldChar w:fldCharType="separate"/>
      </w:r>
      <w:r w:rsidR="00026BC2">
        <w:rPr>
          <w:rFonts w:cs="TimesNewRoman"/>
          <w:noProof/>
        </w:rPr>
        <w:t>[</w:t>
      </w:r>
      <w:hyperlink w:anchor="_ENREF_4" w:tooltip="Dohr, 2010 #9" w:history="1">
        <w:r w:rsidR="003B5508">
          <w:rPr>
            <w:rFonts w:cs="TimesNewRoman"/>
            <w:noProof/>
          </w:rPr>
          <w:t>4</w:t>
        </w:r>
      </w:hyperlink>
      <w:r w:rsidR="00026BC2">
        <w:rPr>
          <w:rFonts w:cs="TimesNewRoman"/>
          <w:noProof/>
        </w:rPr>
        <w:t xml:space="preserve">, </w:t>
      </w:r>
      <w:hyperlink w:anchor="_ENREF_14" w:tooltip="Chauhan, 2016 #16" w:history="1">
        <w:r w:rsidR="003B5508">
          <w:rPr>
            <w:rFonts w:cs="TimesNewRoman"/>
            <w:noProof/>
          </w:rPr>
          <w:t>14</w:t>
        </w:r>
      </w:hyperlink>
      <w:r w:rsidR="00026BC2">
        <w:rPr>
          <w:rFonts w:cs="TimesNewRoman"/>
          <w:noProof/>
        </w:rPr>
        <w:t>]</w:t>
      </w:r>
      <w:r w:rsidR="00606C65" w:rsidRPr="00B63A2F">
        <w:rPr>
          <w:rFonts w:cs="TimesNewRoman"/>
        </w:rPr>
        <w:fldChar w:fldCharType="end"/>
      </w:r>
      <w:r w:rsidR="00606C65" w:rsidRPr="00B63A2F">
        <w:rPr>
          <w:rFonts w:cs="TimesNewRoman"/>
        </w:rPr>
        <w:t>.</w:t>
      </w:r>
    </w:p>
    <w:p w14:paraId="104486B9" w14:textId="2B137DA9" w:rsidR="00C32875" w:rsidRPr="00CD5B2F" w:rsidRDefault="00196A2B" w:rsidP="003B5508">
      <w:r>
        <w:t xml:space="preserve">Another example of using patients smartphones as gateway communicate with a wearable sensor for healthcare monitoring architecture </w:t>
      </w:r>
      <w:r>
        <w:fldChar w:fldCharType="begin"/>
      </w:r>
      <w:r w:rsidR="007A3F2E">
        <w:instrText xml:space="preserve"> ADDIN EN.CITE &lt;EndNote&gt;&lt;Cite&gt;&lt;Author&gt;Chanhee&lt;/Author&gt;&lt;Year&gt;2016&lt;/Year&gt;&lt;RecNum&gt;18&lt;/RecNum&gt;&lt;DisplayText&gt;[3]&lt;/DisplayText&gt;&lt;record&gt;&lt;rec-number&gt;18&lt;/rec-number&gt;&lt;foreign-keys&gt;&lt;key app="EN" db-id="5w20xwzenztzvvet259xvxwzafa22tswx0sp" timestamp="1486923018"&gt;18&lt;/key&gt;&lt;/foreign-keys&gt;&lt;ref-type name="Conference Proceedings"&gt;10&lt;/ref-type&gt;&lt;contributors&gt;&lt;authors&gt;&lt;author&gt;Chanhee, Lee&lt;/author&gt;&lt;author&gt;Taehun, Kim&lt;/author&gt;&lt;author&gt;S. J. Hyun&lt;/author&gt;&lt;/authors&gt;&lt;/contributors&gt;&lt;titles&gt;&lt;title&gt;A data acquisition architecture for healthcare services in mobile sensor networks&lt;/title&gt;&lt;secondary-title&gt;2016 International Conference on Big Data and Smart Computing (BigComp)&lt;/secondary-title&gt;&lt;alt-title&gt;2016 International Conference on Big Data and Smart Computing (BigComp)&lt;/alt-title&gt;&lt;/titles&gt;&lt;pages&gt;439-442&lt;/pages&gt;&lt;keywords&gt;&lt;keyword&gt;biomedical telemetry&lt;/keyword&gt;&lt;keyword&gt;data acquisition&lt;/keyword&gt;&lt;keyword&gt;health care&lt;/keyword&gt;&lt;keyword&gt;patient monitoring&lt;/keyword&gt;&lt;keyword&gt;query languages&lt;/keyword&gt;&lt;keyword&gt;query processing&lt;/keyword&gt;&lt;keyword&gt;wireless sensor networks&lt;/keyword&gt;&lt;keyword&gt;data acquisition architecture&lt;/keyword&gt;&lt;keyword&gt;database querying facility&lt;/keyword&gt;&lt;keyword&gt;healthcare monitoring service&lt;/keyword&gt;&lt;keyword&gt;mobile data transmission&lt;/keyword&gt;&lt;keyword&gt;mobile healthcare service&lt;/keyword&gt;&lt;keyword&gt;mobile sensor network&lt;/keyword&gt;&lt;keyword&gt;mobile user&lt;/keyword&gt;&lt;keyword&gt;sensor device&lt;/keyword&gt;&lt;keyword&gt;Base stations&lt;/keyword&gt;&lt;keyword&gt;Logic gates&lt;/keyword&gt;&lt;keyword&gt;Medical services&lt;/keyword&gt;&lt;keyword&gt;Mobile communication&lt;/keyword&gt;&lt;keyword&gt;Mobile computing&lt;/keyword&gt;&lt;keyword&gt;Monitoring&lt;/keyword&gt;&lt;keyword&gt;healthcare data acquisition&lt;/keyword&gt;&lt;keyword&gt;healthcare monitoring&lt;/keyword&gt;&lt;keyword&gt;healthcare sensor network&lt;/keyword&gt;&lt;/keywords&gt;&lt;dates&gt;&lt;year&gt;2016&lt;/year&gt;&lt;pub-dates&gt;&lt;date&gt;18-20 Jan. 2016&lt;/date&gt;&lt;/pub-dates&gt;&lt;/dates&gt;&lt;urls&gt;&lt;/urls&gt;&lt;electronic-resource-num&gt;10.1109/BIGCOMP.2016.7425966&lt;/electronic-resource-num&gt;&lt;/record&gt;&lt;/Cite&gt;&lt;/EndNote&gt;</w:instrText>
      </w:r>
      <w:r>
        <w:fldChar w:fldCharType="separate"/>
      </w:r>
      <w:r w:rsidR="007A3F2E">
        <w:rPr>
          <w:noProof/>
        </w:rPr>
        <w:t>[</w:t>
      </w:r>
      <w:hyperlink w:anchor="_ENREF_3" w:tooltip="Chanhee, 2016 #18" w:history="1">
        <w:r w:rsidR="003B5508">
          <w:rPr>
            <w:noProof/>
          </w:rPr>
          <w:t>3</w:t>
        </w:r>
      </w:hyperlink>
      <w:r w:rsidR="007A3F2E">
        <w:rPr>
          <w:noProof/>
        </w:rPr>
        <w:t>]</w:t>
      </w:r>
      <w:r>
        <w:fldChar w:fldCharType="end"/>
      </w:r>
      <w:r>
        <w:t xml:space="preserve">. This system developed to monitor patients through </w:t>
      </w:r>
      <w:r w:rsidR="001E001B">
        <w:t>sensor impeded on users mobile or wearables such as heart rate sensor in the new smart watches. In this work</w:t>
      </w:r>
      <w:r w:rsidR="00151A19">
        <w:t xml:space="preserve">, a solution for filtering the overload data (Data provided by the sensor), constructed through databases querying facility. </w:t>
      </w:r>
      <w:r w:rsidR="005F43D1">
        <w:t xml:space="preserve">Sensor Network Query Processor (SNQP) and Sensor Network Query Language (SNQL) </w:t>
      </w:r>
      <w:r w:rsidR="00151A19">
        <w:t xml:space="preserve">use to improve data acquisition </w:t>
      </w:r>
      <w:r w:rsidR="005F43D1">
        <w:t>for</w:t>
      </w:r>
      <w:r w:rsidR="00151A19">
        <w:t xml:space="preserve"> sensor network databases</w:t>
      </w:r>
      <w:r w:rsidR="005F43D1">
        <w:t xml:space="preserve"> </w:t>
      </w:r>
      <w:r w:rsidR="008C7C0D">
        <w:fldChar w:fldCharType="begin"/>
      </w:r>
      <w:r w:rsidR="003B5508">
        <w:instrText xml:space="preserve"> ADDIN EN.CITE &lt;EndNote&gt;&lt;Cite&gt;&lt;Author&gt;Mottola&lt;/Author&gt;&lt;Year&gt;2011&lt;/Year&gt;&lt;RecNum&gt;21&lt;/RecNum&gt;&lt;DisplayText&gt;[22, 23]&lt;/DisplayText&gt;&lt;record&gt;&lt;rec-number&gt;21&lt;/rec-number&gt;&lt;foreign-keys&gt;&lt;key app="EN" db-id="5w20xwzenztzvvet259xvxwzafa22tswx0sp" timestamp="1487169039"&gt;21&lt;/key&gt;&lt;/foreign-keys&gt;&lt;ref-type name="Journal Article"&gt;17&lt;/ref-type&gt;&lt;contributors&gt;&lt;authors&gt;&lt;author&gt;Luca Mottola&lt;/author&gt;&lt;author&gt;Gian Pietro Picco&lt;/author&gt;&lt;/authors&gt;&lt;/contributors&gt;&lt;titles&gt;&lt;title&gt;Programming wireless sensor networks: Fundamental concepts and state of the art&lt;/title&gt;&lt;secondary-title&gt;ACM Comput. Surv.&lt;/secondary-title&gt;&lt;/titles&gt;&lt;periodical&gt;&lt;full-title&gt;ACM Comput. Surv.&lt;/full-title&gt;&lt;/periodical&gt;&lt;pages&gt;1-51&lt;/pages&gt;&lt;volume&gt;43&lt;/volume&gt;&lt;number&gt;3&lt;/number&gt;&lt;dates&gt;&lt;year&gt;2011&lt;/year&gt;&lt;/dates&gt;&lt;isbn&gt;0360-0300&lt;/isbn&gt;&lt;urls&gt;&lt;/urls&gt;&lt;custom1&gt;1922656&lt;/custom1&gt;&lt;electronic-resource-num&gt;10.1145/1922649.1922656&lt;/electronic-resource-num&gt;&lt;/record&gt;&lt;/Cite&gt;&lt;Cite&gt;&lt;Author&gt;Madden&lt;/Author&gt;&lt;Year&gt;2005&lt;/Year&gt;&lt;RecNum&gt;22&lt;/RecNum&gt;&lt;record&gt;&lt;rec-number&gt;22&lt;/rec-number&gt;&lt;foreign-keys&gt;&lt;key app="EN" db-id="5w20xwzenztzvvet259xvxwzafa22tswx0sp" timestamp="1487169112"&gt;22&lt;/key&gt;&lt;/foreign-keys&gt;&lt;ref-type name="Journal Article"&gt;17&lt;/ref-type&gt;&lt;contributors&gt;&lt;authors&gt;&lt;author&gt;Samuel R. Madden&lt;/author&gt;&lt;author&gt;Michael J. Franklin&lt;/author&gt;&lt;author&gt;Joseph M. Hellerstein&lt;/author&gt;&lt;author&gt;Wei Hong&lt;/author&gt;&lt;/authors&gt;&lt;/contributors&gt;&lt;titles&gt;&lt;title&gt;TinyDB: an acquisitional query processing system for sensor networks&lt;/title&gt;&lt;secondary-title&gt;ACM Trans. Database Syst.&lt;/secondary-title&gt;&lt;/titles&gt;&lt;periodical&gt;&lt;full-title&gt;ACM Trans. Database Syst.&lt;/full-title&gt;&lt;/periodical&gt;&lt;pages&gt;122-173&lt;/pages&gt;&lt;volume&gt;30&lt;/volume&gt;&lt;number&gt;1&lt;/number&gt;&lt;dates&gt;&lt;year&gt;2005&lt;/year&gt;&lt;/dates&gt;&lt;isbn&gt;0362-5915&lt;/isbn&gt;&lt;urls&gt;&lt;/urls&gt;&lt;custom1&gt;1061322&lt;/custom1&gt;&lt;electronic-resource-num&gt;10.1145/1061318.1061322&lt;/electronic-resource-num&gt;&lt;/record&gt;&lt;/Cite&gt;&lt;/EndNote&gt;</w:instrText>
      </w:r>
      <w:r w:rsidR="008C7C0D">
        <w:fldChar w:fldCharType="separate"/>
      </w:r>
      <w:r w:rsidR="003B5508">
        <w:rPr>
          <w:noProof/>
        </w:rPr>
        <w:t>[</w:t>
      </w:r>
      <w:hyperlink w:anchor="_ENREF_22" w:tooltip="Mottola, 2011 #21" w:history="1">
        <w:r w:rsidR="003B5508">
          <w:rPr>
            <w:noProof/>
          </w:rPr>
          <w:t>22</w:t>
        </w:r>
      </w:hyperlink>
      <w:r w:rsidR="003B5508">
        <w:rPr>
          <w:noProof/>
        </w:rPr>
        <w:t xml:space="preserve">, </w:t>
      </w:r>
      <w:hyperlink w:anchor="_ENREF_23" w:tooltip="Madden, 2005 #22" w:history="1">
        <w:r w:rsidR="003B5508">
          <w:rPr>
            <w:noProof/>
          </w:rPr>
          <w:t>23</w:t>
        </w:r>
      </w:hyperlink>
      <w:r w:rsidR="003B5508">
        <w:rPr>
          <w:noProof/>
        </w:rPr>
        <w:t>]</w:t>
      </w:r>
      <w:r w:rsidR="008C7C0D">
        <w:fldChar w:fldCharType="end"/>
      </w:r>
      <w:r w:rsidR="00151A19">
        <w:t xml:space="preserve">.  </w:t>
      </w:r>
      <w:r w:rsidR="008C7C0D">
        <w:t xml:space="preserve">SNQL </w:t>
      </w:r>
      <w:r w:rsidR="008C7C0D" w:rsidRPr="008C7C0D">
        <w:t xml:space="preserve">and </w:t>
      </w:r>
      <w:r w:rsidR="008C7C0D" w:rsidRPr="00FB127E">
        <w:rPr>
          <w:rFonts w:cs="TimesNewRomanPSMT"/>
        </w:rPr>
        <w:t>SNQP have different role, the first query language support applications software advance expressiveness</w:t>
      </w:r>
      <w:r w:rsidR="00622C16" w:rsidRPr="00FB127E">
        <w:rPr>
          <w:rFonts w:cs="TimesNewRomanPSMT"/>
        </w:rPr>
        <w:t xml:space="preserve">, while the query processor </w:t>
      </w:r>
      <w:r w:rsidR="000B2497" w:rsidRPr="00FB127E">
        <w:rPr>
          <w:rFonts w:cs="TimesNewRomanPSMT"/>
        </w:rPr>
        <w:t>provides</w:t>
      </w:r>
      <w:r w:rsidR="00622C16" w:rsidRPr="00FB127E">
        <w:rPr>
          <w:rFonts w:cs="TimesNewRomanPSMT"/>
        </w:rPr>
        <w:t xml:space="preserve"> adequate algorithm for data accumulation from sensors. </w:t>
      </w:r>
      <w:r w:rsidR="00151A19">
        <w:t xml:space="preserve">  </w:t>
      </w:r>
      <w:r w:rsidR="001E001B">
        <w:t xml:space="preserve">      </w:t>
      </w:r>
      <w:r>
        <w:t xml:space="preserve">  </w:t>
      </w:r>
    </w:p>
    <w:p w14:paraId="71DE1DC2" w14:textId="1CBA051C" w:rsidR="00F90117" w:rsidRDefault="00AE34CB" w:rsidP="003B5508">
      <w:r>
        <w:t>Using</w:t>
      </w:r>
      <w:r w:rsidR="00AA6CE2" w:rsidRPr="00103040">
        <w:t xml:space="preserve"> Arduino as getaway </w:t>
      </w:r>
      <w:r w:rsidR="00AA6CE2" w:rsidRPr="00103040">
        <w:fldChar w:fldCharType="begin"/>
      </w:r>
      <w:r w:rsidR="00AE18C6">
        <w:instrText xml:space="preserve"> ADDIN EN.CITE &lt;EndNote&gt;&lt;Cite&gt;&lt;Author&gt;Dudakiya&lt;/Author&gt;&lt;Year&gt;2016&lt;/Year&gt;&lt;RecNum&gt;2&lt;/RecNum&gt;&lt;DisplayText&gt;[7]&lt;/DisplayText&gt;&lt;record&gt;&lt;rec-number&gt;2&lt;/rec-number&gt;&lt;foreign-keys&gt;&lt;key app="EN" db-id="5w20xwzenztzvvet259xvxwzafa22tswx0sp" timestamp="1481303698"&gt;2&lt;/key&gt;&lt;/foreign-keys&gt;&lt;ref-type name="Conference Proceedings"&gt;10&lt;/ref-type&gt;&lt;contributors&gt;&lt;authors&gt;&lt;author&gt;S. Dudakiya&lt;/author&gt;&lt;author&gt;H. Galani&lt;/author&gt;&lt;author&gt;A. Shaikh&lt;/author&gt;&lt;author&gt;D. Thanki&lt;/author&gt;&lt;author&gt;R. A. Late&lt;/author&gt;&lt;author&gt;S. E. Pawar&lt;/author&gt;&lt;/authors&gt;&lt;/contributors&gt;&lt;titles&gt;&lt;title&gt;Monitoring mobile patients using predictive analysis by data from wearable sensors&lt;/title&gt;&lt;secondary-title&gt;2016 International Conference on Electrical, Electronics, and Optimization Techniques (ICEEOT)&lt;/secondary-title&gt;&lt;alt-title&gt;2016 International Conference on Electrical, Electronics, and Optimization Techniques (ICEEOT)&lt;/alt-title&gt;&lt;/titles&gt;&lt;pages&gt;332-335&lt;/pages&gt;&lt;keywords&gt;&lt;keyword&gt;Algorithm design and analysis&lt;/keyword&gt;&lt;keyword&gt;Biomedical monitoring&lt;/keyword&gt;&lt;keyword&gt;Medical services&lt;/keyword&gt;&lt;keyword&gt;Mobile communication&lt;/keyword&gt;&lt;keyword&gt;Monitoring&lt;/keyword&gt;&lt;keyword&gt;Prediction algorithms&lt;/keyword&gt;&lt;keyword&gt;Wearable sensors&lt;/keyword&gt;&lt;keyword&gt;Arduino&lt;/keyword&gt;&lt;keyword&gt;Predictive monitoring&lt;/keyword&gt;&lt;keyword&gt;personalized monitoring&lt;/keyword&gt;&lt;/keywords&gt;&lt;dates&gt;&lt;year&gt;2016&lt;/year&gt;&lt;pub-dates&gt;&lt;date&gt;3-5 March 2016&lt;/date&gt;&lt;/pub-dates&gt;&lt;/dates&gt;&lt;urls&gt;&lt;/urls&gt;&lt;electronic-resource-num&gt;10.1109/ICEEOT.2016.7755305&lt;/electronic-resource-num&gt;&lt;/record&gt;&lt;/Cite&gt;&lt;/EndNote&gt;</w:instrText>
      </w:r>
      <w:r w:rsidR="00AA6CE2" w:rsidRPr="00103040">
        <w:fldChar w:fldCharType="separate"/>
      </w:r>
      <w:r w:rsidR="00AE18C6">
        <w:rPr>
          <w:noProof/>
        </w:rPr>
        <w:t>[</w:t>
      </w:r>
      <w:hyperlink w:anchor="_ENREF_7" w:tooltip="Dudakiya, 2016 #2" w:history="1">
        <w:r w:rsidR="003B5508">
          <w:rPr>
            <w:noProof/>
          </w:rPr>
          <w:t>7</w:t>
        </w:r>
      </w:hyperlink>
      <w:r w:rsidR="00AE18C6">
        <w:rPr>
          <w:noProof/>
        </w:rPr>
        <w:t>]</w:t>
      </w:r>
      <w:r w:rsidR="00AA6CE2" w:rsidRPr="00103040">
        <w:fldChar w:fldCharType="end"/>
      </w:r>
      <w:r w:rsidR="00C07939" w:rsidRPr="00103040">
        <w:t xml:space="preserve"> connected to sensors in patients body to get different data. </w:t>
      </w:r>
      <w:r w:rsidR="00CC6E88" w:rsidRPr="00103040">
        <w:t>The</w:t>
      </w:r>
      <w:r w:rsidR="00C07939" w:rsidRPr="00103040">
        <w:t xml:space="preserve"> concept of the system is same to detecting changes in the received data in the backend and send </w:t>
      </w:r>
      <w:r w:rsidR="00103040" w:rsidRPr="00103040">
        <w:t xml:space="preserve">massage if something wrong. Using the combination of </w:t>
      </w:r>
      <w:proofErr w:type="spellStart"/>
      <w:r w:rsidR="00103040" w:rsidRPr="00FB127E">
        <w:rPr>
          <w:rFonts w:cs="TimesNewRoman"/>
          <w:color w:val="222222"/>
        </w:rPr>
        <w:t>ada</w:t>
      </w:r>
      <w:proofErr w:type="spellEnd"/>
      <w:r w:rsidR="00103040" w:rsidRPr="00FB127E">
        <w:rPr>
          <w:rFonts w:cs="TimesNewRoman"/>
          <w:color w:val="222222"/>
        </w:rPr>
        <w:t xml:space="preserve"> boosting and Naive Bayes algorithm</w:t>
      </w:r>
      <w:r w:rsidR="00C07939" w:rsidRPr="00103040">
        <w:t xml:space="preserve"> </w:t>
      </w:r>
      <w:r w:rsidR="00E948AE">
        <w:t xml:space="preserve">from remote sensing. The authors examine the algorithm by monitoring patient’s data manually for few days, </w:t>
      </w:r>
      <w:r w:rsidR="00CC6E88">
        <w:t>and then</w:t>
      </w:r>
      <w:r w:rsidR="00E948AE">
        <w:t xml:space="preserve"> collected to check with data gained from the sensors. </w:t>
      </w:r>
      <w:r w:rsidR="00085F3E">
        <w:t xml:space="preserve">In this </w:t>
      </w:r>
      <w:r w:rsidR="00CC6E88">
        <w:t>study,</w:t>
      </w:r>
      <w:r w:rsidR="00085F3E">
        <w:t xml:space="preserve"> </w:t>
      </w:r>
      <w:r w:rsidR="00085F3E" w:rsidRPr="00103040">
        <w:t>Arduino</w:t>
      </w:r>
      <w:r w:rsidR="00085F3E">
        <w:t xml:space="preserve"> </w:t>
      </w:r>
      <w:r w:rsidR="00CC6E88">
        <w:t xml:space="preserve">was attach </w:t>
      </w:r>
      <w:r w:rsidR="00085F3E">
        <w:t>to patient bod</w:t>
      </w:r>
      <w:r w:rsidR="00144671">
        <w:t xml:space="preserve"> and</w:t>
      </w:r>
      <w:r w:rsidR="00085F3E">
        <w:t xml:space="preserve"> connected to Wi-Fi for data transformation. This cannot be the best practice interim of </w:t>
      </w:r>
      <w:r w:rsidR="00085F3E" w:rsidRPr="00103040">
        <w:t>Arduino</w:t>
      </w:r>
      <w:r w:rsidR="00085F3E">
        <w:t xml:space="preserve"> hardware size and accuracy in kept connected to the Wi-Fi. </w:t>
      </w:r>
      <w:r w:rsidR="007734F9">
        <w:t>The data monitored in this work is heart rate, RR, BG and BP without mentioning the type or technologies to measure these data.</w:t>
      </w:r>
    </w:p>
    <w:p w14:paraId="6835CFB6" w14:textId="5B20E931" w:rsidR="00FB127E" w:rsidRDefault="00FB127E" w:rsidP="00FB127E"/>
    <w:p w14:paraId="73F4E60B" w14:textId="3EDD7113" w:rsidR="00766BF7" w:rsidRDefault="00766BF7" w:rsidP="00766BF7"/>
    <w:p w14:paraId="5047C25D" w14:textId="64C61BE4" w:rsidR="00DB62E6" w:rsidRDefault="00DB62E6" w:rsidP="00766BF7"/>
    <w:p w14:paraId="1F28F4CA" w14:textId="1A6856A6" w:rsidR="00DB62E6" w:rsidRDefault="00DB62E6" w:rsidP="00766BF7"/>
    <w:p w14:paraId="2FD0E291" w14:textId="7AB7D449" w:rsidR="00DB62E6" w:rsidRDefault="00DB62E6" w:rsidP="00766BF7"/>
    <w:p w14:paraId="7957EDFA" w14:textId="093E907C" w:rsidR="00DB62E6" w:rsidRDefault="00DB62E6" w:rsidP="00766BF7"/>
    <w:p w14:paraId="403993A7" w14:textId="0C65EC39" w:rsidR="00DB62E6" w:rsidRDefault="00DB62E6" w:rsidP="00766BF7"/>
    <w:p w14:paraId="3D23FBFB" w14:textId="251028C3" w:rsidR="00DB62E6" w:rsidRDefault="00DB62E6" w:rsidP="00766BF7"/>
    <w:p w14:paraId="77F87703" w14:textId="6D0DE680" w:rsidR="00DB62E6" w:rsidRDefault="00DB62E6" w:rsidP="00766BF7"/>
    <w:p w14:paraId="49509C68" w14:textId="2582CA23" w:rsidR="00DB62E6" w:rsidRDefault="00DB62E6" w:rsidP="00766BF7"/>
    <w:p w14:paraId="259168A6" w14:textId="6530CFC1" w:rsidR="006273C2" w:rsidRDefault="006273C2" w:rsidP="00766BF7"/>
    <w:p w14:paraId="5BE9C5B2" w14:textId="74E7DB48" w:rsidR="00956F6D" w:rsidRPr="000A2678" w:rsidRDefault="00EF6441" w:rsidP="00D923D0">
      <w:pPr>
        <w:pStyle w:val="2"/>
        <w:numPr>
          <w:ilvl w:val="1"/>
          <w:numId w:val="4"/>
        </w:numPr>
      </w:pPr>
      <w:bookmarkStart w:id="28" w:name="_Toc6129873"/>
      <w:r w:rsidRPr="000A2678">
        <w:rPr>
          <w:rStyle w:val="2Char"/>
          <w:b/>
        </w:rPr>
        <w:t>Methodology</w:t>
      </w:r>
      <w:r w:rsidR="000A2678" w:rsidRPr="000A2678">
        <w:rPr>
          <w:rStyle w:val="2Char"/>
          <w:b/>
        </w:rPr>
        <w:t xml:space="preserve"> </w:t>
      </w:r>
      <w:r w:rsidR="002F78CF">
        <w:rPr>
          <w:rStyle w:val="2Char"/>
          <w:b/>
        </w:rPr>
        <w:t>Plan</w:t>
      </w:r>
      <w:bookmarkEnd w:id="28"/>
      <w:r w:rsidR="002F78CF">
        <w:rPr>
          <w:rStyle w:val="2Char"/>
          <w:b/>
        </w:rPr>
        <w:t xml:space="preserve"> </w:t>
      </w:r>
    </w:p>
    <w:p w14:paraId="00B4AC9A" w14:textId="3243FA58" w:rsidR="008C282D" w:rsidRDefault="002F78CF" w:rsidP="00F67D23">
      <w:r>
        <w:t xml:space="preserve">The methodology plan for this project will be divided into sections, according to the main stages of the project processes. </w:t>
      </w:r>
      <w:r w:rsidR="00F83E1D">
        <w:t>With the aim of effective planning of every phase of the project, the</w:t>
      </w:r>
      <w:r w:rsidR="00C11760">
        <w:t xml:space="preserve"> author intended to use number of </w:t>
      </w:r>
      <w:r w:rsidR="00F83E1D">
        <w:t>techniques to indicate</w:t>
      </w:r>
      <w:r w:rsidR="00BE33AE">
        <w:t xml:space="preserve"> the </w:t>
      </w:r>
      <w:r>
        <w:t xml:space="preserve">method, </w:t>
      </w:r>
      <w:r w:rsidR="00BE33AE">
        <w:t xml:space="preserve">workflow and expected outcome of each stage. The procedures and techniques </w:t>
      </w:r>
      <w:r w:rsidR="00CC6E88">
        <w:t>will be use</w:t>
      </w:r>
      <w:r w:rsidR="00BE4B40">
        <w:t xml:space="preserve"> during the development of SHMS </w:t>
      </w:r>
      <w:r w:rsidR="00E53554">
        <w:t>grouped</w:t>
      </w:r>
      <w:r>
        <w:t xml:space="preserve"> under the main heading </w:t>
      </w:r>
      <w:r w:rsidR="00E53554">
        <w:t xml:space="preserve">in </w:t>
      </w:r>
      <w:r w:rsidR="00037842">
        <w:t>(</w:t>
      </w:r>
      <w:r>
        <w:t>F</w:t>
      </w:r>
      <w:r w:rsidR="00E53554">
        <w:t>igure</w:t>
      </w:r>
      <w:r w:rsidR="00037842">
        <w:t xml:space="preserve"> </w:t>
      </w:r>
      <w:r w:rsidR="00F67D23">
        <w:t>4</w:t>
      </w:r>
      <w:r w:rsidR="00037842">
        <w:t>)</w:t>
      </w:r>
      <w:r w:rsidR="00F20719">
        <w:t>.</w:t>
      </w:r>
      <w:r w:rsidR="00BE33AE">
        <w:t xml:space="preserve">      </w:t>
      </w:r>
      <w:r w:rsidR="00F83E1D">
        <w:t xml:space="preserve">    </w:t>
      </w:r>
    </w:p>
    <w:p w14:paraId="2E4E51A9" w14:textId="388D4A03" w:rsidR="008C282D" w:rsidRDefault="001E3A31" w:rsidP="00B879C5">
      <w:r>
        <w:rPr>
          <w:noProof/>
          <w:lang w:val="en-US"/>
        </w:rPr>
        <w:drawing>
          <wp:anchor distT="0" distB="0" distL="114300" distR="114300" simplePos="0" relativeHeight="251649536" behindDoc="0" locked="0" layoutInCell="1" allowOverlap="1" wp14:anchorId="57EC6F04" wp14:editId="2684B436">
            <wp:simplePos x="0" y="0"/>
            <wp:positionH relativeFrom="margin">
              <wp:align>right</wp:align>
            </wp:positionH>
            <wp:positionV relativeFrom="paragraph">
              <wp:posOffset>20955</wp:posOffset>
            </wp:positionV>
            <wp:extent cx="5156835" cy="1412875"/>
            <wp:effectExtent l="38100" t="0" r="24765" b="53975"/>
            <wp:wrapSquare wrapText="bothSides"/>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14:sizeRelH relativeFrom="margin">
              <wp14:pctWidth>0</wp14:pctWidth>
            </wp14:sizeRelH>
            <wp14:sizeRelV relativeFrom="margin">
              <wp14:pctHeight>0</wp14:pctHeight>
            </wp14:sizeRelV>
          </wp:anchor>
        </w:drawing>
      </w:r>
    </w:p>
    <w:p w14:paraId="0D9F7F57" w14:textId="77777777" w:rsidR="008C282D" w:rsidRDefault="008C282D" w:rsidP="00B879C5"/>
    <w:p w14:paraId="3AE4DB66" w14:textId="77777777" w:rsidR="008C282D" w:rsidRDefault="008C282D" w:rsidP="00B879C5"/>
    <w:p w14:paraId="78C1AF61" w14:textId="77777777" w:rsidR="008C282D" w:rsidRDefault="008C282D" w:rsidP="00B879C5"/>
    <w:p w14:paraId="39722429" w14:textId="29D681E8" w:rsidR="00732E3A" w:rsidRDefault="00732E3A" w:rsidP="00B879C5"/>
    <w:p w14:paraId="25427341" w14:textId="1F5D250A" w:rsidR="000A2678" w:rsidRDefault="00E53554" w:rsidP="00B879C5">
      <w:r>
        <w:rPr>
          <w:noProof/>
          <w:lang w:val="en-US"/>
        </w:rPr>
        <mc:AlternateContent>
          <mc:Choice Requires="wps">
            <w:drawing>
              <wp:anchor distT="0" distB="0" distL="114300" distR="114300" simplePos="0" relativeHeight="251849216" behindDoc="0" locked="0" layoutInCell="1" allowOverlap="1" wp14:anchorId="33684F6C" wp14:editId="24034CD4">
                <wp:simplePos x="0" y="0"/>
                <wp:positionH relativeFrom="column">
                  <wp:posOffset>1924050</wp:posOffset>
                </wp:positionH>
                <wp:positionV relativeFrom="paragraph">
                  <wp:posOffset>31115</wp:posOffset>
                </wp:positionV>
                <wp:extent cx="1724025" cy="206375"/>
                <wp:effectExtent l="0" t="0" r="9525" b="3175"/>
                <wp:wrapSquare wrapText="bothSides"/>
                <wp:docPr id="149" name="Text Box 149"/>
                <wp:cNvGraphicFramePr/>
                <a:graphic xmlns:a="http://schemas.openxmlformats.org/drawingml/2006/main">
                  <a:graphicData uri="http://schemas.microsoft.com/office/word/2010/wordprocessingShape">
                    <wps:wsp>
                      <wps:cNvSpPr txBox="1"/>
                      <wps:spPr>
                        <a:xfrm>
                          <a:off x="0" y="0"/>
                          <a:ext cx="1724025" cy="206375"/>
                        </a:xfrm>
                        <a:prstGeom prst="rect">
                          <a:avLst/>
                        </a:prstGeom>
                        <a:solidFill>
                          <a:prstClr val="white"/>
                        </a:solidFill>
                        <a:ln>
                          <a:noFill/>
                        </a:ln>
                      </wps:spPr>
                      <wps:txbx>
                        <w:txbxContent>
                          <w:p w14:paraId="0963606B" w14:textId="500E6E38" w:rsidR="00D6111B" w:rsidRPr="00037842" w:rsidRDefault="00D6111B" w:rsidP="00BA453B">
                            <w:pPr>
                              <w:pStyle w:val="a4"/>
                              <w:rPr>
                                <w:rFonts w:cs="Times New Roman"/>
                                <w:i w:val="0"/>
                                <w:noProof/>
                                <w:color w:val="1F4E79" w:themeColor="accent1" w:themeShade="80"/>
                                <w:sz w:val="22"/>
                                <w:szCs w:val="22"/>
                              </w:rPr>
                            </w:pPr>
                            <w:bookmarkStart w:id="29" w:name="_Toc481588172"/>
                            <w:r w:rsidRPr="00037842">
                              <w:rPr>
                                <w:rFonts w:cs="Times New Roman"/>
                                <w:i w:val="0"/>
                                <w:color w:val="1F4E79" w:themeColor="accent1" w:themeShade="80"/>
                                <w:sz w:val="22"/>
                                <w:szCs w:val="22"/>
                              </w:rPr>
                              <w:t xml:space="preserve">Figure </w:t>
                            </w:r>
                            <w:r w:rsidRPr="00037842">
                              <w:rPr>
                                <w:rFonts w:cs="Times New Roman"/>
                                <w:i w:val="0"/>
                                <w:color w:val="1F4E79" w:themeColor="accent1" w:themeShade="80"/>
                                <w:sz w:val="22"/>
                                <w:szCs w:val="22"/>
                              </w:rPr>
                              <w:fldChar w:fldCharType="begin"/>
                            </w:r>
                            <w:r w:rsidRPr="00037842">
                              <w:rPr>
                                <w:rFonts w:cs="Times New Roman"/>
                                <w:i w:val="0"/>
                                <w:color w:val="1F4E79" w:themeColor="accent1" w:themeShade="80"/>
                                <w:sz w:val="22"/>
                                <w:szCs w:val="22"/>
                              </w:rPr>
                              <w:instrText xml:space="preserve"> SEQ Figure \* ARABIC </w:instrText>
                            </w:r>
                            <w:r w:rsidRPr="00037842">
                              <w:rPr>
                                <w:rFonts w:cs="Times New Roman"/>
                                <w:i w:val="0"/>
                                <w:color w:val="1F4E79" w:themeColor="accent1" w:themeShade="80"/>
                                <w:sz w:val="22"/>
                                <w:szCs w:val="22"/>
                              </w:rPr>
                              <w:fldChar w:fldCharType="separate"/>
                            </w:r>
                            <w:r w:rsidR="00224704">
                              <w:rPr>
                                <w:rFonts w:cs="Times New Roman"/>
                                <w:i w:val="0"/>
                                <w:noProof/>
                                <w:color w:val="1F4E79" w:themeColor="accent1" w:themeShade="80"/>
                                <w:sz w:val="22"/>
                                <w:szCs w:val="22"/>
                              </w:rPr>
                              <w:t>4</w:t>
                            </w:r>
                            <w:r w:rsidRPr="00037842">
                              <w:rPr>
                                <w:rFonts w:cs="Times New Roman"/>
                                <w:i w:val="0"/>
                                <w:color w:val="1F4E79" w:themeColor="accent1" w:themeShade="80"/>
                                <w:sz w:val="22"/>
                                <w:szCs w:val="22"/>
                              </w:rPr>
                              <w:fldChar w:fldCharType="end"/>
                            </w:r>
                            <w:r>
                              <w:rPr>
                                <w:rFonts w:cs="Times New Roman"/>
                                <w:i w:val="0"/>
                                <w:color w:val="1F4E79" w:themeColor="accent1" w:themeShade="80"/>
                                <w:sz w:val="22"/>
                                <w:szCs w:val="22"/>
                              </w:rPr>
                              <w:t>:</w:t>
                            </w:r>
                            <w:r w:rsidRPr="00037842">
                              <w:rPr>
                                <w:rFonts w:cs="Times New Roman"/>
                                <w:i w:val="0"/>
                                <w:color w:val="1F4E79" w:themeColor="accent1" w:themeShade="80"/>
                                <w:sz w:val="22"/>
                                <w:szCs w:val="22"/>
                              </w:rPr>
                              <w:t xml:space="preserve"> Methodology Steps</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9" o:spid="_x0000_s1063" type="#_x0000_t202" style="position:absolute;left:0;text-align:left;margin-left:151.5pt;margin-top:2.45pt;width:135.75pt;height:16.25pt;z-index:25184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" stroked="f">
                <v:textbox inset="0,0,0,0">
                  <w:txbxContent>
                    <w:p w14:paraId="0963606B" w14:textId="500E6E38" w:rsidR="00D6111B" w:rsidRPr="00037842" w:rsidRDefault="00D6111B" w:rsidP="00BA453B">
                      <w:pPr>
                        <w:pStyle w:val="a4"/>
                        <w:rPr>
                          <w:rFonts w:cs="Times New Roman"/>
                          <w:i w:val="0"/>
                          <w:noProof/>
                          <w:color w:val="1F4E79" w:themeColor="accent1" w:themeShade="80"/>
                          <w:sz w:val="22"/>
                          <w:szCs w:val="22"/>
                        </w:rPr>
                      </w:pPr>
                      <w:bookmarkStart w:id="30" w:name="_Toc481588172"/>
                      <w:r w:rsidRPr="00037842">
                        <w:rPr>
                          <w:rFonts w:cs="Times New Roman"/>
                          <w:i w:val="0"/>
                          <w:color w:val="1F4E79" w:themeColor="accent1" w:themeShade="80"/>
                          <w:sz w:val="22"/>
                          <w:szCs w:val="22"/>
                        </w:rPr>
                        <w:t xml:space="preserve">Figure </w:t>
                      </w:r>
                      <w:r w:rsidRPr="00037842">
                        <w:rPr>
                          <w:rFonts w:cs="Times New Roman"/>
                          <w:i w:val="0"/>
                          <w:color w:val="1F4E79" w:themeColor="accent1" w:themeShade="80"/>
                          <w:sz w:val="22"/>
                          <w:szCs w:val="22"/>
                        </w:rPr>
                        <w:fldChar w:fldCharType="begin"/>
                      </w:r>
                      <w:r w:rsidRPr="00037842">
                        <w:rPr>
                          <w:rFonts w:cs="Times New Roman"/>
                          <w:i w:val="0"/>
                          <w:color w:val="1F4E79" w:themeColor="accent1" w:themeShade="80"/>
                          <w:sz w:val="22"/>
                          <w:szCs w:val="22"/>
                        </w:rPr>
                        <w:instrText xml:space="preserve"> SEQ Figure \* ARABIC </w:instrText>
                      </w:r>
                      <w:r w:rsidRPr="00037842">
                        <w:rPr>
                          <w:rFonts w:cs="Times New Roman"/>
                          <w:i w:val="0"/>
                          <w:color w:val="1F4E79" w:themeColor="accent1" w:themeShade="80"/>
                          <w:sz w:val="22"/>
                          <w:szCs w:val="22"/>
                        </w:rPr>
                        <w:fldChar w:fldCharType="separate"/>
                      </w:r>
                      <w:r w:rsidR="00224704">
                        <w:rPr>
                          <w:rFonts w:cs="Times New Roman"/>
                          <w:i w:val="0"/>
                          <w:noProof/>
                          <w:color w:val="1F4E79" w:themeColor="accent1" w:themeShade="80"/>
                          <w:sz w:val="22"/>
                          <w:szCs w:val="22"/>
                        </w:rPr>
                        <w:t>4</w:t>
                      </w:r>
                      <w:r w:rsidRPr="00037842">
                        <w:rPr>
                          <w:rFonts w:cs="Times New Roman"/>
                          <w:i w:val="0"/>
                          <w:color w:val="1F4E79" w:themeColor="accent1" w:themeShade="80"/>
                          <w:sz w:val="22"/>
                          <w:szCs w:val="22"/>
                        </w:rPr>
                        <w:fldChar w:fldCharType="end"/>
                      </w:r>
                      <w:r>
                        <w:rPr>
                          <w:rFonts w:cs="Times New Roman"/>
                          <w:i w:val="0"/>
                          <w:color w:val="1F4E79" w:themeColor="accent1" w:themeShade="80"/>
                          <w:sz w:val="22"/>
                          <w:szCs w:val="22"/>
                        </w:rPr>
                        <w:t>:</w:t>
                      </w:r>
                      <w:r w:rsidRPr="00037842">
                        <w:rPr>
                          <w:rFonts w:cs="Times New Roman"/>
                          <w:i w:val="0"/>
                          <w:color w:val="1F4E79" w:themeColor="accent1" w:themeShade="80"/>
                          <w:sz w:val="22"/>
                          <w:szCs w:val="22"/>
                        </w:rPr>
                        <w:t xml:space="preserve"> Methodology Steps</w:t>
                      </w:r>
                      <w:bookmarkEnd w:id="30"/>
                    </w:p>
                  </w:txbxContent>
                </v:textbox>
                <w10:wrap type="square"/>
              </v:shape>
            </w:pict>
          </mc:Fallback>
        </mc:AlternateContent>
      </w:r>
    </w:p>
    <w:p w14:paraId="3D0E8EA6" w14:textId="241AAF1D" w:rsidR="000A2678" w:rsidRDefault="000A2678" w:rsidP="00B879C5"/>
    <w:p w14:paraId="6AE1FF8D" w14:textId="6A3770FE" w:rsidR="003E4A3D" w:rsidRPr="0017679D" w:rsidRDefault="000A2678" w:rsidP="00D923D0">
      <w:pPr>
        <w:pStyle w:val="2"/>
        <w:numPr>
          <w:ilvl w:val="1"/>
          <w:numId w:val="4"/>
        </w:numPr>
      </w:pPr>
      <w:bookmarkStart w:id="31" w:name="_Toc481055696"/>
      <w:r>
        <w:t xml:space="preserve"> </w:t>
      </w:r>
      <w:bookmarkStart w:id="32" w:name="_Toc6129874"/>
      <w:r w:rsidR="00712832" w:rsidRPr="0017679D">
        <w:t>S</w:t>
      </w:r>
      <w:r w:rsidR="003E4A3D" w:rsidRPr="0017679D">
        <w:t>oftware Engineering Requirements</w:t>
      </w:r>
      <w:bookmarkEnd w:id="31"/>
      <w:bookmarkEnd w:id="32"/>
    </w:p>
    <w:p w14:paraId="2ACC2397" w14:textId="1FDB6E02" w:rsidR="0065219E" w:rsidRDefault="000B2497" w:rsidP="00E37ADC">
      <w:r>
        <w:t xml:space="preserve">To </w:t>
      </w:r>
      <w:r w:rsidR="00A8363E">
        <w:t xml:space="preserve">successfully </w:t>
      </w:r>
      <w:r w:rsidR="007D1405">
        <w:t>achieve the aim of this project, full understanding about the problem domain and requirements are required. The information gain</w:t>
      </w:r>
      <w:r w:rsidR="004B1BE6">
        <w:t>ed</w:t>
      </w:r>
      <w:r w:rsidR="007D1405">
        <w:t xml:space="preserve"> in this section will be the fundamentals</w:t>
      </w:r>
      <w:r w:rsidR="00211A7D">
        <w:t xml:space="preserve"> for the workflow over the next stages. Therefore, data will be very critical </w:t>
      </w:r>
      <w:r w:rsidR="00CC6E88">
        <w:t>and need to be well investigate</w:t>
      </w:r>
      <w:r w:rsidR="004B1BE6">
        <w:t>d</w:t>
      </w:r>
      <w:r w:rsidR="00CC6E88">
        <w:t xml:space="preserve"> and addressed</w:t>
      </w:r>
      <w:r w:rsidR="00211A7D">
        <w:t xml:space="preserve">. </w:t>
      </w:r>
      <w:r w:rsidR="007D1405">
        <w:t xml:space="preserve">To do so, </w:t>
      </w:r>
      <w:r w:rsidR="00211A7D">
        <w:t xml:space="preserve">the author </w:t>
      </w:r>
      <w:r w:rsidR="00211A7D" w:rsidRPr="00211A7D">
        <w:t xml:space="preserve">intend </w:t>
      </w:r>
      <w:r w:rsidR="00211A7D">
        <w:t xml:space="preserve">to do the following </w:t>
      </w:r>
      <w:r w:rsidR="00E37ADC" w:rsidRPr="00E37ADC">
        <w:t>procedures</w:t>
      </w:r>
      <w:r w:rsidR="00E37ADC">
        <w:t>:</w:t>
      </w:r>
    </w:p>
    <w:p w14:paraId="4017F7C7" w14:textId="77777777" w:rsidR="0065219E" w:rsidRDefault="0065219E" w:rsidP="008C2EE7">
      <w:pPr>
        <w:pStyle w:val="a3"/>
      </w:pPr>
    </w:p>
    <w:p w14:paraId="09042AA1" w14:textId="62102496" w:rsidR="00E37ADC" w:rsidRDefault="004B1BE6" w:rsidP="00D923D0">
      <w:pPr>
        <w:pStyle w:val="4"/>
        <w:numPr>
          <w:ilvl w:val="2"/>
          <w:numId w:val="4"/>
        </w:numPr>
      </w:pPr>
      <w:r>
        <w:t xml:space="preserve">Requirements </w:t>
      </w:r>
      <w:r w:rsidR="00E37ADC" w:rsidRPr="00E37ADC">
        <w:t xml:space="preserve">Elicitation </w:t>
      </w:r>
      <w:r w:rsidR="00836209">
        <w:t>P</w:t>
      </w:r>
      <w:r w:rsidR="00E34D8C" w:rsidRPr="00E34D8C">
        <w:t>rocedures</w:t>
      </w:r>
    </w:p>
    <w:p w14:paraId="0E1E8540" w14:textId="7523BF30" w:rsidR="00025DC1" w:rsidRDefault="00174F54" w:rsidP="00BB2B62">
      <w:r w:rsidRPr="008D0BD9">
        <w:t>In this secti</w:t>
      </w:r>
      <w:r w:rsidR="0065219E">
        <w:t xml:space="preserve">on, the author will investigate </w:t>
      </w:r>
      <w:r w:rsidRPr="008D0BD9">
        <w:t xml:space="preserve">in the problem domain </w:t>
      </w:r>
      <w:r w:rsidR="009439DA">
        <w:t>to</w:t>
      </w:r>
      <w:r w:rsidRPr="008D0BD9">
        <w:t xml:space="preserve"> gather all the related information</w:t>
      </w:r>
      <w:r w:rsidR="001105CE" w:rsidRPr="008D0BD9">
        <w:t xml:space="preserve"> to </w:t>
      </w:r>
      <w:r w:rsidR="004042CB" w:rsidRPr="008D0BD9">
        <w:t>address</w:t>
      </w:r>
      <w:r w:rsidR="001105CE" w:rsidRPr="008D0BD9">
        <w:t xml:space="preserve"> </w:t>
      </w:r>
      <w:r w:rsidR="004042CB" w:rsidRPr="008D0BD9">
        <w:t xml:space="preserve">system features, </w:t>
      </w:r>
      <w:r w:rsidR="001105CE" w:rsidRPr="008D0BD9">
        <w:t>issue</w:t>
      </w:r>
      <w:r w:rsidR="004042CB" w:rsidRPr="008D0BD9">
        <w:t>s</w:t>
      </w:r>
      <w:r w:rsidR="0060143E">
        <w:t xml:space="preserve">, </w:t>
      </w:r>
      <w:r w:rsidR="00E421BE">
        <w:t>preference</w:t>
      </w:r>
      <w:r w:rsidR="0060143E">
        <w:t xml:space="preserve"> and performance during this stage. The result of this section will be use in the </w:t>
      </w:r>
      <w:r w:rsidR="00E421BE">
        <w:t>system analysis</w:t>
      </w:r>
      <w:r w:rsidR="0060143E">
        <w:t xml:space="preserve"> chapter</w:t>
      </w:r>
      <w:r w:rsidR="00037842">
        <w:t xml:space="preserve">, in order to convert </w:t>
      </w:r>
      <w:r w:rsidR="0060143E">
        <w:t xml:space="preserve">the gathered </w:t>
      </w:r>
      <w:r w:rsidR="00037842">
        <w:t xml:space="preserve">information </w:t>
      </w:r>
      <w:r w:rsidR="0060143E">
        <w:t>in</w:t>
      </w:r>
      <w:r w:rsidR="00037842">
        <w:t>to requirements</w:t>
      </w:r>
      <w:r w:rsidR="0060143E">
        <w:t xml:space="preserve"> to SHMS</w:t>
      </w:r>
      <w:r w:rsidR="00E421BE">
        <w:t xml:space="preserve">. </w:t>
      </w:r>
      <w:r w:rsidR="004042CB" w:rsidRPr="008D0BD9">
        <w:t>T</w:t>
      </w:r>
      <w:r w:rsidR="00BB2B62">
        <w:t>he output of this section</w:t>
      </w:r>
      <w:r w:rsidR="004042CB" w:rsidRPr="008D0BD9">
        <w:t xml:space="preserve"> will be critical, as it will be use in the upcoming </w:t>
      </w:r>
      <w:r w:rsidR="00BB2B62">
        <w:t xml:space="preserve">stages </w:t>
      </w:r>
      <w:r w:rsidR="004042CB" w:rsidRPr="008D0BD9">
        <w:t xml:space="preserve">to identify the system </w:t>
      </w:r>
      <w:r w:rsidR="009D35E7" w:rsidRPr="008D0BD9">
        <w:t xml:space="preserve">functionalities </w:t>
      </w:r>
      <w:r w:rsidR="009D35E7">
        <w:t xml:space="preserve">and </w:t>
      </w:r>
      <w:r w:rsidR="004042CB" w:rsidRPr="008D0BD9">
        <w:t>design</w:t>
      </w:r>
      <w:r w:rsidR="00BB2B62">
        <w:t xml:space="preserve"> requirements</w:t>
      </w:r>
      <w:r w:rsidR="00CC6E88" w:rsidRPr="008D0BD9">
        <w:t>, which</w:t>
      </w:r>
      <w:r w:rsidR="00CC6E88">
        <w:t xml:space="preserve"> </w:t>
      </w:r>
      <w:r w:rsidR="00BB2B62">
        <w:t>eventually use for system implementation.</w:t>
      </w:r>
    </w:p>
    <w:p w14:paraId="5497AB3F" w14:textId="77777777" w:rsidR="00E421BE" w:rsidRDefault="00E421BE" w:rsidP="008C2EE7">
      <w:pPr>
        <w:pStyle w:val="a3"/>
      </w:pPr>
    </w:p>
    <w:p w14:paraId="6CE61A7C" w14:textId="77777777" w:rsidR="00E37ADC" w:rsidRDefault="00E37ADC" w:rsidP="00D923D0">
      <w:pPr>
        <w:pStyle w:val="4"/>
        <w:numPr>
          <w:ilvl w:val="2"/>
          <w:numId w:val="4"/>
        </w:numPr>
      </w:pPr>
      <w:r w:rsidRPr="00E37ADC">
        <w:t>Sy</w:t>
      </w:r>
      <w:r>
        <w:t>stem Requirements Specification</w:t>
      </w:r>
    </w:p>
    <w:p w14:paraId="5292E5D5" w14:textId="73D8632F" w:rsidR="001103DD" w:rsidRPr="005F36B0" w:rsidRDefault="001103DD" w:rsidP="004B1BE6">
      <w:r w:rsidRPr="005F36B0">
        <w:t>The information</w:t>
      </w:r>
      <w:r w:rsidR="00DA1471">
        <w:t xml:space="preserve"> (</w:t>
      </w:r>
      <w:r w:rsidR="00DA1471" w:rsidRPr="00E421BE">
        <w:t>scenario</w:t>
      </w:r>
      <w:r w:rsidR="00DA1471">
        <w:t>)</w:t>
      </w:r>
      <w:r w:rsidRPr="005F36B0">
        <w:t xml:space="preserve"> provided in the previous section will be the core of this section</w:t>
      </w:r>
      <w:r w:rsidR="004B1BE6">
        <w:t>, as</w:t>
      </w:r>
      <w:r w:rsidR="00DA1471">
        <w:t xml:space="preserve"> all requirements for the SHMS </w:t>
      </w:r>
      <w:r w:rsidRPr="005F36B0">
        <w:t>in term of design and functionalities will</w:t>
      </w:r>
      <w:r w:rsidR="00A51095">
        <w:t xml:space="preserve"> be</w:t>
      </w:r>
      <w:r w:rsidR="00DA1471">
        <w:t xml:space="preserve"> demonstrate here</w:t>
      </w:r>
      <w:r w:rsidRPr="005F36B0">
        <w:t>. The main three parts</w:t>
      </w:r>
      <w:r w:rsidR="00DA1471">
        <w:t xml:space="preserve"> of this stage, is to address the following points</w:t>
      </w:r>
      <w:r w:rsidRPr="005F36B0">
        <w:t>:</w:t>
      </w:r>
    </w:p>
    <w:p w14:paraId="6887EDAD" w14:textId="77777777" w:rsidR="000159B4" w:rsidRPr="000159B4" w:rsidRDefault="00CF5F99" w:rsidP="00E13012">
      <w:pPr>
        <w:pStyle w:val="Default"/>
        <w:numPr>
          <w:ilvl w:val="0"/>
          <w:numId w:val="2"/>
        </w:numPr>
        <w:rPr>
          <w:sz w:val="22"/>
          <w:szCs w:val="22"/>
        </w:rPr>
      </w:pPr>
      <w:r>
        <w:rPr>
          <w:sz w:val="22"/>
          <w:szCs w:val="22"/>
        </w:rPr>
        <w:t>Design Constraints.</w:t>
      </w:r>
    </w:p>
    <w:p w14:paraId="41B5E2C2" w14:textId="77777777" w:rsidR="001103DD" w:rsidRPr="005F36B0" w:rsidRDefault="001103DD" w:rsidP="00E13012">
      <w:pPr>
        <w:pStyle w:val="Default"/>
        <w:numPr>
          <w:ilvl w:val="0"/>
          <w:numId w:val="2"/>
        </w:numPr>
        <w:jc w:val="both"/>
        <w:rPr>
          <w:sz w:val="22"/>
          <w:szCs w:val="22"/>
        </w:rPr>
      </w:pPr>
      <w:r w:rsidRPr="005F36B0">
        <w:rPr>
          <w:sz w:val="22"/>
          <w:szCs w:val="22"/>
        </w:rPr>
        <w:t xml:space="preserve">Functional Requirements. </w:t>
      </w:r>
    </w:p>
    <w:p w14:paraId="3B685F37" w14:textId="7527413D" w:rsidR="00E421BE" w:rsidRPr="008C2EE7" w:rsidRDefault="000159B4" w:rsidP="008C2EE7">
      <w:pPr>
        <w:pStyle w:val="Default"/>
        <w:numPr>
          <w:ilvl w:val="0"/>
          <w:numId w:val="2"/>
        </w:numPr>
        <w:rPr>
          <w:sz w:val="22"/>
          <w:szCs w:val="22"/>
        </w:rPr>
      </w:pPr>
      <w:r>
        <w:rPr>
          <w:sz w:val="22"/>
          <w:szCs w:val="22"/>
        </w:rPr>
        <w:lastRenderedPageBreak/>
        <w:t xml:space="preserve">Performance Requirements: </w:t>
      </w:r>
      <w:r w:rsidR="001103DD" w:rsidRPr="00342DEE">
        <w:rPr>
          <w:sz w:val="22"/>
          <w:szCs w:val="22"/>
        </w:rPr>
        <w:t>(</w:t>
      </w:r>
      <w:r w:rsidR="00342DEE">
        <w:rPr>
          <w:sz w:val="22"/>
          <w:szCs w:val="22"/>
        </w:rPr>
        <w:t>In T</w:t>
      </w:r>
      <w:r w:rsidR="005F36B0" w:rsidRPr="00342DEE">
        <w:rPr>
          <w:sz w:val="22"/>
          <w:szCs w:val="22"/>
        </w:rPr>
        <w:t xml:space="preserve">erm of </w:t>
      </w:r>
      <w:r w:rsidR="001103DD" w:rsidRPr="00342DEE">
        <w:rPr>
          <w:sz w:val="22"/>
          <w:szCs w:val="22"/>
        </w:rPr>
        <w:t>Reliability,</w:t>
      </w:r>
      <w:r w:rsidR="005F36B0" w:rsidRPr="00342DEE">
        <w:rPr>
          <w:sz w:val="22"/>
          <w:szCs w:val="22"/>
        </w:rPr>
        <w:t xml:space="preserve"> Speed, Usability and Capacity</w:t>
      </w:r>
      <w:r w:rsidR="001103DD" w:rsidRPr="00342DEE">
        <w:rPr>
          <w:sz w:val="22"/>
          <w:szCs w:val="22"/>
        </w:rPr>
        <w:t>)</w:t>
      </w:r>
      <w:r w:rsidR="00C37CAD">
        <w:rPr>
          <w:sz w:val="22"/>
          <w:szCs w:val="22"/>
        </w:rPr>
        <w:t>.</w:t>
      </w:r>
    </w:p>
    <w:p w14:paraId="315D1394" w14:textId="77777777" w:rsidR="00C37CAD" w:rsidRPr="00342DEE" w:rsidRDefault="00C37CAD" w:rsidP="00191509">
      <w:pPr>
        <w:pStyle w:val="Default"/>
        <w:rPr>
          <w:sz w:val="22"/>
          <w:szCs w:val="22"/>
        </w:rPr>
      </w:pPr>
    </w:p>
    <w:p w14:paraId="5AC4F280" w14:textId="6D9CB7F5" w:rsidR="003E4A3D" w:rsidRPr="0017679D" w:rsidRDefault="00DA1471" w:rsidP="00D923D0">
      <w:pPr>
        <w:pStyle w:val="2"/>
        <w:numPr>
          <w:ilvl w:val="1"/>
          <w:numId w:val="4"/>
        </w:numPr>
        <w:rPr>
          <w:szCs w:val="28"/>
        </w:rPr>
      </w:pPr>
      <w:bookmarkStart w:id="33" w:name="_Toc481055697"/>
      <w:r>
        <w:rPr>
          <w:szCs w:val="28"/>
        </w:rPr>
        <w:t xml:space="preserve"> </w:t>
      </w:r>
      <w:bookmarkStart w:id="34" w:name="_Toc6129875"/>
      <w:r w:rsidR="003E4A3D" w:rsidRPr="0017679D">
        <w:rPr>
          <w:szCs w:val="28"/>
        </w:rPr>
        <w:t>System Analysis &amp; Design</w:t>
      </w:r>
      <w:bookmarkEnd w:id="33"/>
      <w:bookmarkEnd w:id="34"/>
    </w:p>
    <w:p w14:paraId="40090D56" w14:textId="1EF72BC4" w:rsidR="008C2EE7" w:rsidRDefault="00191509" w:rsidP="0083245B">
      <w:r>
        <w:t xml:space="preserve">Every system has its own requirements and </w:t>
      </w:r>
      <w:r w:rsidR="009D774F">
        <w:t>specifications, which</w:t>
      </w:r>
      <w:r w:rsidR="00C708B3">
        <w:t xml:space="preserve"> </w:t>
      </w:r>
      <w:r w:rsidR="009D774F">
        <w:t>ware</w:t>
      </w:r>
      <w:r w:rsidR="00C708B3">
        <w:t xml:space="preserve"> investigated and addressed in the system requirements section. However, to transfer these requirements into functional system,</w:t>
      </w:r>
      <w:r w:rsidR="0083245B">
        <w:t xml:space="preserve"> the requirements information should </w:t>
      </w:r>
      <w:r w:rsidR="0083245B" w:rsidRPr="0083245B">
        <w:t xml:space="preserve">categorise </w:t>
      </w:r>
      <w:r w:rsidR="009D774F">
        <w:t>into logical sections that will be use</w:t>
      </w:r>
      <w:r w:rsidR="0083245B">
        <w:t xml:space="preserve"> during the implementation. Due to</w:t>
      </w:r>
      <w:r w:rsidR="00F527F2">
        <w:t xml:space="preserve"> the importance </w:t>
      </w:r>
      <w:r w:rsidR="00F47AD7">
        <w:t xml:space="preserve">of this </w:t>
      </w:r>
      <w:r w:rsidR="00E77314">
        <w:t>section,</w:t>
      </w:r>
      <w:r w:rsidR="00F47AD7">
        <w:t xml:space="preserve"> </w:t>
      </w:r>
      <w:r w:rsidR="00E77314">
        <w:t>few methods and tools</w:t>
      </w:r>
      <w:r w:rsidR="00F47AD7" w:rsidRPr="00F47AD7">
        <w:t xml:space="preserve"> proposed</w:t>
      </w:r>
      <w:r w:rsidR="00F47AD7">
        <w:t xml:space="preserve"> to use</w:t>
      </w:r>
      <w:r w:rsidR="00E77314">
        <w:t xml:space="preserve"> in this section to analyse the </w:t>
      </w:r>
      <w:r w:rsidR="00E77314" w:rsidRPr="00E421BE">
        <w:t>scenario</w:t>
      </w:r>
      <w:r w:rsidR="00E77314">
        <w:t xml:space="preserve"> of the SHMS.</w:t>
      </w:r>
    </w:p>
    <w:p w14:paraId="718ED5E3" w14:textId="77777777" w:rsidR="00F47AD7" w:rsidRDefault="00F47AD7" w:rsidP="00BB2B62">
      <w:pPr>
        <w:pStyle w:val="4"/>
      </w:pPr>
      <w:r w:rsidRPr="00F47AD7">
        <w:t>Textual Analysis</w:t>
      </w:r>
    </w:p>
    <w:p w14:paraId="0FB0472D" w14:textId="51D00225" w:rsidR="00E87EE3" w:rsidRDefault="00E87EE3" w:rsidP="007348DE">
      <w:r>
        <w:t xml:space="preserve">In this </w:t>
      </w:r>
      <w:r w:rsidR="00E77314">
        <w:t>stage</w:t>
      </w:r>
      <w:r w:rsidR="009D774F">
        <w:t>,</w:t>
      </w:r>
      <w:r>
        <w:t xml:space="preserve"> the developer will indicate the required class</w:t>
      </w:r>
      <w:r w:rsidR="007348DE">
        <w:t>es</w:t>
      </w:r>
      <w:r w:rsidR="00E77314">
        <w:t>, methods</w:t>
      </w:r>
      <w:r>
        <w:t xml:space="preserve"> and </w:t>
      </w:r>
      <w:r w:rsidR="007348DE">
        <w:t xml:space="preserve">attributes </w:t>
      </w:r>
      <w:r w:rsidR="00A559B3">
        <w:t>by extracting adjective</w:t>
      </w:r>
      <w:r w:rsidR="007348DE">
        <w:t>s</w:t>
      </w:r>
      <w:r w:rsidR="00A559B3">
        <w:t xml:space="preserve">, verbs and nouns from the </w:t>
      </w:r>
      <w:r w:rsidR="003A5E5A">
        <w:t xml:space="preserve">SHMS </w:t>
      </w:r>
      <w:r w:rsidR="003A5E5A" w:rsidRPr="00E421BE">
        <w:t>scenario</w:t>
      </w:r>
      <w:r w:rsidR="003A5E5A">
        <w:t xml:space="preserve"> provided in the previous section</w:t>
      </w:r>
      <w:r w:rsidR="00A559B3">
        <w:t xml:space="preserve">. </w:t>
      </w:r>
      <w:r w:rsidR="003A5E5A">
        <w:t xml:space="preserve">Thus, </w:t>
      </w:r>
      <w:r w:rsidR="00A559B3">
        <w:t xml:space="preserve">nouns </w:t>
      </w:r>
      <w:r w:rsidR="003A5E5A">
        <w:t>will be referring</w:t>
      </w:r>
      <w:r w:rsidR="00A559B3">
        <w:t xml:space="preserve"> to class</w:t>
      </w:r>
      <w:r w:rsidR="00505558">
        <w:t>es</w:t>
      </w:r>
      <w:r w:rsidR="00A559B3">
        <w:t xml:space="preserve">, </w:t>
      </w:r>
      <w:r w:rsidR="003A5E5A">
        <w:t xml:space="preserve">while </w:t>
      </w:r>
      <w:r w:rsidR="00A559B3">
        <w:t>verb</w:t>
      </w:r>
      <w:r w:rsidR="003A5E5A">
        <w:t>s</w:t>
      </w:r>
      <w:r w:rsidR="00A559B3">
        <w:t xml:space="preserve"> refer</w:t>
      </w:r>
      <w:r w:rsidR="000E6251">
        <w:t>ring</w:t>
      </w:r>
      <w:r w:rsidR="00A559B3">
        <w:t xml:space="preserve"> to </w:t>
      </w:r>
      <w:r w:rsidR="003A5E5A">
        <w:t>method or operation</w:t>
      </w:r>
      <w:r w:rsidR="00505558">
        <w:t>.</w:t>
      </w:r>
      <w:r w:rsidR="003A5E5A">
        <w:t xml:space="preserve"> This stag important to get the first draft of the system operations and attributes</w:t>
      </w:r>
      <w:r w:rsidR="000E6251">
        <w:t xml:space="preserve"> required in the system developments stages. However, the output of this stage will be use in the upcoming sections to r</w:t>
      </w:r>
      <w:r w:rsidR="003A5E5A">
        <w:t>efine</w:t>
      </w:r>
      <w:r w:rsidR="000E6251">
        <w:t xml:space="preserve"> the data and get only the helpful information that can use in the implementation stages.</w:t>
      </w:r>
    </w:p>
    <w:p w14:paraId="78A7376D" w14:textId="698B755A" w:rsidR="00F47AD7" w:rsidRDefault="00F47AD7" w:rsidP="00BB2B62">
      <w:pPr>
        <w:pStyle w:val="4"/>
      </w:pPr>
      <w:r w:rsidRPr="00F47AD7">
        <w:t>S</w:t>
      </w:r>
      <w:r>
        <w:t>ignificant Event Analysis (SEA)</w:t>
      </w:r>
    </w:p>
    <w:p w14:paraId="66A6A156" w14:textId="41BCA119" w:rsidR="003D0CF3" w:rsidRDefault="00505558" w:rsidP="009B55F0">
      <w:r>
        <w:t>This is the first step for successful completion of</w:t>
      </w:r>
      <w:r w:rsidR="000E6251">
        <w:t xml:space="preserve"> the</w:t>
      </w:r>
      <w:r>
        <w:t xml:space="preserve"> SHMS</w:t>
      </w:r>
      <w:r w:rsidR="000E6251">
        <w:t xml:space="preserve"> prototype</w:t>
      </w:r>
      <w:r w:rsidR="00394CD6">
        <w:t>, where</w:t>
      </w:r>
      <w:r w:rsidR="000E6251">
        <w:t xml:space="preserve"> will be extracting a</w:t>
      </w:r>
      <w:r w:rsidR="00394CD6">
        <w:t xml:space="preserve"> list of system </w:t>
      </w:r>
      <w:r w:rsidR="000E6251">
        <w:t xml:space="preserve">events or </w:t>
      </w:r>
      <w:r w:rsidR="00394CD6">
        <w:t>activities</w:t>
      </w:r>
      <w:r w:rsidR="000E6251">
        <w:t>,</w:t>
      </w:r>
      <w:r w:rsidR="00394CD6">
        <w:t xml:space="preserve"> in addition to classes and attribute</w:t>
      </w:r>
      <w:r w:rsidR="00526629">
        <w:t>s</w:t>
      </w:r>
      <w:r w:rsidR="00394CD6">
        <w:t xml:space="preserve"> required to</w:t>
      </w:r>
      <w:r w:rsidR="000E6251">
        <w:t xml:space="preserve"> associate with</w:t>
      </w:r>
      <w:r w:rsidR="00936DD9">
        <w:t xml:space="preserve"> it</w:t>
      </w:r>
      <w:r w:rsidR="000E6251">
        <w:t xml:space="preserve"> to o</w:t>
      </w:r>
      <w:r w:rsidR="00394CD6">
        <w:t>perate</w:t>
      </w:r>
      <w:r w:rsidR="00526629">
        <w:t xml:space="preserve"> each event.</w:t>
      </w:r>
      <w:r w:rsidR="00394CD6">
        <w:t xml:space="preserve"> </w:t>
      </w:r>
      <w:r w:rsidR="000E6251">
        <w:t>This stage start from using the output of the textual analysis by taking each verb (Which refer to operation or event) and validate the verb</w:t>
      </w:r>
      <w:r w:rsidR="00936DD9">
        <w:t xml:space="preserve"> to consider as system function, also gathering data that </w:t>
      </w:r>
      <w:r w:rsidR="000E6251">
        <w:t xml:space="preserve">can be use </w:t>
      </w:r>
      <w:r w:rsidR="00936DD9">
        <w:t>in</w:t>
      </w:r>
      <w:r w:rsidR="000E6251">
        <w:t xml:space="preserve"> this action. </w:t>
      </w:r>
      <w:r w:rsidR="009D774F">
        <w:t>It is</w:t>
      </w:r>
      <w:r w:rsidR="00526629">
        <w:t xml:space="preserve"> important to highlight cl</w:t>
      </w:r>
      <w:r w:rsidR="00936DD9">
        <w:t>asses and</w:t>
      </w:r>
      <w:r w:rsidR="009D774F">
        <w:t xml:space="preserve"> attributes that will be use</w:t>
      </w:r>
      <w:r w:rsidR="00526629">
        <w:t xml:space="preserve"> more frequently</w:t>
      </w:r>
      <w:r w:rsidR="000E6251">
        <w:t xml:space="preserve"> in order to </w:t>
      </w:r>
      <w:r w:rsidR="00936DD9">
        <w:t>make global definition over the system developments for them, in order to avoid data redundancy, which may slow down the performance of the system</w:t>
      </w:r>
      <w:r w:rsidR="00526629">
        <w:t xml:space="preserve">. </w:t>
      </w:r>
      <w:r w:rsidR="00E2552F">
        <w:tab/>
      </w:r>
      <w:r w:rsidR="00E2552F">
        <w:tab/>
      </w:r>
      <w:r w:rsidR="00E2552F">
        <w:tab/>
      </w:r>
      <w:r w:rsidR="00E2552F">
        <w:tab/>
      </w:r>
      <w:r w:rsidR="00E2552F">
        <w:tab/>
      </w:r>
      <w:r w:rsidR="00E2552F">
        <w:tab/>
      </w:r>
      <w:r w:rsidR="00E2552F">
        <w:tab/>
      </w:r>
    </w:p>
    <w:p w14:paraId="21885655" w14:textId="0D459504" w:rsidR="001D3607" w:rsidRDefault="005F2F84" w:rsidP="00D923D0">
      <w:pPr>
        <w:pStyle w:val="2"/>
        <w:numPr>
          <w:ilvl w:val="1"/>
          <w:numId w:val="4"/>
        </w:numPr>
      </w:pPr>
      <w:bookmarkStart w:id="35" w:name="_Toc481055703"/>
      <w:bookmarkStart w:id="36" w:name="_Toc6129876"/>
      <w:r>
        <w:t>Requirements &amp; R</w:t>
      </w:r>
      <w:r w:rsidR="001C4573" w:rsidRPr="000B40B5">
        <w:t>esources</w:t>
      </w:r>
      <w:bookmarkEnd w:id="35"/>
      <w:bookmarkEnd w:id="36"/>
    </w:p>
    <w:p w14:paraId="0664B88C" w14:textId="7507911B" w:rsidR="002F3F6A" w:rsidRDefault="000B2497" w:rsidP="002F3F6A">
      <w:r>
        <w:t>To</w:t>
      </w:r>
      <w:r w:rsidR="009C4186">
        <w:t xml:space="preserve"> successfully complete</w:t>
      </w:r>
      <w:r w:rsidR="008D367A">
        <w:t xml:space="preserve"> this venture</w:t>
      </w:r>
      <w:r w:rsidR="002F3F6A">
        <w:t xml:space="preserve">, number of software and hardware requirements are required during the development of SHM system. Below </w:t>
      </w:r>
      <w:r w:rsidR="009A3D08">
        <w:t>list,</w:t>
      </w:r>
      <w:r w:rsidR="002F3F6A">
        <w:t xml:space="preserve"> show the essential requirements:</w:t>
      </w:r>
    </w:p>
    <w:p w14:paraId="61089924" w14:textId="77777777" w:rsidR="00AC4CA1" w:rsidRDefault="002F3F6A" w:rsidP="00EE051F">
      <w:pPr>
        <w:pStyle w:val="a6"/>
        <w:numPr>
          <w:ilvl w:val="0"/>
          <w:numId w:val="3"/>
        </w:numPr>
      </w:pPr>
      <w:r>
        <w:t>Full excess to recent papers and books.</w:t>
      </w:r>
    </w:p>
    <w:p w14:paraId="60FFAE2C" w14:textId="6457F3F2" w:rsidR="004C25ED" w:rsidRDefault="002F3F6A" w:rsidP="00153C79">
      <w:pPr>
        <w:pStyle w:val="a6"/>
        <w:numPr>
          <w:ilvl w:val="0"/>
          <w:numId w:val="3"/>
        </w:numPr>
      </w:pPr>
      <w:r>
        <w:t xml:space="preserve">Appropriate </w:t>
      </w:r>
      <w:r w:rsidR="00AC4CA1">
        <w:t xml:space="preserve">software </w:t>
      </w:r>
      <w:r>
        <w:t>development environment for system platforms</w:t>
      </w:r>
      <w:r w:rsidR="00153C79">
        <w:t xml:space="preserve"> implementation.</w:t>
      </w:r>
    </w:p>
    <w:p w14:paraId="4BC9BE87" w14:textId="77777777" w:rsidR="00AC4CA1" w:rsidRDefault="00E654B6" w:rsidP="00EE051F">
      <w:pPr>
        <w:pStyle w:val="a6"/>
        <w:numPr>
          <w:ilvl w:val="0"/>
          <w:numId w:val="3"/>
        </w:numPr>
      </w:pPr>
      <w:r>
        <w:t>Sensor</w:t>
      </w:r>
      <w:r w:rsidR="004C25ED">
        <w:t>s</w:t>
      </w:r>
      <w:r>
        <w:t xml:space="preserve"> to collect patient’s </w:t>
      </w:r>
      <w:r w:rsidRPr="002A63A4">
        <w:t>physiological</w:t>
      </w:r>
      <w:r w:rsidR="00AC4CA1">
        <w:t xml:space="preserve"> </w:t>
      </w:r>
      <w:r>
        <w:t xml:space="preserve">data (Can be </w:t>
      </w:r>
      <w:r w:rsidR="004C25ED">
        <w:t>a simulated sensor</w:t>
      </w:r>
      <w:r>
        <w:t xml:space="preserve"> to provide data).</w:t>
      </w:r>
    </w:p>
    <w:p w14:paraId="4639BF9E" w14:textId="5EA37304" w:rsidR="00C16A92" w:rsidRDefault="00C16A92" w:rsidP="00EE051F">
      <w:pPr>
        <w:pStyle w:val="a6"/>
        <w:numPr>
          <w:ilvl w:val="0"/>
          <w:numId w:val="3"/>
        </w:numPr>
      </w:pPr>
      <w:r>
        <w:t>Pulse Sensor.</w:t>
      </w:r>
    </w:p>
    <w:p w14:paraId="3F804F33" w14:textId="4B65FE56" w:rsidR="00C16A92" w:rsidRDefault="00C16A92" w:rsidP="00EE051F">
      <w:pPr>
        <w:pStyle w:val="a6"/>
        <w:numPr>
          <w:ilvl w:val="0"/>
          <w:numId w:val="3"/>
        </w:numPr>
      </w:pPr>
      <w:r>
        <w:t>Arduino Uno.</w:t>
      </w:r>
    </w:p>
    <w:p w14:paraId="22DB100C" w14:textId="39AC0925" w:rsidR="00C16A92" w:rsidRDefault="00C16A92" w:rsidP="00EE051F">
      <w:pPr>
        <w:pStyle w:val="a6"/>
        <w:numPr>
          <w:ilvl w:val="0"/>
          <w:numId w:val="3"/>
        </w:numPr>
      </w:pPr>
      <w:r w:rsidRPr="00C16A92">
        <w:t>Breadboard</w:t>
      </w:r>
      <w:r>
        <w:t>, LED, jumper wires (MM, MF and FF).</w:t>
      </w:r>
    </w:p>
    <w:p w14:paraId="26BB1FC4" w14:textId="77777777" w:rsidR="00CF71FC" w:rsidRDefault="00CF71FC" w:rsidP="00EE051F">
      <w:pPr>
        <w:pStyle w:val="a6"/>
        <w:numPr>
          <w:ilvl w:val="0"/>
          <w:numId w:val="3"/>
        </w:numPr>
      </w:pPr>
      <w:r>
        <w:t>Laboratory</w:t>
      </w:r>
      <w:r w:rsidR="00D819DC">
        <w:t xml:space="preserve"> and Online recourse will be required for </w:t>
      </w:r>
      <w:r w:rsidR="00D819DC" w:rsidRPr="00D819DC">
        <w:t>technical support</w:t>
      </w:r>
      <w:r w:rsidR="00D819DC">
        <w:t>.</w:t>
      </w:r>
    </w:p>
    <w:p w14:paraId="324501E5" w14:textId="1701BD8C" w:rsidR="00BB2B62" w:rsidRPr="009B55F0" w:rsidRDefault="00BB2B62" w:rsidP="009B55F0"/>
    <w:p w14:paraId="7581749F" w14:textId="7C766808" w:rsidR="00783A82" w:rsidRDefault="00783A82" w:rsidP="00D923D0">
      <w:pPr>
        <w:pStyle w:val="2"/>
        <w:numPr>
          <w:ilvl w:val="0"/>
          <w:numId w:val="4"/>
        </w:numPr>
        <w:rPr>
          <w:color w:val="FFFFFF" w:themeColor="background1"/>
        </w:rPr>
      </w:pPr>
      <w:bookmarkStart w:id="37" w:name="_Toc481588096"/>
      <w:bookmarkStart w:id="38" w:name="_Toc5269913"/>
      <w:bookmarkStart w:id="39" w:name="_Toc6129877"/>
      <w:bookmarkStart w:id="40" w:name="_Toc481055706"/>
      <w:r w:rsidRPr="009B55F0">
        <w:rPr>
          <w:color w:val="FFFFFF" w:themeColor="background1"/>
        </w:rPr>
        <w:t>4</w:t>
      </w:r>
      <w:bookmarkEnd w:id="37"/>
      <w:bookmarkEnd w:id="38"/>
      <w:bookmarkEnd w:id="39"/>
      <w:r w:rsidR="009B55F0">
        <w:rPr>
          <w:color w:val="FFFFFF" w:themeColor="background1"/>
        </w:rPr>
        <w:t xml:space="preserve"> </w:t>
      </w:r>
    </w:p>
    <w:p w14:paraId="6581E6CD" w14:textId="6FE12A47" w:rsidR="009B55F0" w:rsidRDefault="009B55F0" w:rsidP="009B55F0"/>
    <w:p w14:paraId="2C1FE420" w14:textId="01DA8F4B" w:rsidR="009B55F0" w:rsidRDefault="009B55F0" w:rsidP="009B55F0"/>
    <w:p w14:paraId="38B7E3B7" w14:textId="67022437" w:rsidR="009B55F0" w:rsidRDefault="009B55F0" w:rsidP="009B55F0"/>
    <w:p w14:paraId="58343ABB" w14:textId="5A61F2A9" w:rsidR="009B55F0" w:rsidRDefault="009B55F0" w:rsidP="009B55F0"/>
    <w:p w14:paraId="7AA732BB" w14:textId="77777777" w:rsidR="009B55F0" w:rsidRPr="009B55F0" w:rsidRDefault="009B55F0" w:rsidP="009B55F0"/>
    <w:p w14:paraId="6BCF429F" w14:textId="1A3D897A" w:rsidR="009B55F0" w:rsidRDefault="009B55F0" w:rsidP="000C611C">
      <w:pPr>
        <w:pStyle w:val="1"/>
        <w:jc w:val="left"/>
      </w:pPr>
      <w:bookmarkStart w:id="41" w:name="_Toc481055705"/>
      <w:bookmarkStart w:id="42" w:name="_Toc6129878"/>
      <w:r>
        <w:t xml:space="preserve">Chapter </w:t>
      </w:r>
      <w:r w:rsidR="000C611C">
        <w:t>3</w:t>
      </w:r>
      <w:r>
        <w:t>: System</w:t>
      </w:r>
      <w:r w:rsidRPr="0017679D">
        <w:t xml:space="preserve"> Requirements</w:t>
      </w:r>
      <w:bookmarkEnd w:id="41"/>
      <w:bookmarkEnd w:id="42"/>
    </w:p>
    <w:p w14:paraId="10AD42E0" w14:textId="2B92AF25" w:rsidR="00193C93" w:rsidRDefault="00783A82" w:rsidP="00D923D0">
      <w:pPr>
        <w:pStyle w:val="2"/>
        <w:numPr>
          <w:ilvl w:val="1"/>
          <w:numId w:val="4"/>
        </w:numPr>
      </w:pPr>
      <w:r>
        <w:t xml:space="preserve"> </w:t>
      </w:r>
      <w:bookmarkStart w:id="43" w:name="_Toc6129879"/>
      <w:r w:rsidR="00193C93">
        <w:t>I</w:t>
      </w:r>
      <w:r w:rsidR="00B27B18">
        <w:t>ntroduction</w:t>
      </w:r>
      <w:bookmarkEnd w:id="43"/>
    </w:p>
    <w:p w14:paraId="1874589F" w14:textId="6B6F5F4A" w:rsidR="00B27B18" w:rsidRDefault="00B27B18" w:rsidP="00F04409">
      <w:r>
        <w:t xml:space="preserve">To successfully achieve the aim of this project, full understanding about the problem domain and potential solution requirements are required. </w:t>
      </w:r>
      <w:r w:rsidRPr="00B27B18">
        <w:t xml:space="preserve">In this section, the author will investigate in to gather information </w:t>
      </w:r>
      <w:r>
        <w:t xml:space="preserve">related to the implementation of the system; will </w:t>
      </w:r>
      <w:r w:rsidRPr="00B27B18">
        <w:t>address system features, issues and preference</w:t>
      </w:r>
      <w:r>
        <w:t xml:space="preserve">s. The information gained in this section will be the fundamentals for the workflow over the next stages. Therefore, data will be very critical and need to be well investigated and addressed. The first section will address system platforms requirements, then the following section refine and </w:t>
      </w:r>
      <w:r w:rsidRPr="00B27B18">
        <w:t xml:space="preserve">categorize </w:t>
      </w:r>
      <w:r>
        <w:t>these requires as functional an</w:t>
      </w:r>
      <w:r w:rsidR="00F04409">
        <w:t>d</w:t>
      </w:r>
      <w:r>
        <w:t xml:space="preserve"> non-functional requirements. </w:t>
      </w:r>
    </w:p>
    <w:p w14:paraId="2AA7785E" w14:textId="77777777" w:rsidR="00F04409" w:rsidRPr="00B27B18" w:rsidRDefault="00F04409" w:rsidP="00D85A00">
      <w:pPr>
        <w:pStyle w:val="a3"/>
      </w:pPr>
    </w:p>
    <w:p w14:paraId="7CFAC6D8" w14:textId="4F3E06E1" w:rsidR="00F04409" w:rsidRPr="00F04409" w:rsidRDefault="00B12EEB" w:rsidP="00D923D0">
      <w:pPr>
        <w:pStyle w:val="2"/>
        <w:numPr>
          <w:ilvl w:val="1"/>
          <w:numId w:val="4"/>
        </w:numPr>
      </w:pPr>
      <w:bookmarkStart w:id="44" w:name="_Toc6129880"/>
      <w:r w:rsidRPr="00373652">
        <w:t>Elicitation Activities</w:t>
      </w:r>
      <w:bookmarkEnd w:id="40"/>
      <w:bookmarkEnd w:id="44"/>
      <w:r w:rsidRPr="00373652">
        <w:t xml:space="preserve"> </w:t>
      </w:r>
    </w:p>
    <w:p w14:paraId="1F66F02D" w14:textId="3A419487" w:rsidR="003D1DA6" w:rsidRDefault="00B01FCB" w:rsidP="00D923D0">
      <w:pPr>
        <w:pStyle w:val="3"/>
        <w:numPr>
          <w:ilvl w:val="2"/>
          <w:numId w:val="4"/>
        </w:numPr>
      </w:pPr>
      <w:bookmarkStart w:id="45" w:name="_Toc481055707"/>
      <w:bookmarkStart w:id="46" w:name="_Toc6129881"/>
      <w:r>
        <w:t>A</w:t>
      </w:r>
      <w:r w:rsidRPr="00B01FCB">
        <w:t>nalysis</w:t>
      </w:r>
      <w:bookmarkEnd w:id="45"/>
      <w:bookmarkEnd w:id="46"/>
    </w:p>
    <w:p w14:paraId="044DD08E" w14:textId="4DE37633" w:rsidR="0041159C" w:rsidRDefault="009152C0" w:rsidP="00F67D23">
      <w:r>
        <w:t>This section aims at</w:t>
      </w:r>
      <w:r w:rsidR="008A3524">
        <w:t xml:space="preserve"> </w:t>
      </w:r>
      <w:r w:rsidR="000B2497">
        <w:t>accumulating</w:t>
      </w:r>
      <w:r w:rsidR="006556FE">
        <w:t xml:space="preserve"> information about healthcare systems specification and requirements, </w:t>
      </w:r>
      <w:r>
        <w:t>as well as</w:t>
      </w:r>
      <w:r w:rsidR="006556FE">
        <w:t xml:space="preserve"> to analysing the finding of the </w:t>
      </w:r>
      <w:r w:rsidR="008A3524" w:rsidRPr="008A3524">
        <w:t>Literature Review</w:t>
      </w:r>
      <w:r w:rsidR="00DB6AA4">
        <w:t>, chapter two</w:t>
      </w:r>
      <w:r w:rsidR="00193C93">
        <w:t xml:space="preserve"> and other resources is been investigated</w:t>
      </w:r>
      <w:r w:rsidR="006556FE">
        <w:t xml:space="preserve">. </w:t>
      </w:r>
      <w:r w:rsidR="00DB6AA4" w:rsidRPr="00DB6AA4">
        <w:t>Therefore</w:t>
      </w:r>
      <w:r w:rsidR="006556FE">
        <w:t xml:space="preserve">, </w:t>
      </w:r>
      <w:r w:rsidR="00DB6AA4">
        <w:t xml:space="preserve">in this section </w:t>
      </w:r>
      <w:r w:rsidR="006556FE">
        <w:t>providing a</w:t>
      </w:r>
      <w:r w:rsidR="008A3524">
        <w:t xml:space="preserve"> detailed explanation of the requirements </w:t>
      </w:r>
      <w:r w:rsidR="00643567">
        <w:t>for</w:t>
      </w:r>
      <w:r w:rsidR="008A3524">
        <w:t xml:space="preserve"> this project.</w:t>
      </w:r>
      <w:r w:rsidR="00643567">
        <w:t xml:space="preserve"> </w:t>
      </w:r>
      <w:r w:rsidR="000B2497">
        <w:t>To</w:t>
      </w:r>
      <w:r w:rsidR="00643567">
        <w:t xml:space="preserve"> successfully implementing smart healthcare monitoring system, it is important to collect </w:t>
      </w:r>
      <w:r w:rsidR="00DB6AA4">
        <w:t xml:space="preserve">accurate and valid </w:t>
      </w:r>
      <w:r w:rsidR="00643567">
        <w:t xml:space="preserve">information about technologies and </w:t>
      </w:r>
      <w:r w:rsidR="00DB6AA4">
        <w:t>equipment’s</w:t>
      </w:r>
      <w:r w:rsidR="00643567">
        <w:t xml:space="preserve"> </w:t>
      </w:r>
      <w:r w:rsidR="00DB6AA4">
        <w:t xml:space="preserve">available in the market, these details will be </w:t>
      </w:r>
      <w:r w:rsidR="00643567">
        <w:t xml:space="preserve">essential in the </w:t>
      </w:r>
      <w:r w:rsidR="00DB6AA4">
        <w:t>system development stage</w:t>
      </w:r>
      <w:r w:rsidR="00643567">
        <w:t xml:space="preserve">. </w:t>
      </w:r>
      <w:r w:rsidR="0041159C">
        <w:t>Therefore, the author divided the finding into sections, from user’s layers to hospitals layers as follow</w:t>
      </w:r>
      <w:r w:rsidR="00027B30">
        <w:t xml:space="preserve"> shown in (Figure </w:t>
      </w:r>
      <w:r w:rsidR="00F67D23">
        <w:t>1</w:t>
      </w:r>
      <w:r w:rsidR="00027B30">
        <w:t>)</w:t>
      </w:r>
      <w:r w:rsidR="0041159C">
        <w:t>.</w:t>
      </w:r>
    </w:p>
    <w:p w14:paraId="3DCFDC0E" w14:textId="7E3243CE" w:rsidR="0041159C" w:rsidRDefault="0029407E" w:rsidP="00643567">
      <w:r>
        <w:rPr>
          <w:noProof/>
          <w:lang w:val="en-US"/>
        </w:rPr>
        <w:drawing>
          <wp:anchor distT="0" distB="0" distL="114300" distR="114300" simplePos="0" relativeHeight="251685376" behindDoc="0" locked="0" layoutInCell="1" allowOverlap="1" wp14:anchorId="7781B81C" wp14:editId="61FDE879">
            <wp:simplePos x="0" y="0"/>
            <wp:positionH relativeFrom="margin">
              <wp:posOffset>317583</wp:posOffset>
            </wp:positionH>
            <wp:positionV relativeFrom="paragraph">
              <wp:posOffset>96520</wp:posOffset>
            </wp:positionV>
            <wp:extent cx="4850130" cy="1240155"/>
            <wp:effectExtent l="0" t="95250" r="0" b="55245"/>
            <wp:wrapSquare wrapText="bothSides"/>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14:sizeRelH relativeFrom="margin">
              <wp14:pctWidth>0</wp14:pctWidth>
            </wp14:sizeRelH>
            <wp14:sizeRelV relativeFrom="margin">
              <wp14:pctHeight>0</wp14:pctHeight>
            </wp14:sizeRelV>
          </wp:anchor>
        </w:drawing>
      </w:r>
    </w:p>
    <w:p w14:paraId="6C7885FA" w14:textId="64F2DD00" w:rsidR="0041159C" w:rsidRDefault="0041159C" w:rsidP="00643567"/>
    <w:p w14:paraId="541541DC" w14:textId="47B3268A" w:rsidR="002C5E98" w:rsidRDefault="002C5E98" w:rsidP="00643567"/>
    <w:p w14:paraId="3EDA65B5" w14:textId="4CB9746C" w:rsidR="002C5E98" w:rsidRDefault="002C5E98" w:rsidP="00643567"/>
    <w:p w14:paraId="01B4371E" w14:textId="1E8BCCAC" w:rsidR="002C5E98" w:rsidRDefault="002C5E98" w:rsidP="00643567"/>
    <w:p w14:paraId="505F27A2" w14:textId="49E75D64" w:rsidR="005C38D3" w:rsidRPr="0060143E" w:rsidRDefault="00566E3A" w:rsidP="00F67D23">
      <w:pPr>
        <w:pStyle w:val="a4"/>
        <w:rPr>
          <w:i w:val="0"/>
          <w:color w:val="1F4E79" w:themeColor="accent1" w:themeShade="80"/>
          <w:sz w:val="22"/>
          <w:szCs w:val="22"/>
        </w:rPr>
      </w:pPr>
      <w:r w:rsidRPr="0060143E">
        <w:rPr>
          <w:i w:val="0"/>
          <w:color w:val="1F4E79" w:themeColor="accent1" w:themeShade="80"/>
          <w:sz w:val="22"/>
          <w:szCs w:val="22"/>
        </w:rPr>
        <w:tab/>
      </w:r>
      <w:bookmarkStart w:id="47" w:name="_Toc477802913"/>
      <w:r w:rsidR="00675A4F" w:rsidRPr="0060143E">
        <w:rPr>
          <w:i w:val="0"/>
          <w:color w:val="1F4E79" w:themeColor="accent1" w:themeShade="80"/>
          <w:sz w:val="22"/>
          <w:szCs w:val="22"/>
        </w:rPr>
        <w:tab/>
      </w:r>
      <w:r w:rsidR="00675A4F" w:rsidRPr="0060143E">
        <w:rPr>
          <w:i w:val="0"/>
          <w:color w:val="1F4E79" w:themeColor="accent1" w:themeShade="80"/>
          <w:sz w:val="22"/>
          <w:szCs w:val="22"/>
        </w:rPr>
        <w:tab/>
      </w:r>
      <w:r w:rsidR="00675A4F" w:rsidRPr="0060143E">
        <w:rPr>
          <w:i w:val="0"/>
          <w:color w:val="1F4E79" w:themeColor="accent1" w:themeShade="80"/>
          <w:sz w:val="22"/>
          <w:szCs w:val="22"/>
        </w:rPr>
        <w:tab/>
      </w:r>
      <w:bookmarkStart w:id="48" w:name="_Toc480821224"/>
      <w:bookmarkStart w:id="49" w:name="_Toc481588174"/>
      <w:r w:rsidRPr="0060143E">
        <w:rPr>
          <w:i w:val="0"/>
          <w:color w:val="1F4E79" w:themeColor="accent1" w:themeShade="80"/>
          <w:sz w:val="22"/>
          <w:szCs w:val="22"/>
        </w:rPr>
        <w:t xml:space="preserve">Figure </w:t>
      </w:r>
      <w:r w:rsidR="00F67D23">
        <w:rPr>
          <w:i w:val="0"/>
          <w:color w:val="1F4E79" w:themeColor="accent1" w:themeShade="80"/>
          <w:sz w:val="22"/>
          <w:szCs w:val="22"/>
        </w:rPr>
        <w:t>1</w:t>
      </w:r>
      <w:r w:rsidR="00027B30">
        <w:rPr>
          <w:i w:val="0"/>
          <w:color w:val="1F4E79" w:themeColor="accent1" w:themeShade="80"/>
          <w:sz w:val="22"/>
          <w:szCs w:val="22"/>
        </w:rPr>
        <w:t>:</w:t>
      </w:r>
      <w:r w:rsidRPr="0060143E">
        <w:rPr>
          <w:i w:val="0"/>
          <w:color w:val="1F4E79" w:themeColor="accent1" w:themeShade="80"/>
          <w:sz w:val="22"/>
          <w:szCs w:val="22"/>
        </w:rPr>
        <w:t xml:space="preserve"> Layer of </w:t>
      </w:r>
      <w:r w:rsidR="00F724C4" w:rsidRPr="0060143E">
        <w:rPr>
          <w:i w:val="0"/>
          <w:color w:val="1F4E79" w:themeColor="accent1" w:themeShade="80"/>
          <w:sz w:val="22"/>
          <w:szCs w:val="22"/>
        </w:rPr>
        <w:t>Requirements</w:t>
      </w:r>
      <w:bookmarkEnd w:id="47"/>
      <w:bookmarkEnd w:id="48"/>
      <w:bookmarkEnd w:id="49"/>
    </w:p>
    <w:p w14:paraId="62318E9A" w14:textId="6DC364F5" w:rsidR="00B069A3" w:rsidRDefault="008C20A8" w:rsidP="009B55F0">
      <w:r>
        <w:t xml:space="preserve">Patients </w:t>
      </w:r>
      <w:r w:rsidR="00DB6AA4">
        <w:t xml:space="preserve">or user </w:t>
      </w:r>
      <w:r>
        <w:t xml:space="preserve">layer contain several components to measure </w:t>
      </w:r>
      <w:r w:rsidR="00DB6AA4">
        <w:t xml:space="preserve">patients </w:t>
      </w:r>
      <w:r w:rsidRPr="008C20A8">
        <w:t xml:space="preserve">physiological </w:t>
      </w:r>
      <w:r>
        <w:t>data</w:t>
      </w:r>
      <w:r w:rsidR="00DB6AA4">
        <w:t xml:space="preserve">, these components are connected to gateway in order to accumulate these data and push it to database. </w:t>
      </w:r>
      <w:r w:rsidR="002C5E98">
        <w:t xml:space="preserve">Effective monitoring system to patients and their activity require a correct data and information about </w:t>
      </w:r>
      <w:r w:rsidR="00674A54">
        <w:t>patient’s</w:t>
      </w:r>
      <w:r w:rsidR="002C5E98">
        <w:t xml:space="preserve"> activities</w:t>
      </w:r>
      <w:r w:rsidR="00400B90">
        <w:t xml:space="preserve"> </w:t>
      </w:r>
      <w:r w:rsidR="00C94878">
        <w:fldChar w:fldCharType="begin">
          <w:fldData xml:space="preserve">PEVuZE5vdGU+PENpdGU+PEF1dGhvcj5DYXRhcmludWNjaTwvQXV0aG9yPjxZZWFyPjIwMTU8L1ll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</w:fldData>
        </w:fldChar>
      </w:r>
      <w:r w:rsidR="00AE18C6">
        <w:instrText xml:space="preserve"> ADDIN EN.CITE </w:instrText>
      </w:r>
      <w:r w:rsidR="00AE18C6">
        <w:fldChar w:fldCharType="begin">
          <w:fldData xml:space="preserve">PEVuZE5vdGU+PENpdGU+PEF1dGhvcj5DYXRhcmludWNjaTwvQXV0aG9yPjxZZWFyPjIwMTU8L1ll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</w:fldData>
        </w:fldChar>
      </w:r>
      <w:r w:rsidR="00AE18C6">
        <w:instrText xml:space="preserve"> ADDIN EN.CITE.DATA </w:instrText>
      </w:r>
      <w:r w:rsidR="00AE18C6">
        <w:fldChar w:fldCharType="end"/>
      </w:r>
      <w:r w:rsidR="00C94878">
        <w:fldChar w:fldCharType="separate"/>
      </w:r>
      <w:r w:rsidR="00AE18C6">
        <w:rPr>
          <w:noProof/>
        </w:rPr>
        <w:t>[</w:t>
      </w:r>
      <w:hyperlink w:anchor="_ENREF_4" w:tooltip="Dohr, 2010 #9" w:history="1">
        <w:r w:rsidR="003B5508">
          <w:rPr>
            <w:noProof/>
          </w:rPr>
          <w:t>4</w:t>
        </w:r>
      </w:hyperlink>
      <w:r w:rsidR="00AE18C6">
        <w:rPr>
          <w:noProof/>
        </w:rPr>
        <w:t xml:space="preserve">, </w:t>
      </w:r>
      <w:hyperlink w:anchor="_ENREF_6" w:tooltip="Gupta, 2015 #1" w:history="1">
        <w:r w:rsidR="003B5508">
          <w:rPr>
            <w:noProof/>
          </w:rPr>
          <w:t>6</w:t>
        </w:r>
      </w:hyperlink>
      <w:r w:rsidR="00AE18C6">
        <w:rPr>
          <w:noProof/>
        </w:rPr>
        <w:t xml:space="preserve">, </w:t>
      </w:r>
      <w:hyperlink w:anchor="_ENREF_11" w:tooltip="Catarinucci, 2015 #11" w:history="1">
        <w:r w:rsidR="003B5508">
          <w:rPr>
            <w:noProof/>
          </w:rPr>
          <w:t>11</w:t>
        </w:r>
      </w:hyperlink>
      <w:r w:rsidR="00AE18C6">
        <w:rPr>
          <w:noProof/>
        </w:rPr>
        <w:t xml:space="preserve">, </w:t>
      </w:r>
      <w:hyperlink w:anchor="_ENREF_13" w:tooltip="Pantelopoulos, 2010 #12" w:history="1">
        <w:r w:rsidR="003B5508">
          <w:rPr>
            <w:noProof/>
          </w:rPr>
          <w:t>13</w:t>
        </w:r>
      </w:hyperlink>
      <w:r w:rsidR="00AE18C6">
        <w:rPr>
          <w:noProof/>
        </w:rPr>
        <w:t>]</w:t>
      </w:r>
      <w:r w:rsidR="00C94878">
        <w:fldChar w:fldCharType="end"/>
      </w:r>
      <w:r w:rsidR="00674A54">
        <w:t xml:space="preserve">. In this project, the </w:t>
      </w:r>
      <w:r w:rsidR="000B2497">
        <w:t>focus</w:t>
      </w:r>
      <w:r w:rsidR="00674A54">
        <w:t xml:space="preserve"> on collecting </w:t>
      </w:r>
      <w:r w:rsidR="00DB6AA4">
        <w:t xml:space="preserve">four </w:t>
      </w:r>
      <w:r w:rsidR="00674A54" w:rsidRPr="00674A54">
        <w:t xml:space="preserve">physiological </w:t>
      </w:r>
      <w:r w:rsidR="000B2497">
        <w:t>data</w:t>
      </w:r>
      <w:r w:rsidR="00DB6AA4">
        <w:t xml:space="preserve"> from </w:t>
      </w:r>
      <w:r w:rsidR="009B55F0">
        <w:t>patient’s</w:t>
      </w:r>
      <w:r w:rsidR="00DB6AA4">
        <w:t xml:space="preserve"> body, these </w:t>
      </w:r>
      <w:r w:rsidR="00DB6AA4" w:rsidRPr="00674A54">
        <w:t xml:space="preserve">physiological </w:t>
      </w:r>
      <w:r w:rsidR="00DB6AA4">
        <w:t xml:space="preserve">data are </w:t>
      </w:r>
      <w:r w:rsidR="009B55F0">
        <w:t>patient’s</w:t>
      </w:r>
      <w:r w:rsidR="00DB6AA4">
        <w:t xml:space="preserve"> </w:t>
      </w:r>
      <w:r w:rsidR="00674A54" w:rsidRPr="00674A54">
        <w:t>symptoms</w:t>
      </w:r>
      <w:r w:rsidR="00C80D8B">
        <w:t xml:space="preserve"> data, which </w:t>
      </w:r>
      <w:r w:rsidR="009B55F0">
        <w:t>is</w:t>
      </w:r>
      <w:r w:rsidR="006D77CB">
        <w:t xml:space="preserve"> </w:t>
      </w:r>
      <w:r w:rsidR="00C80D8B">
        <w:t>Heartr</w:t>
      </w:r>
      <w:r w:rsidR="00502B20">
        <w:t>ate</w:t>
      </w:r>
      <w:r w:rsidR="009B55F0">
        <w:t>, and b</w:t>
      </w:r>
      <w:r>
        <w:t>ody</w:t>
      </w:r>
      <w:r w:rsidR="00502B20">
        <w:t xml:space="preserve"> </w:t>
      </w:r>
      <w:r w:rsidR="009B55F0">
        <w:t>t</w:t>
      </w:r>
      <w:r w:rsidR="00502B20" w:rsidRPr="00674A54">
        <w:t>emperature</w:t>
      </w:r>
      <w:r w:rsidR="009B55F0">
        <w:t>.</w:t>
      </w:r>
    </w:p>
    <w:p w14:paraId="07E123E4" w14:textId="032D9366" w:rsidR="00F04409" w:rsidRDefault="00A11894" w:rsidP="009B55F0">
      <w:r>
        <w:t xml:space="preserve">Detecting and monitoring these symptoms at the right time allow doctors to provide the </w:t>
      </w:r>
      <w:r w:rsidRPr="00A11894">
        <w:t xml:space="preserve">appropriate </w:t>
      </w:r>
      <w:r w:rsidR="00011FE6">
        <w:t>treatment</w:t>
      </w:r>
      <w:r w:rsidR="00C80D8B">
        <w:t xml:space="preserve">s to elevate emergency and </w:t>
      </w:r>
      <w:r w:rsidR="00011FE6">
        <w:t>save patient</w:t>
      </w:r>
      <w:r w:rsidR="009152C0">
        <w:t>’s</w:t>
      </w:r>
      <w:r w:rsidR="00C80D8B">
        <w:t xml:space="preserve"> life. In this research, the </w:t>
      </w:r>
      <w:r w:rsidR="00C80D8B">
        <w:lastRenderedPageBreak/>
        <w:t xml:space="preserve">porotype will measure patient’s heartrate through pulse sensor, while the other symptoms data will assume that a home monitors devices used to measure </w:t>
      </w:r>
      <w:r w:rsidR="00B069A3">
        <w:t>them and enter the results to</w:t>
      </w:r>
      <w:r w:rsidR="00C80D8B">
        <w:t xml:space="preserve"> the system through </w:t>
      </w:r>
      <w:r w:rsidR="00B069A3">
        <w:t xml:space="preserve">patient’s application, due to the limitation of sensors availability in the faculty. However, research about sensors types that dose the symptoms measurements </w:t>
      </w:r>
      <w:r w:rsidR="00F04409">
        <w:t>has</w:t>
      </w:r>
      <w:r w:rsidR="00B069A3">
        <w:t xml:space="preserve"> been done already; the</w:t>
      </w:r>
      <w:r w:rsidR="00C80D8B">
        <w:t xml:space="preserve"> table below</w:t>
      </w:r>
      <w:r w:rsidR="00027B30">
        <w:t xml:space="preserve"> (Table 2)</w:t>
      </w:r>
      <w:r w:rsidR="00C80D8B">
        <w:t xml:space="preserve"> show</w:t>
      </w:r>
      <w:r w:rsidR="00B069A3">
        <w:t>s</w:t>
      </w:r>
      <w:r w:rsidR="00C80D8B">
        <w:t xml:space="preserve"> the type of sensors that use to measure the above symptoms.</w:t>
      </w:r>
    </w:p>
    <w:tbl>
      <w:tblPr>
        <w:tblStyle w:val="GridTable4Accent5"/>
        <w:tblpPr w:leftFromText="180" w:rightFromText="180" w:vertAnchor="text" w:horzAnchor="margin" w:tblpY="435"/>
        <w:tblW w:w="9432" w:type="dxa"/>
        <w:tblLook w:val="04A0" w:firstRow="1" w:lastRow="0" w:firstColumn="1" w:lastColumn="0" w:noHBand="0" w:noVBand="1"/>
      </w:tblPr>
      <w:tblGrid>
        <w:gridCol w:w="2318"/>
        <w:gridCol w:w="3248"/>
        <w:gridCol w:w="3866"/>
      </w:tblGrid>
      <w:tr w:rsidR="008D76A2" w14:paraId="52704B48" w14:textId="77777777" w:rsidTr="008D76A2">
        <w:trPr>
          <w:cnfStyle w:val="100000000000" w:firstRow="1" w:lastRow="0" w:firstColumn="0" w:lastColumn="0" w:oddVBand="0" w:evenVBand="0" w:oddHBand="0"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2318" w:type="dxa"/>
          </w:tcPr>
          <w:p w14:paraId="30C36692" w14:textId="77777777" w:rsidR="008D76A2" w:rsidRPr="00F04409" w:rsidRDefault="008D76A2" w:rsidP="008D76A2">
            <w:pPr>
              <w:rPr>
                <w:b w:val="0"/>
              </w:rPr>
            </w:pPr>
            <w:r w:rsidRPr="00F04409">
              <w:rPr>
                <w:b w:val="0"/>
              </w:rPr>
              <w:t>SYMPTOMS</w:t>
            </w:r>
          </w:p>
        </w:tc>
        <w:tc>
          <w:tcPr>
            <w:tcW w:w="3248" w:type="dxa"/>
          </w:tcPr>
          <w:p w14:paraId="5342C2E2" w14:textId="77777777" w:rsidR="008D76A2" w:rsidRPr="00F04409" w:rsidRDefault="008D76A2" w:rsidP="008D76A2">
            <w:pPr>
              <w:cnfStyle w:val="100000000000" w:firstRow="1" w:lastRow="0" w:firstColumn="0" w:lastColumn="0" w:oddVBand="0" w:evenVBand="0" w:oddHBand="0" w:evenHBand="0" w:firstRowFirstColumn="0" w:firstRowLastColumn="0" w:lastRowFirstColumn="0" w:lastRowLastColumn="0"/>
              <w:rPr>
                <w:b w:val="0"/>
              </w:rPr>
            </w:pPr>
            <w:r w:rsidRPr="00F04409">
              <w:rPr>
                <w:b w:val="0"/>
              </w:rPr>
              <w:t>SENSOR</w:t>
            </w:r>
          </w:p>
        </w:tc>
        <w:tc>
          <w:tcPr>
            <w:tcW w:w="3866" w:type="dxa"/>
          </w:tcPr>
          <w:p w14:paraId="433B3BC2" w14:textId="77777777" w:rsidR="008D76A2" w:rsidRPr="00F04409" w:rsidRDefault="008D76A2" w:rsidP="008D76A2">
            <w:pPr>
              <w:cnfStyle w:val="100000000000" w:firstRow="1" w:lastRow="0" w:firstColumn="0" w:lastColumn="0" w:oddVBand="0" w:evenVBand="0" w:oddHBand="0" w:evenHBand="0" w:firstRowFirstColumn="0" w:firstRowLastColumn="0" w:lastRowFirstColumn="0" w:lastRowLastColumn="0"/>
              <w:rPr>
                <w:b w:val="0"/>
              </w:rPr>
            </w:pPr>
            <w:r w:rsidRPr="00F04409">
              <w:rPr>
                <w:b w:val="0"/>
              </w:rPr>
              <w:t>DESCRIOPTION</w:t>
            </w:r>
          </w:p>
        </w:tc>
      </w:tr>
      <w:tr w:rsidR="008D76A2" w14:paraId="444171A1" w14:textId="77777777" w:rsidTr="008D76A2">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2318" w:type="dxa"/>
          </w:tcPr>
          <w:p w14:paraId="4F020D04" w14:textId="77777777" w:rsidR="008D76A2" w:rsidRPr="00F04409" w:rsidRDefault="008D76A2" w:rsidP="008D76A2">
            <w:pPr>
              <w:rPr>
                <w:b w:val="0"/>
              </w:rPr>
            </w:pPr>
            <w:r w:rsidRPr="00F04409">
              <w:rPr>
                <w:b w:val="0"/>
              </w:rPr>
              <w:t>Heart Rate</w:t>
            </w:r>
          </w:p>
        </w:tc>
        <w:tc>
          <w:tcPr>
            <w:tcW w:w="3248" w:type="dxa"/>
          </w:tcPr>
          <w:p w14:paraId="1CBA221B" w14:textId="71D3297E" w:rsidR="008D76A2" w:rsidRPr="00F04409" w:rsidRDefault="008D76A2" w:rsidP="003B5508">
            <w:pPr>
              <w:cnfStyle w:val="000000100000" w:firstRow="0" w:lastRow="0" w:firstColumn="0" w:lastColumn="0" w:oddVBand="0" w:evenVBand="0" w:oddHBand="1" w:evenHBand="0" w:firstRowFirstColumn="0" w:firstRowLastColumn="0" w:lastRowFirstColumn="0" w:lastRowLastColumn="0"/>
            </w:pPr>
            <w:r w:rsidRPr="00F04409">
              <w:t xml:space="preserve">Pulse Sensor </w:t>
            </w:r>
            <w:r w:rsidRPr="00F04409">
              <w:fldChar w:fldCharType="begin"/>
            </w:r>
            <w:r w:rsidR="003B5508">
              <w:instrText xml:space="preserve"> ADDIN EN.CITE &lt;EndNote&gt;&lt;Cite&gt;&lt;Author&gt;Abe&lt;/Author&gt;&lt;Year&gt;2015&lt;/Year&gt;&lt;RecNum&gt;26&lt;/RecNum&gt;&lt;DisplayText&gt;[24]&lt;/DisplayText&gt;&lt;record&gt;&lt;rec-number&gt;26&lt;/rec-number&gt;&lt;foreign-keys&gt;&lt;key app="EN" db-id="5w20xwzenztzvvet259xvxwzafa22tswx0sp" timestamp="1487424872"&gt;26&lt;/key&gt;&lt;/foreign-keys&gt;&lt;ref-type name="Conference Proceedings"&gt;10&lt;/ref-type&gt;&lt;contributors&gt;&lt;authors&gt;&lt;author&gt;E. Abe&lt;/author&gt;&lt;author&gt;H. Chigira&lt;/author&gt;&lt;author&gt;K. Fujiwarai&lt;/author&gt;&lt;author&gt;T. Yamakawa&lt;/author&gt;&lt;author&gt;M. Kano&lt;/author&gt;&lt;/authors&gt;&lt;/contributors&gt;&lt;titles&gt;&lt;title&gt;Heart rate monitoring by a pulse sensor embedded game controller&lt;/title&gt;&lt;secondary-title&gt;2015 Asia-Pacific Signal and Information Processing Association Annual Summit and Conference (APSIPA)&lt;/secondary-title&gt;&lt;alt-title&gt;2015 Asia-Pacific Signal and Information Processing Association Annual Summit and Conference (APSIPA)&lt;/alt-title&gt;&lt;/titles&gt;&lt;pages&gt;1266-1269&lt;/pages&gt;&lt;keywords&gt;&lt;keyword&gt;cardiology&lt;/keyword&gt;&lt;keyword&gt;computer games&lt;/keyword&gt;&lt;keyword&gt;medical signal processing&lt;/keyword&gt;&lt;keyword&gt;plethysmography&lt;/keyword&gt;&lt;keyword&gt;game interaction system&lt;/keyword&gt;&lt;keyword&gt;heart rate monitoring&lt;/keyword&gt;&lt;keyword&gt;photoplethysmogram&lt;/keyword&gt;&lt;keyword&gt;player condition estimation&lt;/keyword&gt;&lt;keyword&gt;psychological state estimation&lt;/keyword&gt;&lt;keyword&gt;pulse sensor embedded game controller&lt;/keyword&gt;&lt;keyword&gt;video game playing&lt;/keyword&gt;&lt;keyword&gt;Correlation&lt;/keyword&gt;&lt;keyword&gt;Games&lt;/keyword&gt;&lt;keyword&gt;Heart rate&lt;/keyword&gt;&lt;keyword&gt;Monitoring&lt;/keyword&gt;&lt;keyword&gt;Phototransistors&lt;/keyword&gt;&lt;keyword&gt;Rail to rail inputs&lt;/keyword&gt;&lt;keyword&gt;Telemetry&lt;/keyword&gt;&lt;/keywords&gt;&lt;dates&gt;&lt;year&gt;2015&lt;/year&gt;&lt;pub-dates&gt;&lt;date&gt;16-19 Dec. 2015&lt;/date&gt;&lt;/pub-dates&gt;&lt;/dates&gt;&lt;urls&gt;&lt;/urls&gt;&lt;electronic-resource-num&gt;10.1109/APSIPA.2015.7415478&lt;/electronic-resource-num&gt;&lt;/record&gt;&lt;/Cite&gt;&lt;/EndNote&gt;</w:instrText>
            </w:r>
            <w:r w:rsidRPr="00F04409">
              <w:fldChar w:fldCharType="separate"/>
            </w:r>
            <w:r w:rsidR="003B5508">
              <w:rPr>
                <w:noProof/>
              </w:rPr>
              <w:t>[</w:t>
            </w:r>
            <w:hyperlink w:anchor="_ENREF_24" w:tooltip="Abe, 2015 #26" w:history="1">
              <w:r w:rsidR="003B5508">
                <w:rPr>
                  <w:noProof/>
                </w:rPr>
                <w:t>24</w:t>
              </w:r>
            </w:hyperlink>
            <w:r w:rsidR="003B5508">
              <w:rPr>
                <w:noProof/>
              </w:rPr>
              <w:t>]</w:t>
            </w:r>
            <w:r w:rsidRPr="00F04409">
              <w:fldChar w:fldCharType="end"/>
            </w:r>
          </w:p>
        </w:tc>
        <w:tc>
          <w:tcPr>
            <w:tcW w:w="3866" w:type="dxa"/>
          </w:tcPr>
          <w:p w14:paraId="2BBB1C82" w14:textId="77777777" w:rsidR="008D76A2" w:rsidRPr="00F04409" w:rsidRDefault="008D76A2" w:rsidP="008D76A2">
            <w:pPr>
              <w:cnfStyle w:val="000000100000" w:firstRow="0" w:lastRow="0" w:firstColumn="0" w:lastColumn="0" w:oddVBand="0" w:evenVBand="0" w:oddHBand="1" w:evenHBand="0" w:firstRowFirstColumn="0" w:firstRowLastColumn="0" w:lastRowFirstColumn="0" w:lastRowLastColumn="0"/>
            </w:pPr>
            <w:r w:rsidRPr="00F04409">
              <w:t xml:space="preserve">Measure the heart beat frequency in cardiac cycle. </w:t>
            </w:r>
          </w:p>
        </w:tc>
      </w:tr>
      <w:tr w:rsidR="008D76A2" w14:paraId="21EF3691" w14:textId="77777777" w:rsidTr="008D76A2">
        <w:trPr>
          <w:trHeight w:val="131"/>
        </w:trPr>
        <w:tc>
          <w:tcPr>
            <w:cnfStyle w:val="001000000000" w:firstRow="0" w:lastRow="0" w:firstColumn="1" w:lastColumn="0" w:oddVBand="0" w:evenVBand="0" w:oddHBand="0" w:evenHBand="0" w:firstRowFirstColumn="0" w:firstRowLastColumn="0" w:lastRowFirstColumn="0" w:lastRowLastColumn="0"/>
            <w:tcW w:w="2318" w:type="dxa"/>
          </w:tcPr>
          <w:p w14:paraId="1DB1157E" w14:textId="77777777" w:rsidR="008D76A2" w:rsidRPr="00F04409" w:rsidRDefault="008D76A2" w:rsidP="008D76A2">
            <w:pPr>
              <w:rPr>
                <w:b w:val="0"/>
              </w:rPr>
            </w:pPr>
            <w:r w:rsidRPr="00F04409">
              <w:rPr>
                <w:b w:val="0"/>
              </w:rPr>
              <w:t>Skin Temperature</w:t>
            </w:r>
          </w:p>
        </w:tc>
        <w:tc>
          <w:tcPr>
            <w:tcW w:w="3248" w:type="dxa"/>
          </w:tcPr>
          <w:p w14:paraId="2D923ABF" w14:textId="1073C48E" w:rsidR="008D76A2" w:rsidRPr="00F04409" w:rsidRDefault="008D76A2" w:rsidP="003B5508">
            <w:pPr>
              <w:cnfStyle w:val="000000000000" w:firstRow="0" w:lastRow="0" w:firstColumn="0" w:lastColumn="0" w:oddVBand="0" w:evenVBand="0" w:oddHBand="0" w:evenHBand="0" w:firstRowFirstColumn="0" w:firstRowLastColumn="0" w:lastRowFirstColumn="0" w:lastRowLastColumn="0"/>
            </w:pPr>
            <w:r w:rsidRPr="00F04409">
              <w:t xml:space="preserve">Temperature probe </w:t>
            </w:r>
            <w:r w:rsidRPr="00F04409">
              <w:fldChar w:fldCharType="begin">
                <w:fldData xml:space="preserve">PEVuZE5vdGU+PENpdGU+PEF1dGhvcj5QYW50ZWxvcG91bG9zPC9BdXRob3I+PFllYXI+MjAxMDwv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</w:fldData>
              </w:fldChar>
            </w:r>
            <w:r>
              <w:instrText xml:space="preserve"> ADDIN EN.CITE </w:instrText>
            </w:r>
            <w:r>
              <w:fldChar w:fldCharType="begin">
                <w:fldData xml:space="preserve">PEVuZE5vdGU+PENpdGU+PEF1dGhvcj5QYW50ZWxvcG91bG9zPC9BdXRob3I+PFllYXI+MjAxMDwv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</w:fldData>
              </w:fldChar>
            </w:r>
            <w:r>
              <w:instrText xml:space="preserve"> ADDIN EN.CITE.DATA </w:instrText>
            </w:r>
            <w:r>
              <w:fldChar w:fldCharType="end"/>
            </w:r>
            <w:r w:rsidRPr="00F04409">
              <w:fldChar w:fldCharType="separate"/>
            </w:r>
            <w:r>
              <w:rPr>
                <w:noProof/>
              </w:rPr>
              <w:t>[</w:t>
            </w:r>
            <w:hyperlink w:anchor="_ENREF_13" w:tooltip="Pantelopoulos, 2010 #12" w:history="1">
              <w:r w:rsidR="003B5508">
                <w:rPr>
                  <w:noProof/>
                </w:rPr>
                <w:t>13</w:t>
              </w:r>
            </w:hyperlink>
            <w:r>
              <w:rPr>
                <w:noProof/>
              </w:rPr>
              <w:t>]</w:t>
            </w:r>
            <w:r w:rsidRPr="00F04409">
              <w:fldChar w:fldCharType="end"/>
            </w:r>
          </w:p>
        </w:tc>
        <w:tc>
          <w:tcPr>
            <w:tcW w:w="3866" w:type="dxa"/>
          </w:tcPr>
          <w:p w14:paraId="5DE47F29" w14:textId="77777777" w:rsidR="008D76A2" w:rsidRPr="00F04409" w:rsidRDefault="008D76A2" w:rsidP="008D76A2">
            <w:pPr>
              <w:cnfStyle w:val="000000000000" w:firstRow="0" w:lastRow="0" w:firstColumn="0" w:lastColumn="0" w:oddVBand="0" w:evenVBand="0" w:oddHBand="0" w:evenHBand="0" w:firstRowFirstColumn="0" w:firstRowLastColumn="0" w:lastRowFirstColumn="0" w:lastRowLastColumn="0"/>
            </w:pPr>
            <w:r w:rsidRPr="00F04409">
              <w:t>Measure patient body ability to dispose heat.</w:t>
            </w:r>
          </w:p>
        </w:tc>
      </w:tr>
    </w:tbl>
    <w:p w14:paraId="4314D787" w14:textId="216D9720" w:rsidR="008D76A2" w:rsidRPr="008D76A2" w:rsidRDefault="008D76A2" w:rsidP="008D76A2">
      <w:pPr>
        <w:pStyle w:val="a4"/>
        <w:ind w:left="2160" w:firstLine="720"/>
        <w:rPr>
          <w:i w:val="0"/>
          <w:color w:val="1F4E79" w:themeColor="accent1" w:themeShade="80"/>
          <w:sz w:val="22"/>
          <w:szCs w:val="22"/>
        </w:rPr>
      </w:pPr>
      <w:r w:rsidRPr="0060143E">
        <w:rPr>
          <w:i w:val="0"/>
          <w:color w:val="1F4E79" w:themeColor="accent1" w:themeShade="80"/>
          <w:sz w:val="22"/>
          <w:szCs w:val="22"/>
        </w:rPr>
        <w:t xml:space="preserve">Table </w:t>
      </w:r>
      <w:r w:rsidRPr="0060143E">
        <w:rPr>
          <w:i w:val="0"/>
          <w:color w:val="1F4E79" w:themeColor="accent1" w:themeShade="80"/>
          <w:sz w:val="22"/>
          <w:szCs w:val="22"/>
        </w:rPr>
        <w:fldChar w:fldCharType="begin"/>
      </w:r>
      <w:r w:rsidRPr="0060143E">
        <w:rPr>
          <w:i w:val="0"/>
          <w:color w:val="1F4E79" w:themeColor="accent1" w:themeShade="80"/>
          <w:sz w:val="22"/>
          <w:szCs w:val="22"/>
        </w:rPr>
        <w:instrText xml:space="preserve"> SEQ Table \* ARABIC </w:instrText>
      </w:r>
      <w:r w:rsidRPr="0060143E">
        <w:rPr>
          <w:i w:val="0"/>
          <w:color w:val="1F4E79" w:themeColor="accent1" w:themeShade="80"/>
          <w:sz w:val="22"/>
          <w:szCs w:val="22"/>
        </w:rPr>
        <w:fldChar w:fldCharType="separate"/>
      </w:r>
      <w:r w:rsidR="00224704">
        <w:rPr>
          <w:i w:val="0"/>
          <w:noProof/>
          <w:color w:val="1F4E79" w:themeColor="accent1" w:themeShade="80"/>
          <w:sz w:val="22"/>
          <w:szCs w:val="22"/>
        </w:rPr>
        <w:t>1</w:t>
      </w:r>
      <w:r w:rsidRPr="0060143E">
        <w:rPr>
          <w:i w:val="0"/>
          <w:color w:val="1F4E79" w:themeColor="accent1" w:themeShade="80"/>
          <w:sz w:val="22"/>
          <w:szCs w:val="22"/>
        </w:rPr>
        <w:fldChar w:fldCharType="end"/>
      </w:r>
      <w:r>
        <w:rPr>
          <w:i w:val="0"/>
          <w:color w:val="1F4E79" w:themeColor="accent1" w:themeShade="80"/>
          <w:sz w:val="22"/>
          <w:szCs w:val="22"/>
        </w:rPr>
        <w:t>:</w:t>
      </w:r>
      <w:r w:rsidRPr="0060143E">
        <w:rPr>
          <w:i w:val="0"/>
          <w:color w:val="1F4E79" w:themeColor="accent1" w:themeShade="80"/>
          <w:sz w:val="22"/>
          <w:szCs w:val="22"/>
        </w:rPr>
        <w:t xml:space="preserve"> Symptoms Sensors Type</w:t>
      </w:r>
    </w:p>
    <w:p w14:paraId="74D26367" w14:textId="77777777" w:rsidR="008D76A2" w:rsidRDefault="008D76A2" w:rsidP="008D76A2">
      <w:pPr>
        <w:pStyle w:val="a3"/>
      </w:pPr>
    </w:p>
    <w:p w14:paraId="685CCF58" w14:textId="1FA01BC7" w:rsidR="0066194E" w:rsidRDefault="00E4739B" w:rsidP="003B5508">
      <w:r>
        <w:t>The data collected from sensors</w:t>
      </w:r>
      <w:r w:rsidR="00813238">
        <w:t xml:space="preserve"> for filtering and processing, the data accumulation can be through </w:t>
      </w:r>
      <w:r w:rsidR="00813238" w:rsidRPr="00813238">
        <w:t>Bluetooth, Wi-Fi</w:t>
      </w:r>
      <w:r w:rsidR="00813238">
        <w:t xml:space="preserve">, </w:t>
      </w:r>
      <w:r w:rsidR="00813238" w:rsidRPr="00813238">
        <w:t>Arduino</w:t>
      </w:r>
      <w:r w:rsidR="00813238">
        <w:t xml:space="preserve"> or Raspberry pi</w:t>
      </w:r>
      <w:r w:rsidR="003A6B76">
        <w:t xml:space="preserve"> </w:t>
      </w:r>
      <w:r w:rsidR="003A6B76">
        <w:fldChar w:fldCharType="begin">
          <w:fldData xml:space="preserve">PEVuZE5vdGU+PENpdGU+PEF1dGhvcj5DaGFuaGVlPC9BdXRob3I+PFllYXI+MjAxNjwvWWVhcj48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</w:fldData>
        </w:fldChar>
      </w:r>
      <w:r w:rsidR="00026BC2">
        <w:instrText xml:space="preserve"> ADDIN EN.CITE </w:instrText>
      </w:r>
      <w:r w:rsidR="00026BC2">
        <w:fldChar w:fldCharType="begin">
          <w:fldData xml:space="preserve">PEVuZE5vdGU+PENpdGU+PEF1dGhvcj5DaGFuaGVlPC9BdXRob3I+PFllYXI+MjAxNjwvWWVhcj48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</w:fldData>
        </w:fldChar>
      </w:r>
      <w:r w:rsidR="00026BC2">
        <w:instrText xml:space="preserve"> ADDIN EN.CITE.DATA </w:instrText>
      </w:r>
      <w:r w:rsidR="00026BC2">
        <w:fldChar w:fldCharType="end"/>
      </w:r>
      <w:r w:rsidR="003A6B76">
        <w:fldChar w:fldCharType="separate"/>
      </w:r>
      <w:r w:rsidR="00026BC2">
        <w:rPr>
          <w:noProof/>
        </w:rPr>
        <w:t>[</w:t>
      </w:r>
      <w:hyperlink w:anchor="_ENREF_3" w:tooltip="Chanhee, 2016 #18" w:history="1">
        <w:r w:rsidR="003B5508">
          <w:rPr>
            <w:noProof/>
          </w:rPr>
          <w:t>3</w:t>
        </w:r>
      </w:hyperlink>
      <w:r w:rsidR="00026BC2">
        <w:rPr>
          <w:noProof/>
        </w:rPr>
        <w:t xml:space="preserve">, </w:t>
      </w:r>
      <w:hyperlink w:anchor="_ENREF_6" w:tooltip="Gupta, 2015 #1" w:history="1">
        <w:r w:rsidR="003B5508">
          <w:rPr>
            <w:noProof/>
          </w:rPr>
          <w:t>6</w:t>
        </w:r>
      </w:hyperlink>
      <w:r w:rsidR="00026BC2">
        <w:rPr>
          <w:noProof/>
        </w:rPr>
        <w:t xml:space="preserve">, </w:t>
      </w:r>
      <w:hyperlink w:anchor="_ENREF_13" w:tooltip="Pantelopoulos, 2010 #12" w:history="1">
        <w:r w:rsidR="003B5508">
          <w:rPr>
            <w:noProof/>
          </w:rPr>
          <w:t>13</w:t>
        </w:r>
      </w:hyperlink>
      <w:r w:rsidR="00026BC2">
        <w:rPr>
          <w:noProof/>
        </w:rPr>
        <w:t xml:space="preserve">, </w:t>
      </w:r>
      <w:hyperlink w:anchor="_ENREF_15" w:tooltip="Kumar, 2016 #8" w:history="1">
        <w:r w:rsidR="003B5508">
          <w:rPr>
            <w:noProof/>
          </w:rPr>
          <w:t>15</w:t>
        </w:r>
      </w:hyperlink>
      <w:r w:rsidR="00026BC2">
        <w:rPr>
          <w:noProof/>
        </w:rPr>
        <w:t xml:space="preserve">, </w:t>
      </w:r>
      <w:hyperlink w:anchor="_ENREF_18" w:tooltip="Shnayder, 2005 #17" w:history="1">
        <w:r w:rsidR="003B5508">
          <w:rPr>
            <w:noProof/>
          </w:rPr>
          <w:t>18</w:t>
        </w:r>
      </w:hyperlink>
      <w:r w:rsidR="00026BC2">
        <w:rPr>
          <w:noProof/>
        </w:rPr>
        <w:t>]</w:t>
      </w:r>
      <w:r w:rsidR="003A6B76">
        <w:fldChar w:fldCharType="end"/>
      </w:r>
      <w:r w:rsidR="00813238">
        <w:t xml:space="preserve">. </w:t>
      </w:r>
      <w:r w:rsidR="00E33D60">
        <w:t xml:space="preserve">In </w:t>
      </w:r>
      <w:r w:rsidR="0066194E">
        <w:t>addition,</w:t>
      </w:r>
      <w:r w:rsidR="00E33D60">
        <w:t xml:space="preserve"> users will have a mobile app </w:t>
      </w:r>
      <w:r w:rsidR="0066194E">
        <w:t xml:space="preserve">installed on their smartphones </w:t>
      </w:r>
      <w:r w:rsidR="00E33D60">
        <w:t xml:space="preserve">to keep </w:t>
      </w:r>
      <w:r w:rsidR="0066194E">
        <w:t xml:space="preserve">and monitor </w:t>
      </w:r>
      <w:r w:rsidR="00E33D60">
        <w:t>their record</w:t>
      </w:r>
      <w:r w:rsidR="0066194E">
        <w:t>s</w:t>
      </w:r>
      <w:r w:rsidR="00E33D60">
        <w:t xml:space="preserve"> and able to interact with </w:t>
      </w:r>
      <w:r w:rsidR="0066194E">
        <w:t xml:space="preserve">hospital side in case of emergency. Users will be able manually feed the system with their </w:t>
      </w:r>
      <w:r w:rsidR="0066194E" w:rsidRPr="00674A54">
        <w:t>symptoms</w:t>
      </w:r>
      <w:r w:rsidR="0066194E">
        <w:t xml:space="preserve"> records using different </w:t>
      </w:r>
      <w:r w:rsidR="0066194E" w:rsidRPr="0066194E">
        <w:t>healthcare monitoring devices</w:t>
      </w:r>
      <w:r w:rsidR="0066194E">
        <w:t xml:space="preserve">. </w:t>
      </w:r>
    </w:p>
    <w:p w14:paraId="215458E8" w14:textId="7CADC392" w:rsidR="008D76A2" w:rsidRDefault="00346DDE" w:rsidP="009B55F0">
      <w:r>
        <w:t xml:space="preserve">The symptoms data will be stored in database for analysis processing. After collecting the data it is </w:t>
      </w:r>
      <w:r w:rsidRPr="00346DDE">
        <w:t>obvious</w:t>
      </w:r>
      <w:r>
        <w:t xml:space="preserve"> to</w:t>
      </w:r>
      <w:r w:rsidR="003A6B76">
        <w:t xml:space="preserve"> have huge amount of data </w:t>
      </w:r>
      <w:r w:rsidR="00454BC1">
        <w:t xml:space="preserve">stored to the data bases, some of these data is directly helpful to patients conditions, while some data are unwanted </w:t>
      </w:r>
      <w:r w:rsidR="00454BC1">
        <w:fldChar w:fldCharType="begin"/>
      </w:r>
      <w:r w:rsidR="007A3F2E">
        <w:instrText xml:space="preserve"> ADDIN EN.CITE &lt;EndNote&gt;&lt;Cite&gt;&lt;Author&gt;Chanhee&lt;/Author&gt;&lt;Year&gt;2016&lt;/Year&gt;&lt;RecNum&gt;18&lt;/RecNum&gt;&lt;DisplayText&gt;[3]&lt;/DisplayText&gt;&lt;record&gt;&lt;rec-number&gt;18&lt;/rec-number&gt;&lt;foreign-keys&gt;&lt;key app="EN" db-id="5w20xwzenztzvvet259xvxwzafa22tswx0sp" timestamp="1486923018"&gt;18&lt;/key&gt;&lt;/foreign-keys&gt;&lt;ref-type name="Conference Proceedings"&gt;10&lt;/ref-type&gt;&lt;contributors&gt;&lt;authors&gt;&lt;author&gt;Chanhee, Lee&lt;/author&gt;&lt;author&gt;Taehun, Kim&lt;/author&gt;&lt;author&gt;S. J. Hyun&lt;/author&gt;&lt;/authors&gt;&lt;/contributors&gt;&lt;titles&gt;&lt;title&gt;A data acquisition architecture for healthcare services in mobile sensor networks&lt;/title&gt;&lt;secondary-title&gt;2016 International Conference on Big Data and Smart Computing (BigComp)&lt;/secondary-title&gt;&lt;alt-title&gt;2016 International Conference on Big Data and Smart Computing (BigComp)&lt;/alt-title&gt;&lt;/titles&gt;&lt;pages&gt;439-442&lt;/pages&gt;&lt;keywords&gt;&lt;keyword&gt;biomedical telemetry&lt;/keyword&gt;&lt;keyword&gt;data acquisition&lt;/keyword&gt;&lt;keyword&gt;health care&lt;/keyword&gt;&lt;keyword&gt;patient monitoring&lt;/keyword&gt;&lt;keyword&gt;query languages&lt;/keyword&gt;&lt;keyword&gt;query processing&lt;/keyword&gt;&lt;keyword&gt;wireless sensor networks&lt;/keyword&gt;&lt;keyword&gt;data acquisition architecture&lt;/keyword&gt;&lt;keyword&gt;database querying facility&lt;/keyword&gt;&lt;keyword&gt;healthcare monitoring service&lt;/keyword&gt;&lt;keyword&gt;mobile data transmission&lt;/keyword&gt;&lt;keyword&gt;mobile healthcare service&lt;/keyword&gt;&lt;keyword&gt;mobile sensor network&lt;/keyword&gt;&lt;keyword&gt;mobile user&lt;/keyword&gt;&lt;keyword&gt;sensor device&lt;/keyword&gt;&lt;keyword&gt;Base stations&lt;/keyword&gt;&lt;keyword&gt;Logic gates&lt;/keyword&gt;&lt;keyword&gt;Medical services&lt;/keyword&gt;&lt;keyword&gt;Mobile communication&lt;/keyword&gt;&lt;keyword&gt;Mobile computing&lt;/keyword&gt;&lt;keyword&gt;Monitoring&lt;/keyword&gt;&lt;keyword&gt;healthcare data acquisition&lt;/keyword&gt;&lt;keyword&gt;healthcare monitoring&lt;/keyword&gt;&lt;keyword&gt;healthcare sensor network&lt;/keyword&gt;&lt;/keywords&gt;&lt;dates&gt;&lt;year&gt;2016&lt;/year&gt;&lt;pub-dates&gt;&lt;date&gt;18-20 Jan. 2016&lt;/date&gt;&lt;/pub-dates&gt;&lt;/dates&gt;&lt;urls&gt;&lt;/urls&gt;&lt;electronic-resource-num&gt;10.1109/BIGCOMP.2016.7425966&lt;/electronic-resource-num&gt;&lt;/record&gt;&lt;/Cite&gt;&lt;/EndNote&gt;</w:instrText>
      </w:r>
      <w:r w:rsidR="00454BC1">
        <w:fldChar w:fldCharType="separate"/>
      </w:r>
      <w:r w:rsidR="007A3F2E">
        <w:rPr>
          <w:noProof/>
        </w:rPr>
        <w:t>[</w:t>
      </w:r>
      <w:hyperlink w:anchor="_ENREF_3" w:tooltip="Chanhee, 2016 #18" w:history="1">
        <w:r w:rsidR="003B5508">
          <w:rPr>
            <w:noProof/>
          </w:rPr>
          <w:t>3</w:t>
        </w:r>
      </w:hyperlink>
      <w:r w:rsidR="007A3F2E">
        <w:rPr>
          <w:noProof/>
        </w:rPr>
        <w:t>]</w:t>
      </w:r>
      <w:r w:rsidR="00454BC1">
        <w:fldChar w:fldCharType="end"/>
      </w:r>
      <w:r w:rsidR="00454BC1">
        <w:t xml:space="preserve">. Therefore, these data </w:t>
      </w:r>
      <w:r w:rsidR="00124FF7">
        <w:t>will</w:t>
      </w:r>
      <w:r w:rsidR="00454BC1">
        <w:t xml:space="preserve"> </w:t>
      </w:r>
      <w:r w:rsidR="00124FF7">
        <w:t>b</w:t>
      </w:r>
      <w:r w:rsidR="00F14432">
        <w:t xml:space="preserve">e </w:t>
      </w:r>
      <w:r w:rsidR="00454BC1">
        <w:t xml:space="preserve">abort </w:t>
      </w:r>
      <w:r w:rsidR="00124FF7">
        <w:t xml:space="preserve">from the system </w:t>
      </w:r>
      <w:r w:rsidR="00454BC1">
        <w:t xml:space="preserve">to save databases </w:t>
      </w:r>
      <w:r w:rsidR="00124FF7">
        <w:t>space</w:t>
      </w:r>
      <w:r w:rsidR="00454BC1">
        <w:t xml:space="preserve"> as well as to improve the performance of the system by providing only helpful data.</w:t>
      </w:r>
      <w:r w:rsidR="00C94878">
        <w:t xml:space="preserve"> </w:t>
      </w:r>
      <w:r w:rsidR="00124FF7">
        <w:t xml:space="preserve">The following steps is process these data </w:t>
      </w:r>
      <w:r w:rsidR="003E481B">
        <w:t>to check for the abnormality</w:t>
      </w:r>
      <w:r w:rsidR="007D5D5F">
        <w:t xml:space="preserve">. </w:t>
      </w:r>
      <w:r w:rsidR="000B2497">
        <w:t>Therefore,</w:t>
      </w:r>
      <w:r w:rsidR="007D5D5F">
        <w:t xml:space="preserve"> is essential to make list with normal and abnormal values of the symptoms </w:t>
      </w:r>
      <w:r w:rsidR="00027B30">
        <w:t>will be monitor in this project, the table below (Table 3) content symptoms and their normal and abnormal values.</w:t>
      </w:r>
    </w:p>
    <w:p w14:paraId="1CDF1C28" w14:textId="1FC53367" w:rsidR="007254CC" w:rsidRPr="007254CC" w:rsidRDefault="007254CC" w:rsidP="007254CC">
      <w:pPr>
        <w:pStyle w:val="a4"/>
        <w:spacing w:after="0"/>
        <w:ind w:left="2880" w:firstLine="720"/>
        <w:rPr>
          <w:i w:val="0"/>
          <w:color w:val="1F4E79" w:themeColor="accent1" w:themeShade="80"/>
          <w:sz w:val="22"/>
          <w:szCs w:val="22"/>
        </w:rPr>
      </w:pPr>
      <w:r w:rsidRPr="00027B30">
        <w:rPr>
          <w:i w:val="0"/>
          <w:color w:val="1F4E79" w:themeColor="accent1" w:themeShade="80"/>
          <w:sz w:val="22"/>
          <w:szCs w:val="22"/>
        </w:rPr>
        <w:t xml:space="preserve">Table </w:t>
      </w:r>
      <w:r w:rsidRPr="00027B30">
        <w:rPr>
          <w:i w:val="0"/>
          <w:color w:val="1F4E79" w:themeColor="accent1" w:themeShade="80"/>
          <w:sz w:val="22"/>
          <w:szCs w:val="22"/>
        </w:rPr>
        <w:fldChar w:fldCharType="begin"/>
      </w:r>
      <w:r w:rsidRPr="00027B30">
        <w:rPr>
          <w:i w:val="0"/>
          <w:color w:val="1F4E79" w:themeColor="accent1" w:themeShade="80"/>
          <w:sz w:val="22"/>
          <w:szCs w:val="22"/>
        </w:rPr>
        <w:instrText xml:space="preserve"> SEQ Table \* ARABIC </w:instrText>
      </w:r>
      <w:r w:rsidRPr="00027B30">
        <w:rPr>
          <w:i w:val="0"/>
          <w:color w:val="1F4E79" w:themeColor="accent1" w:themeShade="80"/>
          <w:sz w:val="22"/>
          <w:szCs w:val="22"/>
        </w:rPr>
        <w:fldChar w:fldCharType="separate"/>
      </w:r>
      <w:r w:rsidR="00224704">
        <w:rPr>
          <w:i w:val="0"/>
          <w:noProof/>
          <w:color w:val="1F4E79" w:themeColor="accent1" w:themeShade="80"/>
          <w:sz w:val="22"/>
          <w:szCs w:val="22"/>
        </w:rPr>
        <w:t>2</w:t>
      </w:r>
      <w:r w:rsidRPr="00027B30">
        <w:rPr>
          <w:i w:val="0"/>
          <w:color w:val="1F4E79" w:themeColor="accent1" w:themeShade="80"/>
          <w:sz w:val="22"/>
          <w:szCs w:val="22"/>
        </w:rPr>
        <w:fldChar w:fldCharType="end"/>
      </w:r>
      <w:r>
        <w:rPr>
          <w:i w:val="0"/>
          <w:color w:val="1F4E79" w:themeColor="accent1" w:themeShade="80"/>
          <w:sz w:val="22"/>
          <w:szCs w:val="22"/>
        </w:rPr>
        <w:t>:</w:t>
      </w:r>
      <w:r w:rsidRPr="00027B30">
        <w:rPr>
          <w:i w:val="0"/>
          <w:color w:val="1F4E79" w:themeColor="accent1" w:themeShade="80"/>
          <w:sz w:val="22"/>
          <w:szCs w:val="22"/>
        </w:rPr>
        <w:t xml:space="preserve"> Symptoms Range</w:t>
      </w:r>
    </w:p>
    <w:tbl>
      <w:tblPr>
        <w:tblStyle w:val="GridTable4Accent5"/>
        <w:tblpPr w:leftFromText="180" w:rightFromText="180" w:vertAnchor="text" w:horzAnchor="margin" w:tblpY="94"/>
        <w:tblW w:w="9204" w:type="dxa"/>
        <w:tblLook w:val="04A0" w:firstRow="1" w:lastRow="0" w:firstColumn="1" w:lastColumn="0" w:noHBand="0" w:noVBand="1"/>
      </w:tblPr>
      <w:tblGrid>
        <w:gridCol w:w="2912"/>
        <w:gridCol w:w="3254"/>
        <w:gridCol w:w="3038"/>
      </w:tblGrid>
      <w:tr w:rsidR="006006AA" w14:paraId="35E20093" w14:textId="77777777" w:rsidTr="00027B30">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912" w:type="dxa"/>
          </w:tcPr>
          <w:p w14:paraId="6C27196F" w14:textId="77777777" w:rsidR="006006AA" w:rsidRPr="00F04409" w:rsidRDefault="006006AA" w:rsidP="00F04409">
            <w:pPr>
              <w:jc w:val="center"/>
              <w:rPr>
                <w:b w:val="0"/>
              </w:rPr>
            </w:pPr>
            <w:r w:rsidRPr="00F04409">
              <w:rPr>
                <w:b w:val="0"/>
              </w:rPr>
              <w:t>SYMPTOMES</w:t>
            </w:r>
          </w:p>
        </w:tc>
        <w:tc>
          <w:tcPr>
            <w:tcW w:w="3254" w:type="dxa"/>
          </w:tcPr>
          <w:p w14:paraId="3307B91A" w14:textId="77777777" w:rsidR="006006AA" w:rsidRPr="00F04409" w:rsidRDefault="006006AA" w:rsidP="00F04409">
            <w:pPr>
              <w:jc w:val="center"/>
              <w:cnfStyle w:val="100000000000" w:firstRow="1" w:lastRow="0" w:firstColumn="0" w:lastColumn="0" w:oddVBand="0" w:evenVBand="0" w:oddHBand="0" w:evenHBand="0" w:firstRowFirstColumn="0" w:firstRowLastColumn="0" w:lastRowFirstColumn="0" w:lastRowLastColumn="0"/>
              <w:rPr>
                <w:b w:val="0"/>
              </w:rPr>
            </w:pPr>
            <w:r w:rsidRPr="00F04409">
              <w:rPr>
                <w:b w:val="0"/>
              </w:rPr>
              <w:t>NORMAL</w:t>
            </w:r>
          </w:p>
        </w:tc>
        <w:tc>
          <w:tcPr>
            <w:tcW w:w="3038" w:type="dxa"/>
          </w:tcPr>
          <w:p w14:paraId="4A54E500" w14:textId="77777777" w:rsidR="006006AA" w:rsidRPr="00F04409" w:rsidRDefault="006006AA" w:rsidP="00F04409">
            <w:pPr>
              <w:jc w:val="center"/>
              <w:cnfStyle w:val="100000000000" w:firstRow="1" w:lastRow="0" w:firstColumn="0" w:lastColumn="0" w:oddVBand="0" w:evenVBand="0" w:oddHBand="0" w:evenHBand="0" w:firstRowFirstColumn="0" w:firstRowLastColumn="0" w:lastRowFirstColumn="0" w:lastRowLastColumn="0"/>
              <w:rPr>
                <w:b w:val="0"/>
              </w:rPr>
            </w:pPr>
            <w:r w:rsidRPr="00F04409">
              <w:rPr>
                <w:b w:val="0"/>
              </w:rPr>
              <w:t>ABNORMAL</w:t>
            </w:r>
          </w:p>
        </w:tc>
      </w:tr>
      <w:tr w:rsidR="006006AA" w14:paraId="3CAA4D19" w14:textId="77777777" w:rsidTr="00027B30">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912" w:type="dxa"/>
          </w:tcPr>
          <w:p w14:paraId="75FE13DD" w14:textId="77777777" w:rsidR="006006AA" w:rsidRPr="00F04409" w:rsidRDefault="006006AA" w:rsidP="00F04409">
            <w:pPr>
              <w:jc w:val="center"/>
              <w:rPr>
                <w:b w:val="0"/>
              </w:rPr>
            </w:pPr>
            <w:r w:rsidRPr="00F04409">
              <w:rPr>
                <w:b w:val="0"/>
              </w:rPr>
              <w:t>Heart Rate</w:t>
            </w:r>
          </w:p>
        </w:tc>
        <w:tc>
          <w:tcPr>
            <w:tcW w:w="3254" w:type="dxa"/>
          </w:tcPr>
          <w:p w14:paraId="2F4CF228" w14:textId="77777777" w:rsidR="006006AA" w:rsidRPr="00F04409" w:rsidRDefault="006006AA" w:rsidP="00F04409">
            <w:pPr>
              <w:jc w:val="center"/>
              <w:cnfStyle w:val="000000100000" w:firstRow="0" w:lastRow="0" w:firstColumn="0" w:lastColumn="0" w:oddVBand="0" w:evenVBand="0" w:oddHBand="1" w:evenHBand="0" w:firstRowFirstColumn="0" w:firstRowLastColumn="0" w:lastRowFirstColumn="0" w:lastRowLastColumn="0"/>
            </w:pPr>
            <w:r w:rsidRPr="00F04409">
              <w:t>60 – 100 per minute</w:t>
            </w:r>
          </w:p>
        </w:tc>
        <w:tc>
          <w:tcPr>
            <w:tcW w:w="3038" w:type="dxa"/>
          </w:tcPr>
          <w:p w14:paraId="35F2BF86" w14:textId="77777777" w:rsidR="006006AA" w:rsidRPr="00F04409" w:rsidRDefault="006006AA" w:rsidP="00F04409">
            <w:pPr>
              <w:jc w:val="center"/>
              <w:cnfStyle w:val="000000100000" w:firstRow="0" w:lastRow="0" w:firstColumn="0" w:lastColumn="0" w:oddVBand="0" w:evenVBand="0" w:oddHBand="1" w:evenHBand="0" w:firstRowFirstColumn="0" w:firstRowLastColumn="0" w:lastRowFirstColumn="0" w:lastRowLastColumn="0"/>
            </w:pPr>
            <w:r w:rsidRPr="00F04409">
              <w:t>&lt;60  OR  &gt;100</w:t>
            </w:r>
          </w:p>
        </w:tc>
      </w:tr>
      <w:tr w:rsidR="006006AA" w14:paraId="12417C41" w14:textId="77777777" w:rsidTr="00027B30">
        <w:trPr>
          <w:trHeight w:val="296"/>
        </w:trPr>
        <w:tc>
          <w:tcPr>
            <w:cnfStyle w:val="001000000000" w:firstRow="0" w:lastRow="0" w:firstColumn="1" w:lastColumn="0" w:oddVBand="0" w:evenVBand="0" w:oddHBand="0" w:evenHBand="0" w:firstRowFirstColumn="0" w:firstRowLastColumn="0" w:lastRowFirstColumn="0" w:lastRowLastColumn="0"/>
            <w:tcW w:w="2912" w:type="dxa"/>
          </w:tcPr>
          <w:p w14:paraId="6C5C949E" w14:textId="77777777" w:rsidR="006006AA" w:rsidRPr="00F04409" w:rsidRDefault="006006AA" w:rsidP="00F04409">
            <w:pPr>
              <w:jc w:val="center"/>
              <w:rPr>
                <w:b w:val="0"/>
              </w:rPr>
            </w:pPr>
            <w:r w:rsidRPr="00F04409">
              <w:rPr>
                <w:b w:val="0"/>
              </w:rPr>
              <w:t>Skin Temperature</w:t>
            </w:r>
          </w:p>
        </w:tc>
        <w:tc>
          <w:tcPr>
            <w:tcW w:w="3254" w:type="dxa"/>
          </w:tcPr>
          <w:p w14:paraId="36BE57C0" w14:textId="5C4CE28F" w:rsidR="006006AA" w:rsidRPr="00F04409" w:rsidRDefault="006006AA" w:rsidP="00F04409">
            <w:pPr>
              <w:jc w:val="center"/>
              <w:cnfStyle w:val="000000000000" w:firstRow="0" w:lastRow="0" w:firstColumn="0" w:lastColumn="0" w:oddVBand="0" w:evenVBand="0" w:oddHBand="0" w:evenHBand="0" w:firstRowFirstColumn="0" w:firstRowLastColumn="0" w:lastRowFirstColumn="0" w:lastRowLastColumn="0"/>
            </w:pPr>
            <w:r w:rsidRPr="00F04409">
              <w:t>97 – 99 F</w:t>
            </w:r>
          </w:p>
        </w:tc>
        <w:tc>
          <w:tcPr>
            <w:tcW w:w="3038" w:type="dxa"/>
          </w:tcPr>
          <w:p w14:paraId="3F393F63" w14:textId="77777777" w:rsidR="006006AA" w:rsidRPr="00F04409" w:rsidRDefault="006006AA" w:rsidP="00F04409">
            <w:pPr>
              <w:jc w:val="center"/>
              <w:cnfStyle w:val="000000000000" w:firstRow="0" w:lastRow="0" w:firstColumn="0" w:lastColumn="0" w:oddVBand="0" w:evenVBand="0" w:oddHBand="0" w:evenHBand="0" w:firstRowFirstColumn="0" w:firstRowLastColumn="0" w:lastRowFirstColumn="0" w:lastRowLastColumn="0"/>
            </w:pPr>
            <w:r w:rsidRPr="00F04409">
              <w:t>&lt;97 OR &gt;99</w:t>
            </w:r>
          </w:p>
        </w:tc>
      </w:tr>
    </w:tbl>
    <w:p w14:paraId="14D63C33" w14:textId="77777777" w:rsidR="00440FCC" w:rsidRDefault="00440FCC" w:rsidP="00B069A3">
      <w:pPr>
        <w:spacing w:after="0"/>
      </w:pPr>
    </w:p>
    <w:p w14:paraId="4D1BD482" w14:textId="43E46AD4" w:rsidR="00E36620" w:rsidRDefault="00324016" w:rsidP="00026BC2">
      <w:pPr>
        <w:spacing w:after="0"/>
      </w:pPr>
      <w:r>
        <w:t xml:space="preserve">Detecting these changes </w:t>
      </w:r>
      <w:r w:rsidR="00B10167">
        <w:t>is important</w:t>
      </w:r>
      <w:r w:rsidR="00027B30">
        <w:t xml:space="preserve"> and it is the core requirement</w:t>
      </w:r>
      <w:r w:rsidR="00B10167">
        <w:t xml:space="preserve"> for t</w:t>
      </w:r>
      <w:r w:rsidR="00027B30">
        <w:t xml:space="preserve">he SHMS </w:t>
      </w:r>
      <w:r w:rsidR="00B10167">
        <w:t>to monitor patient’s status</w:t>
      </w:r>
      <w:r w:rsidR="00027B30">
        <w:t xml:space="preserve"> </w:t>
      </w:r>
      <w:r w:rsidR="004971AD" w:rsidRPr="004971AD">
        <w:t>continuously</w:t>
      </w:r>
      <w:r w:rsidR="00B10167">
        <w:t xml:space="preserve">. </w:t>
      </w:r>
      <w:r w:rsidR="000B2497">
        <w:t>To</w:t>
      </w:r>
      <w:r w:rsidR="00B10167">
        <w:t xml:space="preserve"> improve the usability of the system the overall normal range of the symptoms</w:t>
      </w:r>
      <w:r w:rsidR="004257A2">
        <w:t xml:space="preserve"> need to present</w:t>
      </w:r>
      <w:r w:rsidR="00B10167">
        <w:t xml:space="preserve">. In </w:t>
      </w:r>
      <w:r w:rsidR="000B2497">
        <w:t>addition,</w:t>
      </w:r>
      <w:r w:rsidR="00B10167">
        <w:t xml:space="preserve"> </w:t>
      </w:r>
      <w:r w:rsidR="004257A2">
        <w:t>accumulating and suggestion list of common d</w:t>
      </w:r>
      <w:r w:rsidR="004257A2" w:rsidRPr="004257A2">
        <w:t xml:space="preserve">iseases </w:t>
      </w:r>
      <w:r w:rsidR="004257A2">
        <w:t xml:space="preserve">that resulted from </w:t>
      </w:r>
      <w:r w:rsidR="004971AD">
        <w:t xml:space="preserve">data changing in </w:t>
      </w:r>
      <w:r w:rsidR="004257A2">
        <w:t>one or more symptoms</w:t>
      </w:r>
      <w:r w:rsidR="004971AD">
        <w:t xml:space="preserve"> data that cues the disorder in patient’s </w:t>
      </w:r>
      <w:r w:rsidR="004971AD" w:rsidRPr="004971AD">
        <w:t>physiological activities</w:t>
      </w:r>
      <w:r w:rsidR="004971AD">
        <w:t>.</w:t>
      </w:r>
      <w:r w:rsidR="00B15EF0">
        <w:t xml:space="preserve"> </w:t>
      </w:r>
    </w:p>
    <w:p w14:paraId="071F74CD" w14:textId="100EA11B" w:rsidR="00E36620" w:rsidRDefault="00E36620" w:rsidP="00D85A00">
      <w:pPr>
        <w:pStyle w:val="a3"/>
      </w:pPr>
    </w:p>
    <w:p w14:paraId="66B4F7DA" w14:textId="32DC6D78" w:rsidR="00E36620" w:rsidRPr="00E36620" w:rsidRDefault="00B12EEB" w:rsidP="00D923D0">
      <w:pPr>
        <w:pStyle w:val="2"/>
        <w:numPr>
          <w:ilvl w:val="1"/>
          <w:numId w:val="4"/>
        </w:numPr>
      </w:pPr>
      <w:bookmarkStart w:id="50" w:name="_Toc481055708"/>
      <w:bookmarkStart w:id="51" w:name="_Toc6129882"/>
      <w:r w:rsidRPr="00E37ADC">
        <w:t>Sy</w:t>
      </w:r>
      <w:r>
        <w:t>stem Requirements Specification</w:t>
      </w:r>
      <w:bookmarkEnd w:id="50"/>
      <w:bookmarkEnd w:id="51"/>
    </w:p>
    <w:p w14:paraId="12DE5B56" w14:textId="1AB281FD" w:rsidR="00E36620" w:rsidRDefault="00E36620" w:rsidP="00D923D0">
      <w:pPr>
        <w:pStyle w:val="3"/>
        <w:numPr>
          <w:ilvl w:val="2"/>
          <w:numId w:val="4"/>
        </w:numPr>
      </w:pPr>
      <w:bookmarkStart w:id="52" w:name="_Toc481055710"/>
      <w:bookmarkStart w:id="53" w:name="_Toc6129883"/>
      <w:r>
        <w:t>Performance Requirements</w:t>
      </w:r>
      <w:bookmarkEnd w:id="52"/>
      <w:bookmarkEnd w:id="53"/>
    </w:p>
    <w:p w14:paraId="77629D9F" w14:textId="77777777" w:rsidR="00E36620" w:rsidRDefault="00E36620" w:rsidP="00E36620">
      <w:r>
        <w:t xml:space="preserve">Smart healthcare monitoring system (SHMS) require smart performance requirements. To produce efficient system that meet user’s requirements, all system functionalities will be design to meet specific </w:t>
      </w:r>
      <w:r w:rsidRPr="00A5017E">
        <w:t>criteria</w:t>
      </w:r>
      <w:r>
        <w:t xml:space="preserve"> that judge the operation of the system. There are six major </w:t>
      </w:r>
      <w:r>
        <w:lastRenderedPageBreak/>
        <w:t xml:space="preserve">performance requirements must be considering in this project to boost user experience. The below points elaborate the main performance requirements of this </w:t>
      </w:r>
      <w:r w:rsidRPr="00892C29">
        <w:t>venture</w:t>
      </w:r>
      <w:r>
        <w:t>.</w:t>
      </w:r>
    </w:p>
    <w:p w14:paraId="1D45E37C" w14:textId="77777777" w:rsidR="00E36620" w:rsidRDefault="00E36620" w:rsidP="00D923D0">
      <w:pPr>
        <w:pStyle w:val="4"/>
        <w:numPr>
          <w:ilvl w:val="3"/>
          <w:numId w:val="4"/>
        </w:numPr>
      </w:pPr>
      <w:r>
        <w:t>Accuracy</w:t>
      </w:r>
    </w:p>
    <w:p w14:paraId="4D41FB3C" w14:textId="126CDFFD" w:rsidR="00E36620" w:rsidRPr="00246E7F" w:rsidRDefault="00E36620" w:rsidP="00E36620">
      <w:r>
        <w:t xml:space="preserve">SHM System require high accuracy to detect and transfer user’s data. Due to the </w:t>
      </w:r>
      <w:r w:rsidRPr="00246E7F">
        <w:t xml:space="preserve">sensitivity </w:t>
      </w:r>
      <w:r>
        <w:t xml:space="preserve">of data required for monitoring and analysing, it is important keep the accuracy of the system high in term of delivering and presenting these data. As data, will be use to </w:t>
      </w:r>
      <w:r w:rsidRPr="00246E7F">
        <w:t>evaluate</w:t>
      </w:r>
      <w:r>
        <w:t xml:space="preserve"> patient’s circumstances in term of illness </w:t>
      </w:r>
      <w:r w:rsidRPr="00E82F7B">
        <w:t>diagnosis</w:t>
      </w:r>
      <w:r>
        <w:t xml:space="preserve"> and treatments, therefore it is very critical data is accurate and up to date to save patients live and prevent any serious illness might appear. To achieve this, database design will be cheerfully design and implemented to oved data </w:t>
      </w:r>
      <w:r w:rsidRPr="00E82F7B">
        <w:t>overload</w:t>
      </w:r>
      <w:r>
        <w:t>ing</w:t>
      </w:r>
      <w:r w:rsidRPr="00E82F7B">
        <w:t xml:space="preserve"> and </w:t>
      </w:r>
      <w:r>
        <w:t>data overlapping.</w:t>
      </w:r>
    </w:p>
    <w:p w14:paraId="0F0E220A" w14:textId="77777777" w:rsidR="00E36620" w:rsidRDefault="00E36620" w:rsidP="00D923D0">
      <w:pPr>
        <w:pStyle w:val="4"/>
        <w:numPr>
          <w:ilvl w:val="3"/>
          <w:numId w:val="4"/>
        </w:numPr>
      </w:pPr>
      <w:r>
        <w:t>Speed</w:t>
      </w:r>
    </w:p>
    <w:p w14:paraId="2C3C99D9" w14:textId="77777777" w:rsidR="00E36620" w:rsidRPr="00E82F7B" w:rsidRDefault="00E36620" w:rsidP="00E36620">
      <w:r>
        <w:t xml:space="preserve">In term of speed requirement to perform the action is very </w:t>
      </w:r>
      <w:r w:rsidRPr="00C467C6">
        <w:t>essential</w:t>
      </w:r>
      <w:r>
        <w:t xml:space="preserve"> for this project. Data </w:t>
      </w:r>
      <w:r w:rsidRPr="00C467C6">
        <w:t xml:space="preserve">synchronization </w:t>
      </w:r>
      <w:r>
        <w:t xml:space="preserve">from different system platforms is required in real-time; in other word reduce the time losing during the action of receiving and transforming the data. For instance, the action of transferring the data from patient’s smartphone to database perform in just few seconds. Operations of read and write into the database will be well managed to avoid time consuming that lead to speed loss. Doing so will significantly improve user experience the usability of the system. </w:t>
      </w:r>
    </w:p>
    <w:p w14:paraId="2BE6E6DC" w14:textId="77777777" w:rsidR="00E36620" w:rsidRDefault="00E36620" w:rsidP="00D923D0">
      <w:pPr>
        <w:pStyle w:val="4"/>
        <w:numPr>
          <w:ilvl w:val="3"/>
          <w:numId w:val="4"/>
        </w:numPr>
      </w:pPr>
      <w:r>
        <w:t>Capacity</w:t>
      </w:r>
    </w:p>
    <w:p w14:paraId="54335545" w14:textId="77777777" w:rsidR="00E36620" w:rsidRPr="009A6F35" w:rsidRDefault="00E36620" w:rsidP="00E36620">
      <w:r>
        <w:t>The system will be develop for patients monitoring, therefore the capacity of the system must be big enough to handle large groups of members. However, the performance of the system must work effectively with individual users similarly in peak-time without any limitation, such as access issues or data recording delay and so on.  For large city with large number of user’s groups, it is recommend having cloud databases, which is more reliable in term of data management such as data maintenance and data backup to prevent user’s data loss in case of system crashing and</w:t>
      </w:r>
      <w:r w:rsidRPr="00F00B43">
        <w:t xml:space="preserve"> avoid server downtime</w:t>
      </w:r>
      <w:r>
        <w:t xml:space="preserve">.     </w:t>
      </w:r>
    </w:p>
    <w:p w14:paraId="505B1F9E" w14:textId="77777777" w:rsidR="00E36620" w:rsidRDefault="00E36620" w:rsidP="00D923D0">
      <w:pPr>
        <w:pStyle w:val="4"/>
        <w:numPr>
          <w:ilvl w:val="3"/>
          <w:numId w:val="4"/>
        </w:numPr>
      </w:pPr>
      <w:r>
        <w:t>Reliability</w:t>
      </w:r>
    </w:p>
    <w:p w14:paraId="724B9DDB" w14:textId="0E3678DE" w:rsidR="00E36620" w:rsidRPr="00F00B43" w:rsidRDefault="00E36620" w:rsidP="00FC12B8">
      <w:r>
        <w:t xml:space="preserve">For successful SHM system, the expected working times is 24hours seven day a week to insure user’s satisfactions and safety. However, any system is subject to failure and/ or maintenance, therefore the potential downtime for the system under whatever circumstances will not take more than few hours, due to the critical functionalities of the system. In addition, alternative platform must be activate to overtake the role of the system until it back to usual performance. </w:t>
      </w:r>
    </w:p>
    <w:p w14:paraId="61FB9605" w14:textId="3EF2B2FE" w:rsidR="00E36620" w:rsidRDefault="00E36620" w:rsidP="00D923D0">
      <w:pPr>
        <w:pStyle w:val="4"/>
        <w:numPr>
          <w:ilvl w:val="3"/>
          <w:numId w:val="4"/>
        </w:numPr>
      </w:pPr>
      <w:r>
        <w:t>Usability</w:t>
      </w:r>
    </w:p>
    <w:p w14:paraId="0F6A7E51" w14:textId="77777777" w:rsidR="00766639" w:rsidRPr="001C4212" w:rsidRDefault="00766639" w:rsidP="00766639">
      <w:r>
        <w:t xml:space="preserve">Improving system usability by effective designing for the user’s interfaces and more interactive system. </w:t>
      </w:r>
      <w:r w:rsidRPr="00F05CFA">
        <w:t>To be more precise</w:t>
      </w:r>
      <w:r>
        <w:t xml:space="preserve"> clear graphical user’s interface design presenting system components and understandable text with instruction how effectively take advantage form system functionalise. As the current system target patient and older people, it important to carefully choose colours and image that helps in recognising the events. In addition, errors handling and accurate instructions how to </w:t>
      </w:r>
      <w:r w:rsidRPr="00E87228">
        <w:t>alleviate</w:t>
      </w:r>
      <w:r>
        <w:t xml:space="preserve"> input errors, also informing users wither action performed successfully or unsuccessful. Implementing these features will have the potential to improve user experience and system efficiency.</w:t>
      </w:r>
    </w:p>
    <w:p w14:paraId="7FC98FEA" w14:textId="272B35A1" w:rsidR="00766639" w:rsidRDefault="00766639" w:rsidP="00766639"/>
    <w:p w14:paraId="3FB516FD" w14:textId="6C0C0DC3" w:rsidR="00766639" w:rsidRDefault="00766639" w:rsidP="00766639"/>
    <w:p w14:paraId="488781A7" w14:textId="2DD7D3E7" w:rsidR="00766639" w:rsidRPr="00766639" w:rsidRDefault="00766639" w:rsidP="00766639"/>
    <w:p w14:paraId="438D761D" w14:textId="366F11CE" w:rsidR="00766639" w:rsidRDefault="00766639" w:rsidP="00D923D0">
      <w:pPr>
        <w:pStyle w:val="a6"/>
        <w:numPr>
          <w:ilvl w:val="0"/>
          <w:numId w:val="4"/>
        </w:numPr>
      </w:pPr>
    </w:p>
    <w:p w14:paraId="323ED000" w14:textId="32F9DDFB" w:rsidR="00D85A00" w:rsidRDefault="00D85A00" w:rsidP="00D85A00">
      <w:pPr>
        <w:pStyle w:val="a3"/>
      </w:pPr>
    </w:p>
    <w:p w14:paraId="70E4EEAC" w14:textId="1068E886" w:rsidR="00B81791" w:rsidRDefault="00B81791" w:rsidP="00766639">
      <w:pPr>
        <w:jc w:val="left"/>
      </w:pPr>
    </w:p>
    <w:p w14:paraId="59AE209E" w14:textId="643A4319" w:rsidR="0022506B" w:rsidRPr="0022506B" w:rsidRDefault="0022506B" w:rsidP="00810D68">
      <w:pPr>
        <w:pStyle w:val="1"/>
        <w:jc w:val="left"/>
      </w:pPr>
      <w:bookmarkStart w:id="54" w:name="_Toc6129884"/>
      <w:r w:rsidRPr="0022506B">
        <w:t xml:space="preserve">Chapter </w:t>
      </w:r>
      <w:r w:rsidR="00810D68">
        <w:t>4</w:t>
      </w:r>
      <w:r w:rsidRPr="0022506B">
        <w:t>: Design</w:t>
      </w:r>
      <w:r w:rsidR="00766639">
        <w:t xml:space="preserve"> &amp; </w:t>
      </w:r>
      <w:r w:rsidR="00766639" w:rsidRPr="00956F6D">
        <w:t>Implementation</w:t>
      </w:r>
      <w:bookmarkEnd w:id="54"/>
    </w:p>
    <w:p w14:paraId="012447F1" w14:textId="593D4F1B" w:rsidR="0022506B" w:rsidRDefault="0022506B" w:rsidP="00D923D0">
      <w:pPr>
        <w:pStyle w:val="2"/>
        <w:numPr>
          <w:ilvl w:val="1"/>
          <w:numId w:val="4"/>
        </w:numPr>
      </w:pPr>
      <w:bookmarkStart w:id="55" w:name="_Toc6129885"/>
      <w:r>
        <w:t xml:space="preserve">System </w:t>
      </w:r>
      <w:r w:rsidR="009320A5">
        <w:t>Architecture Design</w:t>
      </w:r>
      <w:bookmarkEnd w:id="55"/>
      <w:r w:rsidR="009320A5">
        <w:t xml:space="preserve">  </w:t>
      </w:r>
    </w:p>
    <w:p w14:paraId="5801933A" w14:textId="502F4C3E" w:rsidR="00EC355E" w:rsidRDefault="00706876" w:rsidP="000C611C">
      <w:r>
        <w:rPr>
          <w:noProof/>
          <w:lang w:val="en-US"/>
        </w:rPr>
        <mc:AlternateContent>
          <mc:Choice Requires="wps">
            <w:drawing>
              <wp:anchor distT="0" distB="0" distL="114300" distR="114300" simplePos="0" relativeHeight="251844096" behindDoc="0" locked="0" layoutInCell="1" allowOverlap="1" wp14:anchorId="1B776A6A" wp14:editId="13D6E2BF">
                <wp:simplePos x="0" y="0"/>
                <wp:positionH relativeFrom="column">
                  <wp:posOffset>-360376</wp:posOffset>
                </wp:positionH>
                <wp:positionV relativeFrom="paragraph">
                  <wp:posOffset>6797564</wp:posOffset>
                </wp:positionV>
                <wp:extent cx="6572250" cy="180975"/>
                <wp:effectExtent l="0" t="0" r="0" b="9525"/>
                <wp:wrapSquare wrapText="bothSides"/>
                <wp:docPr id="8" name="Text Box 8"/>
                <wp:cNvGraphicFramePr/>
                <a:graphic xmlns:a="http://schemas.openxmlformats.org/drawingml/2006/main">
                  <a:graphicData uri="http://schemas.microsoft.com/office/word/2010/wordprocessingShape">
                    <wps:wsp>
                      <wps:cNvSpPr txBox="1"/>
                      <wps:spPr>
                        <a:xfrm>
                          <a:off x="0" y="0"/>
                          <a:ext cx="6572250" cy="180975"/>
                        </a:xfrm>
                        <a:prstGeom prst="rect">
                          <a:avLst/>
                        </a:prstGeom>
                        <a:solidFill>
                          <a:prstClr val="white"/>
                        </a:solidFill>
                        <a:ln>
                          <a:noFill/>
                        </a:ln>
                      </wps:spPr>
                      <wps:txbx>
                        <w:txbxContent>
                          <w:p w14:paraId="26C0F9BF" w14:textId="047F3848" w:rsidR="00D6111B" w:rsidRPr="00706876" w:rsidRDefault="00D6111B" w:rsidP="000C611C">
                            <w:pPr>
                              <w:pStyle w:val="a4"/>
                              <w:jc w:val="center"/>
                              <w:rPr>
                                <w:rFonts w:cs="Times New Roman"/>
                                <w:i w:val="0"/>
                                <w:noProof/>
                                <w:color w:val="1F4E79" w:themeColor="accent1" w:themeShade="80"/>
                                <w:sz w:val="22"/>
                                <w:szCs w:val="22"/>
                              </w:rPr>
                            </w:pPr>
                            <w:bookmarkStart w:id="56" w:name="_Toc481588175"/>
                            <w:r w:rsidRPr="00706876">
                              <w:rPr>
                                <w:rFonts w:cs="Times New Roman"/>
                                <w:i w:val="0"/>
                                <w:color w:val="1F4E79" w:themeColor="accent1" w:themeShade="80"/>
                                <w:sz w:val="22"/>
                                <w:szCs w:val="22"/>
                              </w:rPr>
                              <w:t xml:space="preserve">Figure </w:t>
                            </w:r>
                            <w:r w:rsidR="000C611C">
                              <w:rPr>
                                <w:rFonts w:cs="Times New Roman"/>
                                <w:i w:val="0"/>
                                <w:color w:val="1F4E79" w:themeColor="accent1" w:themeShade="80"/>
                                <w:sz w:val="22"/>
                                <w:szCs w:val="22"/>
                              </w:rPr>
                              <w:t>1</w:t>
                            </w:r>
                            <w:r w:rsidRPr="00706876">
                              <w:rPr>
                                <w:rFonts w:cs="Times New Roman"/>
                                <w:i w:val="0"/>
                                <w:color w:val="1F4E79" w:themeColor="accent1" w:themeShade="80"/>
                                <w:sz w:val="22"/>
                                <w:szCs w:val="22"/>
                              </w:rPr>
                              <w:t>: High-Level Overview of SHMS System Architectur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B776A6A" id="Text Box 8" o:spid="_x0000_s1064" type="#_x0000_t202" style="position:absolute;left:0;text-align:left;margin-left:-28.4pt;margin-top:535.25pt;width:517.5pt;height:14.25pt;z-index:251844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" stroked="f">
                <v:textbox inset="0,0,0,0">
                  <w:txbxContent>
                    <w:p w14:paraId="26C0F9BF" w14:textId="047F3848" w:rsidR="00D6111B" w:rsidRPr="00706876" w:rsidRDefault="00D6111B" w:rsidP="000C611C">
                      <w:pPr>
                        <w:pStyle w:val="Caption"/>
                        <w:jc w:val="center"/>
                        <w:rPr>
                          <w:rFonts w:cs="Times New Roman"/>
                          <w:i w:val="0"/>
                          <w:noProof/>
                          <w:color w:val="1F4E79" w:themeColor="accent1" w:themeShade="80"/>
                          <w:sz w:val="22"/>
                          <w:szCs w:val="22"/>
                        </w:rPr>
                      </w:pPr>
                      <w:bookmarkStart w:id="58" w:name="_Toc481588175"/>
                      <w:r w:rsidRPr="00706876">
                        <w:rPr>
                          <w:rFonts w:cs="Times New Roman"/>
                          <w:i w:val="0"/>
                          <w:color w:val="1F4E79" w:themeColor="accent1" w:themeShade="80"/>
                          <w:sz w:val="22"/>
                          <w:szCs w:val="22"/>
                        </w:rPr>
                        <w:t xml:space="preserve">Figure </w:t>
                      </w:r>
                      <w:r w:rsidR="000C611C">
                        <w:rPr>
                          <w:rFonts w:cs="Times New Roman"/>
                          <w:i w:val="0"/>
                          <w:color w:val="1F4E79" w:themeColor="accent1" w:themeShade="80"/>
                          <w:sz w:val="22"/>
                          <w:szCs w:val="22"/>
                        </w:rPr>
                        <w:t>1</w:t>
                      </w:r>
                      <w:r w:rsidRPr="00706876">
                        <w:rPr>
                          <w:rFonts w:cs="Times New Roman"/>
                          <w:i w:val="0"/>
                          <w:color w:val="1F4E79" w:themeColor="accent1" w:themeShade="80"/>
                          <w:sz w:val="22"/>
                          <w:szCs w:val="22"/>
                        </w:rPr>
                        <w:t>: High-Level Overview of SHMS System Architecture</w:t>
                      </w:r>
                      <w:bookmarkEnd w:id="58"/>
                    </w:p>
                  </w:txbxContent>
                </v:textbox>
                <w10:wrap type="square"/>
              </v:shape>
            </w:pict>
          </mc:Fallback>
        </mc:AlternateContent>
      </w:r>
      <w:r w:rsidR="009320A5">
        <w:rPr>
          <w:noProof/>
          <w:lang w:val="en-US"/>
        </w:rPr>
        <w:drawing>
          <wp:anchor distT="0" distB="0" distL="114300" distR="114300" simplePos="0" relativeHeight="251842048" behindDoc="0" locked="0" layoutInCell="1" allowOverlap="1" wp14:anchorId="36B46827" wp14:editId="2E82A49C">
            <wp:simplePos x="0" y="0"/>
            <wp:positionH relativeFrom="margin">
              <wp:posOffset>-349885</wp:posOffset>
            </wp:positionH>
            <wp:positionV relativeFrom="paragraph">
              <wp:posOffset>1650365</wp:posOffset>
            </wp:positionV>
            <wp:extent cx="6572250" cy="5064760"/>
            <wp:effectExtent l="76200" t="76200" r="133350" b="135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6572250" cy="50647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2F092B" w:rsidRPr="00D178F8">
        <w:t xml:space="preserve">The Smart Healthcare Monitoring System (SHMS) is to </w:t>
      </w:r>
      <w:r w:rsidR="002F092B">
        <w:t>improve</w:t>
      </w:r>
      <w:r w:rsidR="002F092B" w:rsidRPr="00D178F8">
        <w:t xml:space="preserve"> the efficiency of healthcare in our modern society by providing more reliable and convenient healthcare system to patients. Successful implementation to this project could have the potential to protect people life, in addition to the significant drop of healthcare costs by reducing the clinical monitoring</w:t>
      </w:r>
      <w:r w:rsidR="002F092B">
        <w:t xml:space="preserve"> and emergency cases</w:t>
      </w:r>
      <w:r w:rsidR="002F092B" w:rsidRPr="00D178F8">
        <w:t>.</w:t>
      </w:r>
      <w:r w:rsidR="002F092B">
        <w:t xml:space="preserve">  </w:t>
      </w:r>
      <w:r w:rsidR="002F092B" w:rsidRPr="00D178F8">
        <w:t xml:space="preserve">SHMS is mainly to monitor </w:t>
      </w:r>
      <w:r w:rsidR="002F092B" w:rsidRPr="003B4A7B">
        <w:t xml:space="preserve">physiological </w:t>
      </w:r>
      <w:r w:rsidR="002F092B" w:rsidRPr="00D178F8">
        <w:t>data gathered from patients and creating data record that</w:t>
      </w:r>
      <w:r w:rsidR="002F092B">
        <w:t xml:space="preserve"> will be stored in cloud databases, where it</w:t>
      </w:r>
      <w:r w:rsidR="002F092B" w:rsidRPr="00D178F8">
        <w:t xml:space="preserve"> will be available for doctor use at any time in anywhere. The below diagram</w:t>
      </w:r>
      <w:r w:rsidR="009320A5">
        <w:t xml:space="preserve"> (Figure </w:t>
      </w:r>
      <w:r w:rsidR="000C611C">
        <w:t>1</w:t>
      </w:r>
      <w:r w:rsidR="009320A5">
        <w:t>)</w:t>
      </w:r>
      <w:r w:rsidR="002F092B" w:rsidRPr="00D178F8">
        <w:t xml:space="preserve"> represents the primary </w:t>
      </w:r>
      <w:r w:rsidR="002F092B" w:rsidRPr="00D178F8">
        <w:lastRenderedPageBreak/>
        <w:t>elements to develop</w:t>
      </w:r>
      <w:r w:rsidR="009320A5">
        <w:t xml:space="preserve"> in</w:t>
      </w:r>
      <w:r w:rsidR="002F092B" w:rsidRPr="00D178F8">
        <w:t xml:space="preserve"> SHM</w:t>
      </w:r>
      <w:r w:rsidR="009320A5">
        <w:t>S.</w:t>
      </w:r>
    </w:p>
    <w:p w14:paraId="16181970" w14:textId="0BABDAE5" w:rsidR="00812F7B" w:rsidRDefault="009320A5" w:rsidP="00D923D0">
      <w:pPr>
        <w:pStyle w:val="2"/>
        <w:numPr>
          <w:ilvl w:val="1"/>
          <w:numId w:val="4"/>
        </w:numPr>
      </w:pPr>
      <w:bookmarkStart w:id="57" w:name="_Toc481055717"/>
      <w:r>
        <w:t xml:space="preserve"> </w:t>
      </w:r>
      <w:bookmarkStart w:id="58" w:name="_Toc6129886"/>
      <w:r>
        <w:t xml:space="preserve">SHMS </w:t>
      </w:r>
      <w:r w:rsidR="00607014" w:rsidRPr="00607014">
        <w:t>Business Object Notation</w:t>
      </w:r>
      <w:r w:rsidR="00812F7B" w:rsidRPr="00812F7B">
        <w:t xml:space="preserve"> </w:t>
      </w:r>
      <w:r w:rsidR="00607014">
        <w:t>(</w:t>
      </w:r>
      <w:r w:rsidR="00812F7B" w:rsidRPr="00812F7B">
        <w:t>BON</w:t>
      </w:r>
      <w:r w:rsidR="00607014">
        <w:t>)</w:t>
      </w:r>
      <w:bookmarkEnd w:id="57"/>
      <w:bookmarkEnd w:id="58"/>
    </w:p>
    <w:p w14:paraId="26654283" w14:textId="2D5683ED" w:rsidR="00474E65" w:rsidRDefault="00C848D2" w:rsidP="000C611C">
      <w:r>
        <w:rPr>
          <w:noProof/>
          <w:lang w:val="en-US"/>
        </w:rPr>
        <w:drawing>
          <wp:anchor distT="0" distB="0" distL="114300" distR="114300" simplePos="0" relativeHeight="251811328" behindDoc="0" locked="0" layoutInCell="1" allowOverlap="1" wp14:anchorId="2A4FC0AB" wp14:editId="1BB5F397">
            <wp:simplePos x="0" y="0"/>
            <wp:positionH relativeFrom="column">
              <wp:posOffset>-117475</wp:posOffset>
            </wp:positionH>
            <wp:positionV relativeFrom="paragraph">
              <wp:posOffset>763270</wp:posOffset>
            </wp:positionV>
            <wp:extent cx="6209665" cy="4125595"/>
            <wp:effectExtent l="76200" t="76200" r="133985" b="141605"/>
            <wp:wrapSquare wrapText="bothSides"/>
            <wp:docPr id="121" name="Picture 121" descr="M:\MSc\MSc Dissertation\Project Drawing\B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MSc\MSc Dissertation\Project Drawing\BO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209665" cy="41255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607014">
        <w:t xml:space="preserve">In this part of the </w:t>
      </w:r>
      <w:r w:rsidR="00C255E1">
        <w:t xml:space="preserve">design </w:t>
      </w:r>
      <w:r w:rsidR="00607014">
        <w:t xml:space="preserve">process, the </w:t>
      </w:r>
      <w:r w:rsidR="00C43536">
        <w:t>system a</w:t>
      </w:r>
      <w:r w:rsidR="00C43536" w:rsidRPr="00812F7B">
        <w:t xml:space="preserve">rchitecture </w:t>
      </w:r>
      <w:r w:rsidR="00C43536">
        <w:t xml:space="preserve">constructed with the </w:t>
      </w:r>
      <w:r w:rsidR="00607014">
        <w:t xml:space="preserve">aid of BON diagram </w:t>
      </w:r>
      <w:r w:rsidR="00C43536">
        <w:t>to get better understanding to the developed system.</w:t>
      </w:r>
      <w:r w:rsidR="00C255E1">
        <w:t xml:space="preserve"> In (Figure </w:t>
      </w:r>
      <w:r w:rsidR="000C611C">
        <w:t>2</w:t>
      </w:r>
      <w:r w:rsidR="00C255E1">
        <w:t xml:space="preserve">) </w:t>
      </w:r>
      <w:r w:rsidR="00C43536">
        <w:t>very simple and powerful diagram to represent the main stages of the system</w:t>
      </w:r>
      <w:r w:rsidR="00C255E1">
        <w:t xml:space="preserve"> instructions</w:t>
      </w:r>
      <w:r>
        <w:t>.</w:t>
      </w:r>
    </w:p>
    <w:p w14:paraId="5A0E41E7" w14:textId="1DE348C1" w:rsidR="00474E65" w:rsidRPr="00C255E1" w:rsidRDefault="00474E65" w:rsidP="000C611C">
      <w:pPr>
        <w:pStyle w:val="a4"/>
        <w:ind w:left="2880" w:firstLine="720"/>
        <w:rPr>
          <w:i w:val="0"/>
          <w:color w:val="1F4E79" w:themeColor="accent1" w:themeShade="80"/>
          <w:sz w:val="22"/>
          <w:szCs w:val="22"/>
        </w:rPr>
      </w:pPr>
      <w:bookmarkStart w:id="59" w:name="_Toc480821227"/>
      <w:bookmarkStart w:id="60" w:name="_Toc481588178"/>
      <w:r w:rsidRPr="00C255E1">
        <w:rPr>
          <w:i w:val="0"/>
          <w:color w:val="1F4E79" w:themeColor="accent1" w:themeShade="80"/>
          <w:sz w:val="22"/>
          <w:szCs w:val="22"/>
        </w:rPr>
        <w:t xml:space="preserve">Figure </w:t>
      </w:r>
      <w:r w:rsidR="000C611C">
        <w:rPr>
          <w:i w:val="0"/>
          <w:color w:val="1F4E79" w:themeColor="accent1" w:themeShade="80"/>
          <w:sz w:val="22"/>
          <w:szCs w:val="22"/>
        </w:rPr>
        <w:t>2</w:t>
      </w:r>
      <w:r w:rsidR="00624A50">
        <w:rPr>
          <w:i w:val="0"/>
          <w:color w:val="1F4E79" w:themeColor="accent1" w:themeShade="80"/>
          <w:sz w:val="22"/>
          <w:szCs w:val="22"/>
        </w:rPr>
        <w:t>:</w:t>
      </w:r>
      <w:r w:rsidRPr="00C255E1">
        <w:rPr>
          <w:i w:val="0"/>
          <w:color w:val="1F4E79" w:themeColor="accent1" w:themeShade="80"/>
          <w:sz w:val="22"/>
          <w:szCs w:val="22"/>
        </w:rPr>
        <w:t xml:space="preserve"> BON Diagram</w:t>
      </w:r>
      <w:bookmarkEnd w:id="59"/>
      <w:bookmarkEnd w:id="60"/>
    </w:p>
    <w:p w14:paraId="73044FFF" w14:textId="637D8354" w:rsidR="00396A7D" w:rsidRDefault="00396A7D" w:rsidP="00396A7D">
      <w:pPr>
        <w:pStyle w:val="a3"/>
      </w:pPr>
    </w:p>
    <w:p w14:paraId="61242C38" w14:textId="43C1401A" w:rsidR="00C848D2" w:rsidRDefault="00C848D2" w:rsidP="00396A7D">
      <w:pPr>
        <w:pStyle w:val="a3"/>
      </w:pPr>
    </w:p>
    <w:p w14:paraId="67C50487" w14:textId="00802E39" w:rsidR="00C848D2" w:rsidRDefault="00C848D2" w:rsidP="00396A7D">
      <w:pPr>
        <w:pStyle w:val="a3"/>
      </w:pPr>
    </w:p>
    <w:p w14:paraId="5079FC20" w14:textId="0561BA3A" w:rsidR="00C848D2" w:rsidRDefault="00C848D2" w:rsidP="00396A7D">
      <w:pPr>
        <w:pStyle w:val="a3"/>
      </w:pPr>
    </w:p>
    <w:p w14:paraId="11320875" w14:textId="0E674CCD" w:rsidR="00C848D2" w:rsidRDefault="00C848D2" w:rsidP="00396A7D">
      <w:pPr>
        <w:pStyle w:val="a3"/>
      </w:pPr>
    </w:p>
    <w:p w14:paraId="2BF9FC30" w14:textId="73C10B82" w:rsidR="00C848D2" w:rsidRDefault="00C848D2" w:rsidP="00396A7D">
      <w:pPr>
        <w:pStyle w:val="a3"/>
      </w:pPr>
    </w:p>
    <w:p w14:paraId="4FE37C27" w14:textId="50257793" w:rsidR="00C848D2" w:rsidRDefault="00C848D2" w:rsidP="00396A7D">
      <w:pPr>
        <w:pStyle w:val="a3"/>
      </w:pPr>
    </w:p>
    <w:p w14:paraId="48691D37" w14:textId="38454B73" w:rsidR="00C848D2" w:rsidRDefault="00C848D2" w:rsidP="00396A7D">
      <w:pPr>
        <w:pStyle w:val="a3"/>
      </w:pPr>
    </w:p>
    <w:p w14:paraId="556C3F1C" w14:textId="1712687F" w:rsidR="00C848D2" w:rsidRDefault="00C848D2" w:rsidP="00396A7D">
      <w:pPr>
        <w:pStyle w:val="a3"/>
      </w:pPr>
    </w:p>
    <w:p w14:paraId="383F82DD" w14:textId="43A953B7" w:rsidR="00C848D2" w:rsidRDefault="00C848D2" w:rsidP="00396A7D">
      <w:pPr>
        <w:pStyle w:val="a3"/>
      </w:pPr>
    </w:p>
    <w:p w14:paraId="51FD630E" w14:textId="1C47826D" w:rsidR="00C848D2" w:rsidRDefault="00C848D2" w:rsidP="00396A7D">
      <w:pPr>
        <w:pStyle w:val="a3"/>
      </w:pPr>
    </w:p>
    <w:p w14:paraId="7E6356B3" w14:textId="67477818" w:rsidR="00C848D2" w:rsidRDefault="00C848D2" w:rsidP="00396A7D">
      <w:pPr>
        <w:pStyle w:val="a3"/>
      </w:pPr>
    </w:p>
    <w:p w14:paraId="3BD720E3" w14:textId="405284D1" w:rsidR="00C848D2" w:rsidRDefault="00C848D2" w:rsidP="00396A7D">
      <w:pPr>
        <w:pStyle w:val="a3"/>
      </w:pPr>
    </w:p>
    <w:p w14:paraId="38BE2A68" w14:textId="2D95774C" w:rsidR="00C848D2" w:rsidRDefault="00C848D2" w:rsidP="00396A7D">
      <w:pPr>
        <w:pStyle w:val="a3"/>
      </w:pPr>
    </w:p>
    <w:p w14:paraId="5A0E700E" w14:textId="1FF55737" w:rsidR="00C848D2" w:rsidRDefault="00C848D2" w:rsidP="00396A7D">
      <w:pPr>
        <w:pStyle w:val="a3"/>
      </w:pPr>
    </w:p>
    <w:p w14:paraId="221F9021" w14:textId="77777777" w:rsidR="00C848D2" w:rsidRPr="00153E41" w:rsidRDefault="00C848D2" w:rsidP="00396A7D">
      <w:pPr>
        <w:pStyle w:val="a3"/>
      </w:pPr>
    </w:p>
    <w:p w14:paraId="50FE036F" w14:textId="06B0D0B9" w:rsidR="00FB6046" w:rsidRDefault="00396A7D" w:rsidP="00D923D0">
      <w:pPr>
        <w:pStyle w:val="2"/>
        <w:numPr>
          <w:ilvl w:val="1"/>
          <w:numId w:val="4"/>
        </w:numPr>
      </w:pPr>
      <w:bookmarkStart w:id="61" w:name="_Toc481055723"/>
      <w:r>
        <w:lastRenderedPageBreak/>
        <w:t xml:space="preserve"> </w:t>
      </w:r>
      <w:bookmarkStart w:id="62" w:name="_Toc6129887"/>
      <w:r w:rsidR="00FB6046">
        <w:t>Patient</w:t>
      </w:r>
      <w:r w:rsidR="00B52972">
        <w:t>s</w:t>
      </w:r>
      <w:r w:rsidR="00FB6046">
        <w:t xml:space="preserve"> </w:t>
      </w:r>
      <w:bookmarkEnd w:id="61"/>
      <w:r w:rsidR="0075394D">
        <w:t>System</w:t>
      </w:r>
      <w:bookmarkEnd w:id="62"/>
    </w:p>
    <w:p w14:paraId="6FCB1B1F" w14:textId="07B986A1" w:rsidR="006C6B19" w:rsidRPr="006C6B19" w:rsidRDefault="006C6B19" w:rsidP="00DA0C79">
      <w:r>
        <w:t>The</w:t>
      </w:r>
      <w:r w:rsidR="00B52972">
        <w:t xml:space="preserve"> </w:t>
      </w:r>
      <w:r w:rsidR="00C848D2">
        <w:t>focus</w:t>
      </w:r>
      <w:r w:rsidR="00B52972">
        <w:t xml:space="preserve"> of the implantation</w:t>
      </w:r>
      <w:r w:rsidR="00F2006C">
        <w:t xml:space="preserve"> is </w:t>
      </w:r>
      <w:r w:rsidR="00C848D2">
        <w:t xml:space="preserve">on patient’s side of the </w:t>
      </w:r>
      <w:r w:rsidR="00766503">
        <w:t>development;</w:t>
      </w:r>
      <w:r w:rsidR="00F2006C">
        <w:t xml:space="preserve"> Therefore,</w:t>
      </w:r>
      <w:r w:rsidR="00C848D2">
        <w:t xml:space="preserve"> Arduino UNO and few sensors are </w:t>
      </w:r>
      <w:r w:rsidR="00F2006C">
        <w:t>use</w:t>
      </w:r>
      <w:r w:rsidR="00A6010D">
        <w:t>d</w:t>
      </w:r>
      <w:r w:rsidR="00F2006C">
        <w:t xml:space="preserve"> to implement </w:t>
      </w:r>
      <w:r w:rsidR="00C848D2">
        <w:t>patients</w:t>
      </w:r>
      <w:r w:rsidR="004161A8">
        <w:t xml:space="preserve"> </w:t>
      </w:r>
      <w:r w:rsidR="00C848D2">
        <w:t>monitoring system</w:t>
      </w:r>
      <w:r w:rsidR="00F2006C">
        <w:t>.</w:t>
      </w:r>
      <w:r w:rsidR="004161A8">
        <w:t xml:space="preserve"> </w:t>
      </w:r>
      <w:r w:rsidR="00F2006C">
        <w:t xml:space="preserve">The following sections </w:t>
      </w:r>
      <w:r w:rsidR="00A6010D">
        <w:t xml:space="preserve">explain </w:t>
      </w:r>
      <w:r w:rsidR="00F2006C">
        <w:t xml:space="preserve">the main </w:t>
      </w:r>
      <w:r w:rsidR="00A6010D">
        <w:t xml:space="preserve">functionalities </w:t>
      </w:r>
      <w:r w:rsidR="00F2006C">
        <w:t xml:space="preserve">of this platform with few screenshots to the </w:t>
      </w:r>
      <w:r w:rsidR="00C848D2">
        <w:t>connectivity</w:t>
      </w:r>
      <w:r w:rsidR="00F2006C">
        <w:t xml:space="preserve"> </w:t>
      </w:r>
      <w:r w:rsidR="00C848D2">
        <w:t>of the equipment’s</w:t>
      </w:r>
      <w:r w:rsidR="00F2006C">
        <w:t xml:space="preserve">.    </w:t>
      </w:r>
    </w:p>
    <w:p w14:paraId="690AFB8E" w14:textId="77777777" w:rsidR="00DA0C79" w:rsidRDefault="00535370" w:rsidP="00D923D0">
      <w:pPr>
        <w:pStyle w:val="3"/>
        <w:numPr>
          <w:ilvl w:val="2"/>
          <w:numId w:val="4"/>
        </w:numPr>
      </w:pPr>
      <w:bookmarkStart w:id="63" w:name="_Toc481055724"/>
      <w:bookmarkStart w:id="64" w:name="_Toc6129888"/>
      <w:r>
        <w:t xml:space="preserve">Arduino </w:t>
      </w:r>
      <w:bookmarkEnd w:id="63"/>
      <w:r w:rsidR="00D34FD8">
        <w:t xml:space="preserve">and </w:t>
      </w:r>
      <w:r w:rsidR="00DA0C79" w:rsidRPr="00F92C26">
        <w:t>Heart Rate Sensor</w:t>
      </w:r>
      <w:bookmarkEnd w:id="64"/>
    </w:p>
    <w:p w14:paraId="3884F140" w14:textId="30F4627E" w:rsidR="00251414" w:rsidRDefault="00F92C26" w:rsidP="00F67D23">
      <w:r>
        <w:rPr>
          <w:noProof/>
          <w:lang w:val="en-US"/>
        </w:rPr>
        <mc:AlternateContent>
          <mc:Choice Requires="wps">
            <w:drawing>
              <wp:anchor distT="0" distB="0" distL="114300" distR="114300" simplePos="0" relativeHeight="251717120" behindDoc="0" locked="0" layoutInCell="1" allowOverlap="1" wp14:anchorId="6D33B301" wp14:editId="54D6048A">
                <wp:simplePos x="0" y="0"/>
                <wp:positionH relativeFrom="column">
                  <wp:posOffset>24130</wp:posOffset>
                </wp:positionH>
                <wp:positionV relativeFrom="paragraph">
                  <wp:posOffset>3549650</wp:posOffset>
                </wp:positionV>
                <wp:extent cx="5724525" cy="219075"/>
                <wp:effectExtent l="0" t="0" r="9525" b="9525"/>
                <wp:wrapSquare wrapText="bothSides"/>
                <wp:docPr id="45" name="Text Box 45"/>
                <wp:cNvGraphicFramePr/>
                <a:graphic xmlns:a="http://schemas.openxmlformats.org/drawingml/2006/main">
                  <a:graphicData uri="http://schemas.microsoft.com/office/word/2010/wordprocessingShape">
                    <wps:wsp>
                      <wps:cNvSpPr txBox="1"/>
                      <wps:spPr>
                        <a:xfrm>
                          <a:off x="0" y="0"/>
                          <a:ext cx="5724525" cy="219075"/>
                        </a:xfrm>
                        <a:prstGeom prst="rect">
                          <a:avLst/>
                        </a:prstGeom>
                        <a:solidFill>
                          <a:prstClr val="white"/>
                        </a:solidFill>
                        <a:ln>
                          <a:noFill/>
                        </a:ln>
                      </wps:spPr>
                      <wps:txbx>
                        <w:txbxContent>
                          <w:p w14:paraId="3D50E8FC" w14:textId="0631F4F1" w:rsidR="00D6111B" w:rsidRPr="00295533" w:rsidRDefault="00D6111B" w:rsidP="00F67D23">
                            <w:pPr>
                              <w:pStyle w:val="a4"/>
                              <w:ind w:left="2160" w:firstLine="720"/>
                              <w:rPr>
                                <w:i w:val="0"/>
                                <w:noProof/>
                                <w:color w:val="1F4E79" w:themeColor="accent1" w:themeShade="80"/>
                                <w:sz w:val="22"/>
                                <w:szCs w:val="22"/>
                              </w:rPr>
                            </w:pPr>
                            <w:bookmarkStart w:id="65" w:name="_Toc480821230"/>
                            <w:bookmarkStart w:id="66" w:name="_Toc481588181"/>
                            <w:r w:rsidRPr="00295533">
                              <w:rPr>
                                <w:i w:val="0"/>
                                <w:color w:val="1F4E79" w:themeColor="accent1" w:themeShade="80"/>
                                <w:sz w:val="22"/>
                                <w:szCs w:val="22"/>
                              </w:rPr>
                              <w:t xml:space="preserve">Figure </w:t>
                            </w:r>
                            <w:r w:rsidR="00F67D23">
                              <w:rPr>
                                <w:i w:val="0"/>
                                <w:color w:val="1F4E79" w:themeColor="accent1" w:themeShade="80"/>
                                <w:sz w:val="22"/>
                                <w:szCs w:val="22"/>
                              </w:rPr>
                              <w:t>4</w:t>
                            </w:r>
                            <w:r>
                              <w:rPr>
                                <w:i w:val="0"/>
                                <w:color w:val="1F4E79" w:themeColor="accent1" w:themeShade="80"/>
                                <w:sz w:val="22"/>
                                <w:szCs w:val="22"/>
                              </w:rPr>
                              <w:t>:</w:t>
                            </w:r>
                            <w:r w:rsidRPr="00295533">
                              <w:rPr>
                                <w:i w:val="0"/>
                                <w:color w:val="1F4E79" w:themeColor="accent1" w:themeShade="80"/>
                                <w:sz w:val="22"/>
                                <w:szCs w:val="22"/>
                              </w:rPr>
                              <w:t xml:space="preserve"> </w:t>
                            </w:r>
                            <w:r w:rsidRPr="00360BBF">
                              <w:rPr>
                                <w:i w:val="0"/>
                                <w:color w:val="1F4E79" w:themeColor="accent1" w:themeShade="80"/>
                                <w:sz w:val="22"/>
                                <w:szCs w:val="22"/>
                              </w:rPr>
                              <w:t xml:space="preserve">Heart Rate </w:t>
                            </w:r>
                            <w:r w:rsidRPr="00295533">
                              <w:rPr>
                                <w:i w:val="0"/>
                                <w:color w:val="1F4E79" w:themeColor="accent1" w:themeShade="80"/>
                                <w:sz w:val="22"/>
                                <w:szCs w:val="22"/>
                              </w:rPr>
                              <w:t>Sensor Connection</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D33B301" id="Text Box 45" o:spid="_x0000_s1065" type="#_x0000_t202" style="position:absolute;left:0;text-align:left;margin-left:1.9pt;margin-top:279.5pt;width:450.75pt;height:17.25pt;z-index:251717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" stroked="f">
                <v:textbox inset="0,0,0,0">
                  <w:txbxContent>
                    <w:p w14:paraId="3D50E8FC" w14:textId="0631F4F1" w:rsidR="00D6111B" w:rsidRPr="00295533" w:rsidRDefault="00D6111B" w:rsidP="00F67D23">
                      <w:pPr>
                        <w:pStyle w:val="Caption"/>
                        <w:ind w:left="2160" w:firstLine="720"/>
                        <w:rPr>
                          <w:i w:val="0"/>
                          <w:noProof/>
                          <w:color w:val="1F4E79" w:themeColor="accent1" w:themeShade="80"/>
                          <w:sz w:val="22"/>
                          <w:szCs w:val="22"/>
                        </w:rPr>
                      </w:pPr>
                      <w:bookmarkStart w:id="69" w:name="_Toc480821230"/>
                      <w:bookmarkStart w:id="70" w:name="_Toc481588181"/>
                      <w:r w:rsidRPr="00295533">
                        <w:rPr>
                          <w:i w:val="0"/>
                          <w:color w:val="1F4E79" w:themeColor="accent1" w:themeShade="80"/>
                          <w:sz w:val="22"/>
                          <w:szCs w:val="22"/>
                        </w:rPr>
                        <w:t xml:space="preserve">Figure </w:t>
                      </w:r>
                      <w:r w:rsidR="00F67D23">
                        <w:rPr>
                          <w:i w:val="0"/>
                          <w:color w:val="1F4E79" w:themeColor="accent1" w:themeShade="80"/>
                          <w:sz w:val="22"/>
                          <w:szCs w:val="22"/>
                        </w:rPr>
                        <w:t>4</w:t>
                      </w:r>
                      <w:r>
                        <w:rPr>
                          <w:i w:val="0"/>
                          <w:color w:val="1F4E79" w:themeColor="accent1" w:themeShade="80"/>
                          <w:sz w:val="22"/>
                          <w:szCs w:val="22"/>
                        </w:rPr>
                        <w:t>:</w:t>
                      </w:r>
                      <w:r w:rsidRPr="00295533">
                        <w:rPr>
                          <w:i w:val="0"/>
                          <w:color w:val="1F4E79" w:themeColor="accent1" w:themeShade="80"/>
                          <w:sz w:val="22"/>
                          <w:szCs w:val="22"/>
                        </w:rPr>
                        <w:t xml:space="preserve"> </w:t>
                      </w:r>
                      <w:r w:rsidRPr="00360BBF">
                        <w:rPr>
                          <w:i w:val="0"/>
                          <w:color w:val="1F4E79" w:themeColor="accent1" w:themeShade="80"/>
                          <w:sz w:val="22"/>
                          <w:szCs w:val="22"/>
                        </w:rPr>
                        <w:t xml:space="preserve">Heart Rate </w:t>
                      </w:r>
                      <w:r w:rsidRPr="00295533">
                        <w:rPr>
                          <w:i w:val="0"/>
                          <w:color w:val="1F4E79" w:themeColor="accent1" w:themeShade="80"/>
                          <w:sz w:val="22"/>
                          <w:szCs w:val="22"/>
                        </w:rPr>
                        <w:t>Sensor Connection</w:t>
                      </w:r>
                      <w:bookmarkEnd w:id="69"/>
                      <w:bookmarkEnd w:id="70"/>
                    </w:p>
                  </w:txbxContent>
                </v:textbox>
                <w10:wrap type="square"/>
              </v:shape>
            </w:pict>
          </mc:Fallback>
        </mc:AlternateContent>
      </w:r>
      <w:r>
        <w:rPr>
          <w:noProof/>
          <w:lang w:val="en-US"/>
        </w:rPr>
        <w:drawing>
          <wp:anchor distT="0" distB="0" distL="114300" distR="114300" simplePos="0" relativeHeight="251715072" behindDoc="0" locked="0" layoutInCell="1" allowOverlap="1" wp14:anchorId="70F3CCB5" wp14:editId="36C883B6">
            <wp:simplePos x="0" y="0"/>
            <wp:positionH relativeFrom="margin">
              <wp:posOffset>306388</wp:posOffset>
            </wp:positionH>
            <wp:positionV relativeFrom="paragraph">
              <wp:posOffset>869633</wp:posOffset>
            </wp:positionV>
            <wp:extent cx="5082540" cy="2616200"/>
            <wp:effectExtent l="76200" t="76200" r="137160" b="12700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MSc\MSc Dissertation\Photos\Arduino\arduino-pulse-sensor.png"/>
                    <pic:cNvPicPr>
                      <a:picLocks noChangeAspect="1" noChangeArrowheads="1"/>
                    </pic:cNvPicPr>
                  </pic:nvPicPr>
                  <pic:blipFill>
                    <a:blip r:embed="rId30"/>
                    <a:stretch>
                      <a:fillRect/>
                    </a:stretch>
                  </pic:blipFill>
                  <pic:spPr bwMode="auto">
                    <a:xfrm>
                      <a:off x="0" y="0"/>
                      <a:ext cx="5082540" cy="2616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F92C26">
        <w:t xml:space="preserve"> Heart Rate Sensor </w:t>
      </w:r>
      <w:r w:rsidR="005D2A2D">
        <w:t xml:space="preserve">has been </w:t>
      </w:r>
      <w:r w:rsidR="00277CAB">
        <w:t>used</w:t>
      </w:r>
      <w:r w:rsidR="002B7C59">
        <w:t xml:space="preserve"> to measure </w:t>
      </w:r>
      <w:r w:rsidR="005D2A2D">
        <w:t xml:space="preserve">patient’s heartrate. Sensor measure heartrate through </w:t>
      </w:r>
      <w:r w:rsidR="00B64CB8">
        <w:t xml:space="preserve">optical heartrate tool, the </w:t>
      </w:r>
      <w:r w:rsidR="005D2A2D">
        <w:t>output</w:t>
      </w:r>
      <w:r w:rsidR="00B64CB8">
        <w:t xml:space="preserve"> data will be</w:t>
      </w:r>
      <w:r w:rsidR="005D2A2D">
        <w:t xml:space="preserve"> </w:t>
      </w:r>
      <w:r w:rsidR="00277CAB">
        <w:t>analogy</w:t>
      </w:r>
      <w:r w:rsidR="005D2A2D">
        <w:t xml:space="preserve"> data</w:t>
      </w:r>
      <w:r w:rsidR="00B64CB8">
        <w:t>. T</w:t>
      </w:r>
      <w:r w:rsidR="005D2A2D">
        <w:t>herefore, Arduino has been use</w:t>
      </w:r>
      <w:r w:rsidR="00C41479">
        <w:t>d</w:t>
      </w:r>
      <w:r w:rsidR="005D2A2D">
        <w:t xml:space="preserve"> with the pulse sensor to get the reading of the sensor. The following </w:t>
      </w:r>
      <w:r w:rsidR="00295533">
        <w:t xml:space="preserve">(Figure </w:t>
      </w:r>
      <w:r w:rsidR="00F67D23">
        <w:t>4</w:t>
      </w:r>
      <w:r w:rsidR="00295533">
        <w:t>)</w:t>
      </w:r>
      <w:r w:rsidR="005D2A2D">
        <w:t xml:space="preserve"> show</w:t>
      </w:r>
      <w:r w:rsidR="00C41479">
        <w:t>s</w:t>
      </w:r>
      <w:r w:rsidR="005D2A2D">
        <w:t xml:space="preserve"> the connections between the sensor and the Arduino</w:t>
      </w:r>
      <w:r w:rsidR="00295533">
        <w:t xml:space="preserve"> UNO</w:t>
      </w:r>
      <w:r w:rsidR="00251414">
        <w:t>.</w:t>
      </w:r>
    </w:p>
    <w:p w14:paraId="673FA7B1" w14:textId="10112571" w:rsidR="00251414" w:rsidRDefault="00251414" w:rsidP="00251414"/>
    <w:p w14:paraId="7CD6285A" w14:textId="76199944" w:rsidR="00251414" w:rsidRDefault="00251414" w:rsidP="00251414">
      <w:r>
        <w:t>Pin Configuration of the sensor to the board is illustrated in the table below:</w:t>
      </w:r>
    </w:p>
    <w:tbl>
      <w:tblPr>
        <w:tblW w:w="8848"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121"/>
        <w:gridCol w:w="3247"/>
        <w:gridCol w:w="3480"/>
      </w:tblGrid>
      <w:tr w:rsidR="00251414" w:rsidRPr="00251414" w14:paraId="11B4ECAF" w14:textId="77777777" w:rsidTr="00251414">
        <w:trPr>
          <w:trHeight w:val="407"/>
        </w:trPr>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4748E2B8"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color w:val="000000"/>
                <w:szCs w:val="24"/>
              </w:rPr>
              <w:t>Board Label</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522E803D"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color w:val="000000"/>
                <w:szCs w:val="24"/>
              </w:rPr>
              <w:t>Pin Function</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5CFA845E"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color w:val="000000"/>
                <w:szCs w:val="24"/>
              </w:rPr>
              <w:t>Arduino Connection</w:t>
            </w:r>
          </w:p>
        </w:tc>
      </w:tr>
      <w:tr w:rsidR="00251414" w:rsidRPr="00251414" w14:paraId="13BED20E" w14:textId="77777777" w:rsidTr="00251414">
        <w:trPr>
          <w:trHeight w:val="399"/>
        </w:trPr>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64E8A394"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b/>
                <w:bCs/>
                <w:color w:val="000000"/>
                <w:szCs w:val="24"/>
              </w:rPr>
              <w:t>GND</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4BD852D6"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color w:val="000000"/>
                <w:szCs w:val="24"/>
              </w:rPr>
              <w:t>Ground</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44EEAF10"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b/>
                <w:bCs/>
                <w:color w:val="000000"/>
                <w:szCs w:val="24"/>
              </w:rPr>
              <w:t>GND</w:t>
            </w:r>
          </w:p>
        </w:tc>
      </w:tr>
      <w:tr w:rsidR="00251414" w:rsidRPr="00251414" w14:paraId="2138BF17" w14:textId="77777777" w:rsidTr="00251414">
        <w:trPr>
          <w:trHeight w:val="407"/>
        </w:trPr>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1A8D2361"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b/>
                <w:bCs/>
                <w:color w:val="000000"/>
                <w:szCs w:val="24"/>
              </w:rPr>
              <w:t>3.3v</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3392EDDF"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color w:val="000000"/>
                <w:szCs w:val="24"/>
              </w:rPr>
              <w:t>3.3v Power Supply</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26BC4F3E"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b/>
                <w:bCs/>
                <w:color w:val="000000"/>
                <w:szCs w:val="24"/>
              </w:rPr>
              <w:t>3.3v</w:t>
            </w:r>
          </w:p>
        </w:tc>
      </w:tr>
      <w:tr w:rsidR="00251414" w:rsidRPr="00251414" w14:paraId="0CF1F913" w14:textId="77777777" w:rsidTr="00251414">
        <w:trPr>
          <w:trHeight w:val="407"/>
        </w:trPr>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1907865C"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b/>
                <w:bCs/>
                <w:color w:val="000000"/>
                <w:szCs w:val="24"/>
              </w:rPr>
              <w:t>OUTPUT</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50BA4951"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color w:val="000000"/>
                <w:szCs w:val="24"/>
              </w:rPr>
              <w:t>Output Signal</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159B96B9"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b/>
                <w:bCs/>
                <w:color w:val="000000"/>
                <w:szCs w:val="24"/>
              </w:rPr>
              <w:t>A0</w:t>
            </w:r>
          </w:p>
        </w:tc>
      </w:tr>
      <w:tr w:rsidR="00251414" w:rsidRPr="00251414" w14:paraId="1542D76B" w14:textId="77777777" w:rsidTr="00251414">
        <w:trPr>
          <w:trHeight w:val="407"/>
        </w:trPr>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39ECF46B"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b/>
                <w:bCs/>
                <w:color w:val="000000"/>
                <w:szCs w:val="24"/>
              </w:rPr>
              <w:t>LO-</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52696E48"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color w:val="000000"/>
                <w:szCs w:val="24"/>
              </w:rPr>
              <w:t>Leads-off Detect –</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31B8AFF3"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b/>
                <w:bCs/>
                <w:color w:val="000000"/>
                <w:szCs w:val="24"/>
              </w:rPr>
              <w:t>11</w:t>
            </w:r>
          </w:p>
        </w:tc>
      </w:tr>
      <w:tr w:rsidR="00251414" w:rsidRPr="00251414" w14:paraId="3DB65DAB" w14:textId="77777777" w:rsidTr="00251414">
        <w:trPr>
          <w:trHeight w:val="399"/>
        </w:trPr>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404EEB0E"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b/>
                <w:bCs/>
                <w:color w:val="000000"/>
                <w:szCs w:val="24"/>
              </w:rPr>
              <w:t>LO+</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2E9C40FE"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color w:val="000000"/>
                <w:szCs w:val="24"/>
              </w:rPr>
              <w:t>Leads-off Detect +</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3B761FFF"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b/>
                <w:bCs/>
                <w:color w:val="000000"/>
                <w:szCs w:val="24"/>
              </w:rPr>
              <w:t>10</w:t>
            </w:r>
          </w:p>
        </w:tc>
      </w:tr>
      <w:tr w:rsidR="00251414" w:rsidRPr="00251414" w14:paraId="7F76F57B" w14:textId="77777777" w:rsidTr="00251414">
        <w:trPr>
          <w:trHeight w:val="55"/>
        </w:trPr>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18342F68"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b/>
                <w:bCs/>
                <w:color w:val="000000"/>
                <w:szCs w:val="24"/>
              </w:rPr>
              <w:t>SDN</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250B6ACC"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color w:val="000000"/>
                <w:szCs w:val="24"/>
              </w:rPr>
              <w:t>Shutdown</w:t>
            </w:r>
          </w:p>
        </w:tc>
        <w:tc>
          <w:tcPr>
            <w:tcW w:w="0" w:type="auto"/>
            <w:tcBorders>
              <w:top w:val="outset" w:sz="6" w:space="0" w:color="auto"/>
              <w:left w:val="outset" w:sz="6" w:space="0" w:color="auto"/>
              <w:bottom w:val="outset" w:sz="6" w:space="0" w:color="auto"/>
              <w:right w:val="outset" w:sz="6" w:space="0" w:color="auto"/>
            </w:tcBorders>
            <w:shd w:val="clear" w:color="auto" w:fill="FFFFFF"/>
            <w:tcMar>
              <w:top w:w="0" w:type="dxa"/>
              <w:left w:w="0" w:type="dxa"/>
              <w:bottom w:w="0" w:type="dxa"/>
              <w:right w:w="0" w:type="dxa"/>
            </w:tcMar>
            <w:vAlign w:val="center"/>
            <w:hideMark/>
          </w:tcPr>
          <w:p w14:paraId="420CC88F" w14:textId="77777777" w:rsidR="00251414" w:rsidRPr="00251414" w:rsidRDefault="00251414" w:rsidP="00224704">
            <w:pPr>
              <w:spacing w:after="0" w:line="360" w:lineRule="auto"/>
              <w:rPr>
                <w:rFonts w:asciiTheme="majorBidi" w:hAnsiTheme="majorBidi" w:cstheme="majorBidi"/>
                <w:color w:val="000000"/>
                <w:szCs w:val="24"/>
              </w:rPr>
            </w:pPr>
            <w:r w:rsidRPr="00251414">
              <w:rPr>
                <w:rFonts w:asciiTheme="majorBidi" w:hAnsiTheme="majorBidi" w:cstheme="majorBidi"/>
                <w:b/>
                <w:bCs/>
                <w:color w:val="000000"/>
                <w:szCs w:val="24"/>
              </w:rPr>
              <w:t>Not used</w:t>
            </w:r>
          </w:p>
        </w:tc>
      </w:tr>
    </w:tbl>
    <w:p w14:paraId="2E6B2C3D" w14:textId="77777777" w:rsidR="00251414" w:rsidRDefault="00251414" w:rsidP="003B5508"/>
    <w:p w14:paraId="054F00D8" w14:textId="77777777" w:rsidR="00224704" w:rsidRDefault="00224704">
      <w:pPr>
        <w:jc w:val="left"/>
      </w:pPr>
      <w:r>
        <w:br w:type="page"/>
      </w:r>
    </w:p>
    <w:p w14:paraId="2B3C231F" w14:textId="2A7C8033" w:rsidR="009771B3" w:rsidRDefault="00B64CB8" w:rsidP="00F67D23">
      <w:pPr>
        <w:rPr>
          <w:rFonts w:ascii="TyponineSans Light" w:hAnsi="TyponineSans Light"/>
          <w:shd w:val="clear" w:color="auto" w:fill="FFFFFF"/>
        </w:rPr>
      </w:pPr>
      <w:bookmarkStart w:id="67" w:name="_GoBack"/>
      <w:bookmarkEnd w:id="67"/>
      <w:r>
        <w:lastRenderedPageBreak/>
        <w:t xml:space="preserve"> </w:t>
      </w:r>
      <w:r w:rsidR="004161A8">
        <w:t xml:space="preserve">The Arduino code to receive and send sensor data written using </w:t>
      </w:r>
      <w:r w:rsidR="004161A8" w:rsidRPr="004161A8">
        <w:rPr>
          <w:rFonts w:ascii="TyponineSans Light" w:hAnsi="TyponineSans Light"/>
          <w:shd w:val="clear" w:color="auto" w:fill="FFFFFF"/>
        </w:rPr>
        <w:t>Arduino Software (IDE)</w:t>
      </w:r>
      <w:r w:rsidR="004161A8">
        <w:rPr>
          <w:rFonts w:ascii="TyponineSans Light" w:hAnsi="TyponineSans Light"/>
          <w:shd w:val="clear" w:color="auto" w:fill="FFFFFF"/>
        </w:rPr>
        <w:t xml:space="preserve">. The programing language </w:t>
      </w:r>
      <w:r w:rsidR="0039071B">
        <w:rPr>
          <w:rFonts w:ascii="TyponineSans Light" w:hAnsi="TyponineSans Light"/>
          <w:shd w:val="clear" w:color="auto" w:fill="FFFFFF"/>
        </w:rPr>
        <w:t xml:space="preserve">for the IDE is C/C++. </w:t>
      </w:r>
      <w:r w:rsidR="00957175">
        <w:rPr>
          <w:rFonts w:ascii="TyponineSans Light" w:hAnsi="TyponineSans Light"/>
          <w:shd w:val="clear" w:color="auto" w:fill="FFFFFF"/>
        </w:rPr>
        <w:t>The sensor data has some noise due to the low quality of the sensor has been use</w:t>
      </w:r>
      <w:r w:rsidR="009771B3">
        <w:rPr>
          <w:rFonts w:ascii="TyponineSans Light" w:hAnsi="TyponineSans Light"/>
          <w:shd w:val="clear" w:color="auto" w:fill="FFFFFF"/>
        </w:rPr>
        <w:t>. However,</w:t>
      </w:r>
      <w:r w:rsidR="00957175">
        <w:rPr>
          <w:rFonts w:ascii="TyponineSans Light" w:hAnsi="TyponineSans Light"/>
          <w:shd w:val="clear" w:color="auto" w:fill="FFFFFF"/>
        </w:rPr>
        <w:t xml:space="preserve"> </w:t>
      </w:r>
      <w:r w:rsidR="00B541DF">
        <w:rPr>
          <w:rFonts w:ascii="TyponineSans Light" w:hAnsi="TyponineSans Light"/>
          <w:shd w:val="clear" w:color="auto" w:fill="FFFFFF"/>
        </w:rPr>
        <w:t>some advanced</w:t>
      </w:r>
      <w:r w:rsidR="009771B3">
        <w:rPr>
          <w:rFonts w:ascii="TyponineSans Light" w:hAnsi="TyponineSans Light"/>
          <w:shd w:val="clear" w:color="auto" w:fill="FFFFFF"/>
        </w:rPr>
        <w:t xml:space="preserve"> code </w:t>
      </w:r>
      <w:r w:rsidR="000A3C42">
        <w:rPr>
          <w:rFonts w:ascii="TyponineSans Light" w:hAnsi="TyponineSans Light"/>
          <w:shd w:val="clear" w:color="auto" w:fill="FFFFFF"/>
        </w:rPr>
        <w:t>uses</w:t>
      </w:r>
      <w:r w:rsidR="009771B3">
        <w:rPr>
          <w:rFonts w:ascii="TyponineSans Light" w:hAnsi="TyponineSans Light"/>
          <w:shd w:val="clear" w:color="auto" w:fill="FFFFFF"/>
        </w:rPr>
        <w:t xml:space="preserve"> to avoid some of the </w:t>
      </w:r>
      <w:r w:rsidR="00957175">
        <w:rPr>
          <w:rFonts w:ascii="TyponineSans Light" w:hAnsi="TyponineSans Light"/>
          <w:shd w:val="clear" w:color="auto" w:fill="FFFFFF"/>
        </w:rPr>
        <w:t>noise</w:t>
      </w:r>
      <w:r w:rsidR="009771B3">
        <w:rPr>
          <w:rFonts w:ascii="TyponineSans Light" w:hAnsi="TyponineSans Light"/>
          <w:shd w:val="clear" w:color="auto" w:fill="FFFFFF"/>
        </w:rPr>
        <w:t xml:space="preserve">. Nevertheless, the sensor result is not the focus of this system and/or the research as it is prototype to prove the concept of monitoring patients remotely. </w:t>
      </w:r>
      <w:r w:rsidR="00B541DF">
        <w:rPr>
          <w:rFonts w:ascii="TyponineSans Light" w:hAnsi="TyponineSans Light"/>
          <w:shd w:val="clear" w:color="auto" w:fill="FFFFFF"/>
        </w:rPr>
        <w:t xml:space="preserve">The output of the sensor will be plotted on the Arduino serial as per Figure </w:t>
      </w:r>
      <w:r w:rsidR="00F67D23">
        <w:rPr>
          <w:rFonts w:ascii="TyponineSans Light" w:hAnsi="TyponineSans Light"/>
          <w:shd w:val="clear" w:color="auto" w:fill="FFFFFF"/>
        </w:rPr>
        <w:t>5</w:t>
      </w:r>
      <w:r w:rsidR="00450C23">
        <w:rPr>
          <w:rFonts w:ascii="TyponineSans Light" w:hAnsi="TyponineSans Light"/>
          <w:shd w:val="clear" w:color="auto" w:fill="FFFFFF"/>
        </w:rPr>
        <w:t xml:space="preserve"> and</w:t>
      </w:r>
      <w:r w:rsidR="00F67D23">
        <w:rPr>
          <w:rFonts w:ascii="TyponineSans Light" w:hAnsi="TyponineSans Light"/>
          <w:shd w:val="clear" w:color="auto" w:fill="FFFFFF"/>
        </w:rPr>
        <w:t xml:space="preserve"> 6</w:t>
      </w:r>
    </w:p>
    <w:p w14:paraId="01B37356" w14:textId="20D02768" w:rsidR="00574111" w:rsidRDefault="00DA0C79" w:rsidP="00B541DF">
      <w:pPr>
        <w:rPr>
          <w:rFonts w:ascii="TyponineSans Light" w:hAnsi="TyponineSans Light"/>
          <w:shd w:val="clear" w:color="auto" w:fill="FFFFFF"/>
        </w:rPr>
      </w:pPr>
      <w:r>
        <w:rPr>
          <w:rFonts w:ascii="TyponineSans Light" w:hAnsi="TyponineSans Light"/>
          <w:noProof/>
          <w:shd w:val="clear" w:color="auto" w:fill="FFFFFF"/>
          <w:lang w:val="en-US"/>
        </w:rPr>
        <w:drawing>
          <wp:anchor distT="0" distB="0" distL="114300" distR="114300" simplePos="0" relativeHeight="251722240" behindDoc="0" locked="0" layoutInCell="1" allowOverlap="1" wp14:anchorId="7625EF0F" wp14:editId="3110B247">
            <wp:simplePos x="0" y="0"/>
            <wp:positionH relativeFrom="margin">
              <wp:posOffset>455930</wp:posOffset>
            </wp:positionH>
            <wp:positionV relativeFrom="paragraph">
              <wp:posOffset>144780</wp:posOffset>
            </wp:positionV>
            <wp:extent cx="4862195" cy="2577465"/>
            <wp:effectExtent l="76200" t="76200" r="128905" b="12763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MSc\MSc Dissertation\Photos\Arduino\Arduino Bluetooth.png"/>
                    <pic:cNvPicPr>
                      <a:picLocks noChangeAspect="1" noChangeArrowheads="1"/>
                    </pic:cNvPicPr>
                  </pic:nvPicPr>
                  <pic:blipFill rotWithShape="1">
                    <a:blip r:embed="rId31"/>
                    <a:srcRect b="5714"/>
                    <a:stretch/>
                  </pic:blipFill>
                  <pic:spPr bwMode="auto">
                    <a:xfrm>
                      <a:off x="0" y="0"/>
                      <a:ext cx="4862195" cy="2577465"/>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D76CD8" w14:textId="2568C5B7" w:rsidR="00B541DF" w:rsidRDefault="00B541DF" w:rsidP="00B541DF">
      <w:pPr>
        <w:rPr>
          <w:rFonts w:ascii="TyponineSans Light" w:hAnsi="TyponineSans Light"/>
          <w:shd w:val="clear" w:color="auto" w:fill="FFFFFF"/>
        </w:rPr>
      </w:pPr>
    </w:p>
    <w:p w14:paraId="4AD64480" w14:textId="2A82AA69" w:rsidR="00B541DF" w:rsidRDefault="00B541DF" w:rsidP="00B541DF">
      <w:pPr>
        <w:rPr>
          <w:rFonts w:ascii="TyponineSans Light" w:hAnsi="TyponineSans Light"/>
          <w:shd w:val="clear" w:color="auto" w:fill="FFFFFF"/>
        </w:rPr>
      </w:pPr>
    </w:p>
    <w:p w14:paraId="3BF66A31" w14:textId="019DE9AE" w:rsidR="00574111" w:rsidRPr="00295533" w:rsidRDefault="00574111" w:rsidP="00F67D23">
      <w:pPr>
        <w:pStyle w:val="a4"/>
        <w:ind w:left="2880"/>
        <w:rPr>
          <w:i w:val="0"/>
          <w:color w:val="1F4E79" w:themeColor="accent1" w:themeShade="80"/>
          <w:sz w:val="22"/>
          <w:szCs w:val="22"/>
        </w:rPr>
      </w:pPr>
      <w:bookmarkStart w:id="68" w:name="_Toc480821232"/>
      <w:bookmarkStart w:id="69" w:name="_Toc481588183"/>
      <w:r w:rsidRPr="00295533">
        <w:rPr>
          <w:i w:val="0"/>
          <w:color w:val="1F4E79" w:themeColor="accent1" w:themeShade="80"/>
          <w:sz w:val="22"/>
          <w:szCs w:val="22"/>
        </w:rPr>
        <w:t>Figure</w:t>
      </w:r>
      <w:r w:rsidR="00F67D23">
        <w:rPr>
          <w:i w:val="0"/>
          <w:color w:val="1F4E79" w:themeColor="accent1" w:themeShade="80"/>
          <w:sz w:val="22"/>
          <w:szCs w:val="22"/>
        </w:rPr>
        <w:t xml:space="preserve"> 5</w:t>
      </w:r>
      <w:r w:rsidR="00295533">
        <w:rPr>
          <w:i w:val="0"/>
          <w:color w:val="1F4E79" w:themeColor="accent1" w:themeShade="80"/>
          <w:sz w:val="22"/>
          <w:szCs w:val="22"/>
        </w:rPr>
        <w:t>:</w:t>
      </w:r>
      <w:r w:rsidRPr="00295533">
        <w:rPr>
          <w:i w:val="0"/>
          <w:color w:val="1F4E79" w:themeColor="accent1" w:themeShade="80"/>
          <w:sz w:val="22"/>
          <w:szCs w:val="22"/>
        </w:rPr>
        <w:t xml:space="preserve"> </w:t>
      </w:r>
      <w:r w:rsidR="000A3C42">
        <w:rPr>
          <w:i w:val="0"/>
          <w:color w:val="1F4E79" w:themeColor="accent1" w:themeShade="80"/>
          <w:sz w:val="22"/>
          <w:szCs w:val="22"/>
        </w:rPr>
        <w:t>Heart rat</w:t>
      </w:r>
      <w:r w:rsidR="009D574C">
        <w:rPr>
          <w:i w:val="0"/>
          <w:color w:val="1F4E79" w:themeColor="accent1" w:themeShade="80"/>
          <w:sz w:val="22"/>
          <w:szCs w:val="22"/>
        </w:rPr>
        <w:t>e</w:t>
      </w:r>
      <w:r w:rsidR="000A3C42">
        <w:rPr>
          <w:i w:val="0"/>
          <w:color w:val="1F4E79" w:themeColor="accent1" w:themeShade="80"/>
          <w:sz w:val="22"/>
          <w:szCs w:val="22"/>
        </w:rPr>
        <w:t xml:space="preserve"> monitoring via sensor</w:t>
      </w:r>
      <w:bookmarkEnd w:id="68"/>
      <w:bookmarkEnd w:id="69"/>
    </w:p>
    <w:p w14:paraId="5675AF05" w14:textId="1711C996" w:rsidR="00EE051F" w:rsidRDefault="00450C23" w:rsidP="00740A37">
      <w:r>
        <w:rPr>
          <w:noProof/>
          <w:lang w:val="en-US"/>
        </w:rPr>
        <w:drawing>
          <wp:anchor distT="0" distB="0" distL="114300" distR="114300" simplePos="0" relativeHeight="251872768" behindDoc="0" locked="0" layoutInCell="1" allowOverlap="1" wp14:anchorId="36A29179" wp14:editId="4102B70B">
            <wp:simplePos x="0" y="0"/>
            <wp:positionH relativeFrom="margin">
              <wp:align>center</wp:align>
            </wp:positionH>
            <wp:positionV relativeFrom="paragraph">
              <wp:posOffset>210185</wp:posOffset>
            </wp:positionV>
            <wp:extent cx="4937282" cy="3407106"/>
            <wp:effectExtent l="76200" t="76200" r="130175" b="13652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2">
                      <a:extLst>
                        <a:ext uri="{28A0092B-C50C-407E-A947-70E740481C1C}">
                          <a14:useLocalDpi xmlns:a14="http://schemas.microsoft.com/office/drawing/2010/main" val="0"/>
                        </a:ext>
                      </a:extLst>
                    </a:blip>
                    <a:srcRect t="-295" b="6218"/>
                    <a:stretch/>
                  </pic:blipFill>
                  <pic:spPr bwMode="auto">
                    <a:xfrm>
                      <a:off x="0" y="0"/>
                      <a:ext cx="4937282" cy="340710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06E48D" w14:textId="31B369DF" w:rsidR="00EE051F" w:rsidRDefault="00EE051F" w:rsidP="00450C23"/>
    <w:p w14:paraId="2D565612" w14:textId="4B277DC6" w:rsidR="00450C23" w:rsidRDefault="00450C23" w:rsidP="00450C23"/>
    <w:p w14:paraId="3B2D66D0" w14:textId="57CE0B75" w:rsidR="00450C23" w:rsidRDefault="00450C23" w:rsidP="00450C23"/>
    <w:p w14:paraId="169A75CD" w14:textId="3EA5FB56" w:rsidR="00450C23" w:rsidRDefault="00450C23" w:rsidP="00450C23"/>
    <w:p w14:paraId="00A7DF1F" w14:textId="432769AD" w:rsidR="00450C23" w:rsidRDefault="00450C23" w:rsidP="00450C23"/>
    <w:p w14:paraId="5A0DDB47" w14:textId="60A21865" w:rsidR="00450C23" w:rsidRDefault="00450C23" w:rsidP="00450C23"/>
    <w:p w14:paraId="458EC038" w14:textId="516B2907" w:rsidR="00450C23" w:rsidRDefault="00450C23" w:rsidP="00450C23"/>
    <w:p w14:paraId="5A893A99" w14:textId="5D99E1E3" w:rsidR="00450C23" w:rsidRDefault="00450C23" w:rsidP="00450C23"/>
    <w:p w14:paraId="737BA74A" w14:textId="69CDBC50" w:rsidR="00450C23" w:rsidRDefault="00450C23" w:rsidP="00450C23"/>
    <w:p w14:paraId="14BE41C6" w14:textId="61EE144E" w:rsidR="00450C23" w:rsidRDefault="00450C23" w:rsidP="00450C23"/>
    <w:p w14:paraId="058DEA34" w14:textId="305E75A7" w:rsidR="00450C23" w:rsidRDefault="00450C23" w:rsidP="00450C23"/>
    <w:p w14:paraId="32D45A51" w14:textId="17999651" w:rsidR="00450C23" w:rsidRDefault="00450C23" w:rsidP="00450C23"/>
    <w:p w14:paraId="0AE3C040" w14:textId="6D14B46A" w:rsidR="00981AD0" w:rsidRPr="00295533" w:rsidRDefault="00981AD0" w:rsidP="00F67D23">
      <w:pPr>
        <w:pStyle w:val="a4"/>
        <w:ind w:left="2880"/>
        <w:rPr>
          <w:i w:val="0"/>
          <w:color w:val="1F4E79" w:themeColor="accent1" w:themeShade="80"/>
          <w:sz w:val="22"/>
          <w:szCs w:val="22"/>
        </w:rPr>
      </w:pPr>
      <w:r w:rsidRPr="00295533">
        <w:rPr>
          <w:i w:val="0"/>
          <w:color w:val="1F4E79" w:themeColor="accent1" w:themeShade="80"/>
          <w:sz w:val="22"/>
          <w:szCs w:val="22"/>
        </w:rPr>
        <w:t xml:space="preserve">Figure </w:t>
      </w:r>
      <w:r w:rsidR="00F67D23">
        <w:rPr>
          <w:i w:val="0"/>
          <w:color w:val="1F4E79" w:themeColor="accent1" w:themeShade="80"/>
          <w:sz w:val="22"/>
          <w:szCs w:val="22"/>
        </w:rPr>
        <w:t>6</w:t>
      </w:r>
      <w:r>
        <w:rPr>
          <w:i w:val="0"/>
          <w:color w:val="1F4E79" w:themeColor="accent1" w:themeShade="80"/>
          <w:sz w:val="22"/>
          <w:szCs w:val="22"/>
        </w:rPr>
        <w:t>:</w:t>
      </w:r>
      <w:r w:rsidRPr="00295533">
        <w:rPr>
          <w:i w:val="0"/>
          <w:color w:val="1F4E79" w:themeColor="accent1" w:themeShade="80"/>
          <w:sz w:val="22"/>
          <w:szCs w:val="22"/>
        </w:rPr>
        <w:t xml:space="preserve"> </w:t>
      </w:r>
      <w:r>
        <w:rPr>
          <w:i w:val="0"/>
          <w:color w:val="1F4E79" w:themeColor="accent1" w:themeShade="80"/>
          <w:sz w:val="22"/>
          <w:szCs w:val="22"/>
        </w:rPr>
        <w:t>Heart rate monitoring via sensor</w:t>
      </w:r>
    </w:p>
    <w:p w14:paraId="7A286070" w14:textId="7A089FAC" w:rsidR="00450C23" w:rsidRDefault="00450C23" w:rsidP="00450C23"/>
    <w:p w14:paraId="4A8EFEFC" w14:textId="77777777" w:rsidR="00450C23" w:rsidRDefault="00450C23" w:rsidP="00450C23"/>
    <w:p w14:paraId="4B0E6D54" w14:textId="75311274" w:rsidR="00DA0C79" w:rsidRDefault="000C611C" w:rsidP="00DA0C79">
      <w:pPr>
        <w:pStyle w:val="3"/>
        <w:ind w:left="709"/>
      </w:pPr>
      <w:bookmarkStart w:id="70" w:name="_Toc6129889"/>
      <w:r>
        <w:t>4</w:t>
      </w:r>
      <w:r w:rsidR="00DA0C79">
        <w:t>.3.2.</w:t>
      </w:r>
      <w:r w:rsidR="00DA0C79">
        <w:tab/>
        <w:t>Arduino and Temperature Sensor</w:t>
      </w:r>
      <w:bookmarkEnd w:id="70"/>
    </w:p>
    <w:p w14:paraId="6C604145" w14:textId="6504F958" w:rsidR="004821B1" w:rsidRDefault="00BF47E8" w:rsidP="00810D68">
      <w:r w:rsidRPr="00BF47E8">
        <w:t xml:space="preserve">In this </w:t>
      </w:r>
      <w:r w:rsidR="00450C23">
        <w:t>section</w:t>
      </w:r>
      <w:r w:rsidRPr="00BF47E8">
        <w:t xml:space="preserve"> we are going to interface </w:t>
      </w:r>
      <w:r w:rsidR="00450C23">
        <w:t xml:space="preserve">the </w:t>
      </w:r>
      <w:r w:rsidRPr="00BF47E8">
        <w:t xml:space="preserve">MLX90614 Module with </w:t>
      </w:r>
      <w:r w:rsidR="00450C23">
        <w:t>A</w:t>
      </w:r>
      <w:r w:rsidRPr="00BF47E8">
        <w:t>rduino UNO so that we can print the Object temperature and Ambient temperature of the place</w:t>
      </w:r>
      <w:r w:rsidR="00450C23">
        <w:t>. T</w:t>
      </w:r>
      <w:r w:rsidR="00450C23" w:rsidRPr="00450C23">
        <w:t xml:space="preserve">he pins configuration of it is simple because it uses I2C communication system, which means that we are going to use 2 pins and after we supply </w:t>
      </w:r>
      <w:r w:rsidR="00450C23">
        <w:t>a</w:t>
      </w:r>
      <w:r w:rsidR="00450C23" w:rsidRPr="00450C23">
        <w:t xml:space="preserve"> 3.3v connect the hardware as shown on the pictures </w:t>
      </w:r>
      <w:r w:rsidR="00450C23">
        <w:t>Figure 16.</w:t>
      </w:r>
      <w:r w:rsidR="004821B1" w:rsidRPr="004821B1">
        <w:t xml:space="preserve"> </w:t>
      </w:r>
      <w:r w:rsidR="004821B1">
        <w:t>The output of the temperature sensor shown in the A</w:t>
      </w:r>
      <w:r w:rsidR="004821B1" w:rsidRPr="00BF47E8">
        <w:t>rduino</w:t>
      </w:r>
      <w:r w:rsidR="004821B1">
        <w:t xml:space="preserve"> serial as per Figure 7. And live representation as per Figure </w:t>
      </w:r>
      <w:r w:rsidR="00F67D23">
        <w:t>8</w:t>
      </w:r>
      <w:r w:rsidR="00810D68">
        <w:t xml:space="preserve"> and 9</w:t>
      </w:r>
      <w:r w:rsidR="000C611C">
        <w:t xml:space="preserve"> and 10</w:t>
      </w:r>
    </w:p>
    <w:p w14:paraId="12B138C0" w14:textId="228485D4" w:rsidR="00B541DF" w:rsidRDefault="004821B1" w:rsidP="00740A37">
      <w:r>
        <w:rPr>
          <w:noProof/>
          <w:lang w:val="en-US"/>
        </w:rPr>
        <w:drawing>
          <wp:anchor distT="0" distB="0" distL="114300" distR="114300" simplePos="0" relativeHeight="251871744" behindDoc="0" locked="0" layoutInCell="1" allowOverlap="1" wp14:anchorId="11736CDC" wp14:editId="1E35F2DA">
            <wp:simplePos x="0" y="0"/>
            <wp:positionH relativeFrom="margin">
              <wp:posOffset>393700</wp:posOffset>
            </wp:positionH>
            <wp:positionV relativeFrom="paragraph">
              <wp:posOffset>153670</wp:posOffset>
            </wp:positionV>
            <wp:extent cx="5001260" cy="4007485"/>
            <wp:effectExtent l="76200" t="76200" r="142240" b="126365"/>
            <wp:wrapNone/>
            <wp:docPr id="27" name="Picture 27" descr="Image result for arduino MLX90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result for arduino MLX906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1260" cy="40074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14:paraId="5EAF17C3" w14:textId="50F001DE" w:rsidR="00450C23" w:rsidRDefault="00450C23" w:rsidP="00740A37"/>
    <w:p w14:paraId="00A2EEF1" w14:textId="3F1EC16C" w:rsidR="00450C23" w:rsidRDefault="00450C23" w:rsidP="00740A37">
      <w:r>
        <w:rPr>
          <w:noProof/>
        </w:rPr>
        <w:t xml:space="preserve"> </w:t>
      </w:r>
    </w:p>
    <w:p w14:paraId="29B7222D" w14:textId="7A84A712" w:rsidR="00450C23" w:rsidRDefault="00450C23" w:rsidP="00740A37"/>
    <w:p w14:paraId="2AF6C083" w14:textId="4407BD9E" w:rsidR="00450C23" w:rsidRDefault="00450C23" w:rsidP="00740A37"/>
    <w:p w14:paraId="6C8DF042" w14:textId="61289604" w:rsidR="00B541DF" w:rsidRDefault="00B541DF" w:rsidP="00740A37"/>
    <w:p w14:paraId="2154C57C" w14:textId="1C0B36D7" w:rsidR="00D34FD8" w:rsidRPr="00D34FD8" w:rsidRDefault="00D34FD8" w:rsidP="00D34FD8"/>
    <w:p w14:paraId="79E77F48" w14:textId="410AF168" w:rsidR="00B541DF" w:rsidRDefault="00B541DF" w:rsidP="00740A37"/>
    <w:p w14:paraId="5BDBED2F" w14:textId="1B70BFCE" w:rsidR="00B541DF" w:rsidRDefault="00B541DF" w:rsidP="00740A37"/>
    <w:p w14:paraId="3807133D" w14:textId="561110BC" w:rsidR="00B541DF" w:rsidRDefault="00B541DF" w:rsidP="00740A37"/>
    <w:p w14:paraId="1784377F" w14:textId="4651C17B" w:rsidR="00B541DF" w:rsidRDefault="00B541DF" w:rsidP="00740A37"/>
    <w:p w14:paraId="49785AF5" w14:textId="0AB93CA7" w:rsidR="00B541DF" w:rsidRDefault="00B541DF" w:rsidP="00740A37"/>
    <w:p w14:paraId="0881DE81" w14:textId="7941BAA0" w:rsidR="00B541DF" w:rsidRDefault="00B541DF" w:rsidP="00740A37"/>
    <w:p w14:paraId="69A17C11" w14:textId="17D8EDE5" w:rsidR="00B541DF" w:rsidRDefault="00B541DF" w:rsidP="00740A37"/>
    <w:p w14:paraId="6747BC4B" w14:textId="090F6E20" w:rsidR="00B541DF" w:rsidRDefault="00360BBF" w:rsidP="00740A37">
      <w:r>
        <w:rPr>
          <w:noProof/>
          <w:lang w:val="en-US"/>
        </w:rPr>
        <mc:AlternateContent>
          <mc:Choice Requires="wps">
            <w:drawing>
              <wp:anchor distT="0" distB="0" distL="114300" distR="114300" simplePos="0" relativeHeight="251875840" behindDoc="0" locked="0" layoutInCell="1" allowOverlap="1" wp14:anchorId="6DFA5A89" wp14:editId="02321CEF">
                <wp:simplePos x="0" y="0"/>
                <wp:positionH relativeFrom="margin">
                  <wp:posOffset>-66040</wp:posOffset>
                </wp:positionH>
                <wp:positionV relativeFrom="paragraph">
                  <wp:posOffset>240030</wp:posOffset>
                </wp:positionV>
                <wp:extent cx="5724525" cy="219075"/>
                <wp:effectExtent l="0" t="0" r="9525" b="9525"/>
                <wp:wrapSquare wrapText="bothSides"/>
                <wp:docPr id="34" name="Text Box 34"/>
                <wp:cNvGraphicFramePr/>
                <a:graphic xmlns:a="http://schemas.openxmlformats.org/drawingml/2006/main">
                  <a:graphicData uri="http://schemas.microsoft.com/office/word/2010/wordprocessingShape">
                    <wps:wsp>
                      <wps:cNvSpPr txBox="1"/>
                      <wps:spPr>
                        <a:xfrm>
                          <a:off x="0" y="0"/>
                          <a:ext cx="5724525" cy="219075"/>
                        </a:xfrm>
                        <a:prstGeom prst="rect">
                          <a:avLst/>
                        </a:prstGeom>
                        <a:solidFill>
                          <a:prstClr val="white"/>
                        </a:solidFill>
                        <a:ln>
                          <a:noFill/>
                        </a:ln>
                      </wps:spPr>
                      <wps:txbx>
                        <w:txbxContent>
                          <w:p w14:paraId="6C840DBA" w14:textId="386B894B" w:rsidR="00D6111B" w:rsidRPr="00295533" w:rsidRDefault="00D6111B" w:rsidP="00F67D23">
                            <w:pPr>
                              <w:pStyle w:val="a4"/>
                              <w:ind w:left="2160" w:firstLine="720"/>
                              <w:rPr>
                                <w:i w:val="0"/>
                                <w:noProof/>
                                <w:color w:val="1F4E79" w:themeColor="accent1" w:themeShade="80"/>
                                <w:sz w:val="22"/>
                                <w:szCs w:val="22"/>
                              </w:rPr>
                            </w:pPr>
                            <w:r w:rsidRPr="00295533">
                              <w:rPr>
                                <w:i w:val="0"/>
                                <w:color w:val="1F4E79" w:themeColor="accent1" w:themeShade="80"/>
                                <w:sz w:val="22"/>
                                <w:szCs w:val="22"/>
                              </w:rPr>
                              <w:t xml:space="preserve">Figure </w:t>
                            </w:r>
                            <w:r w:rsidR="00F67D23">
                              <w:rPr>
                                <w:i w:val="0"/>
                                <w:color w:val="1F4E79" w:themeColor="accent1" w:themeShade="80"/>
                                <w:sz w:val="22"/>
                                <w:szCs w:val="22"/>
                              </w:rPr>
                              <w:t>7</w:t>
                            </w:r>
                            <w:r>
                              <w:rPr>
                                <w:i w:val="0"/>
                                <w:color w:val="1F4E79" w:themeColor="accent1" w:themeShade="80"/>
                                <w:sz w:val="22"/>
                                <w:szCs w:val="22"/>
                              </w:rPr>
                              <w:t>:</w:t>
                            </w:r>
                            <w:r w:rsidRPr="00295533">
                              <w:rPr>
                                <w:i w:val="0"/>
                                <w:color w:val="1F4E79" w:themeColor="accent1" w:themeShade="80"/>
                                <w:sz w:val="22"/>
                                <w:szCs w:val="22"/>
                              </w:rPr>
                              <w:t xml:space="preserve"> </w:t>
                            </w:r>
                            <w:r w:rsidRPr="00360BBF">
                              <w:rPr>
                                <w:i w:val="0"/>
                                <w:color w:val="1F4E79" w:themeColor="accent1" w:themeShade="80"/>
                                <w:sz w:val="22"/>
                                <w:szCs w:val="22"/>
                              </w:rPr>
                              <w:t xml:space="preserve">Temperature </w:t>
                            </w:r>
                            <w:r w:rsidRPr="00295533">
                              <w:rPr>
                                <w:i w:val="0"/>
                                <w:color w:val="1F4E79" w:themeColor="accent1" w:themeShade="80"/>
                                <w:sz w:val="22"/>
                                <w:szCs w:val="22"/>
                              </w:rPr>
                              <w:t>Sensor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DFA5A89" id="Text Box 34" o:spid="_x0000_s1066" type="#_x0000_t202" style="position:absolute;left:0;text-align:left;margin-left:-5.2pt;margin-top:18.9pt;width:450.75pt;height:17.25pt;z-index:2518758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" stroked="f">
                <v:textbox inset="0,0,0,0">
                  <w:txbxContent>
                    <w:p w14:paraId="6C840DBA" w14:textId="386B894B" w:rsidR="00D6111B" w:rsidRPr="00295533" w:rsidRDefault="00D6111B" w:rsidP="00F67D23">
                      <w:pPr>
                        <w:pStyle w:val="Caption"/>
                        <w:ind w:left="2160" w:firstLine="720"/>
                        <w:rPr>
                          <w:i w:val="0"/>
                          <w:noProof/>
                          <w:color w:val="1F4E79" w:themeColor="accent1" w:themeShade="80"/>
                          <w:sz w:val="22"/>
                          <w:szCs w:val="22"/>
                        </w:rPr>
                      </w:pPr>
                      <w:r w:rsidRPr="00295533">
                        <w:rPr>
                          <w:i w:val="0"/>
                          <w:color w:val="1F4E79" w:themeColor="accent1" w:themeShade="80"/>
                          <w:sz w:val="22"/>
                          <w:szCs w:val="22"/>
                        </w:rPr>
                        <w:t xml:space="preserve">Figure </w:t>
                      </w:r>
                      <w:r w:rsidR="00F67D23">
                        <w:rPr>
                          <w:i w:val="0"/>
                          <w:color w:val="1F4E79" w:themeColor="accent1" w:themeShade="80"/>
                          <w:sz w:val="22"/>
                          <w:szCs w:val="22"/>
                        </w:rPr>
                        <w:t>7</w:t>
                      </w:r>
                      <w:r>
                        <w:rPr>
                          <w:i w:val="0"/>
                          <w:color w:val="1F4E79" w:themeColor="accent1" w:themeShade="80"/>
                          <w:sz w:val="22"/>
                          <w:szCs w:val="22"/>
                        </w:rPr>
                        <w:t>:</w:t>
                      </w:r>
                      <w:r w:rsidRPr="00295533">
                        <w:rPr>
                          <w:i w:val="0"/>
                          <w:color w:val="1F4E79" w:themeColor="accent1" w:themeShade="80"/>
                          <w:sz w:val="22"/>
                          <w:szCs w:val="22"/>
                        </w:rPr>
                        <w:t xml:space="preserve"> </w:t>
                      </w:r>
                      <w:r w:rsidRPr="00360BBF">
                        <w:rPr>
                          <w:i w:val="0"/>
                          <w:color w:val="1F4E79" w:themeColor="accent1" w:themeShade="80"/>
                          <w:sz w:val="22"/>
                          <w:szCs w:val="22"/>
                        </w:rPr>
                        <w:t xml:space="preserve">Temperature </w:t>
                      </w:r>
                      <w:r w:rsidRPr="00295533">
                        <w:rPr>
                          <w:i w:val="0"/>
                          <w:color w:val="1F4E79" w:themeColor="accent1" w:themeShade="80"/>
                          <w:sz w:val="22"/>
                          <w:szCs w:val="22"/>
                        </w:rPr>
                        <w:t>Sensor Connection</w:t>
                      </w:r>
                    </w:p>
                  </w:txbxContent>
                </v:textbox>
                <w10:wrap type="square" anchorx="margin"/>
              </v:shape>
            </w:pict>
          </mc:Fallback>
        </mc:AlternateContent>
      </w:r>
    </w:p>
    <w:p w14:paraId="59757C59" w14:textId="093057A2" w:rsidR="00B541DF" w:rsidRDefault="00B541DF" w:rsidP="00740A37"/>
    <w:p w14:paraId="59104126" w14:textId="578CA835" w:rsidR="00B541DF" w:rsidRDefault="00B541DF" w:rsidP="00740A37"/>
    <w:p w14:paraId="4A1DD99D" w14:textId="06CC8C85" w:rsidR="004821B1" w:rsidRDefault="004821B1" w:rsidP="00740A37"/>
    <w:p w14:paraId="70377D9F" w14:textId="1BDB2EB6" w:rsidR="004821B1" w:rsidRDefault="004821B1" w:rsidP="00740A37"/>
    <w:p w14:paraId="429BC207" w14:textId="6C6F4C13" w:rsidR="004821B1" w:rsidRDefault="004821B1" w:rsidP="00740A37"/>
    <w:p w14:paraId="04C66453" w14:textId="4A037B86" w:rsidR="004821B1" w:rsidRDefault="004821B1" w:rsidP="00740A37"/>
    <w:p w14:paraId="02A6A670" w14:textId="4E4BD999" w:rsidR="004821B1" w:rsidRDefault="004821B1" w:rsidP="00740A37"/>
    <w:p w14:paraId="4EE7A44A" w14:textId="304F7FA1" w:rsidR="004821B1" w:rsidRDefault="004821B1" w:rsidP="00740A37"/>
    <w:p w14:paraId="74E0189B" w14:textId="541CD956" w:rsidR="004821B1" w:rsidRDefault="004821B1" w:rsidP="00740A37"/>
    <w:p w14:paraId="71CA88CA" w14:textId="01EE9157" w:rsidR="004821B1" w:rsidRDefault="004821B1" w:rsidP="00740A37"/>
    <w:p w14:paraId="384A7612" w14:textId="1BA0649D" w:rsidR="004821B1" w:rsidRDefault="004821B1" w:rsidP="00740A37"/>
    <w:p w14:paraId="6C83B9E0" w14:textId="77777777" w:rsidR="00F67D23" w:rsidRDefault="00F67D23" w:rsidP="00740A37"/>
    <w:p w14:paraId="147EAF0E" w14:textId="77777777" w:rsidR="00F67D23" w:rsidRDefault="00F67D23" w:rsidP="00740A37"/>
    <w:p w14:paraId="5B0E561F" w14:textId="7D603901" w:rsidR="00F67D23" w:rsidRDefault="00F67D23" w:rsidP="00740A37">
      <w:r>
        <w:rPr>
          <w:noProof/>
          <w:lang w:val="en-US"/>
        </w:rPr>
        <w:drawing>
          <wp:inline distT="0" distB="0" distL="0" distR="0" wp14:anchorId="6F77DB90" wp14:editId="74C0D3F7">
            <wp:extent cx="5724092" cy="3851275"/>
            <wp:effectExtent l="76200" t="76200" r="124460" b="130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4">
                      <a:extLst>
                        <a:ext uri="{28A0092B-C50C-407E-A947-70E740481C1C}">
                          <a14:useLocalDpi xmlns:a14="http://schemas.microsoft.com/office/drawing/2010/main" val="0"/>
                        </a:ext>
                      </a:extLst>
                    </a:blip>
                    <a:srcRect b="5089"/>
                    <a:stretch/>
                  </pic:blipFill>
                  <pic:spPr bwMode="auto">
                    <a:xfrm>
                      <a:off x="0" y="0"/>
                      <a:ext cx="5725968" cy="385253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00AB947" w14:textId="77777777" w:rsidR="00F67D23" w:rsidRDefault="00F67D23" w:rsidP="00740A37"/>
    <w:p w14:paraId="08E0871D" w14:textId="7E60499D" w:rsidR="00F67D23" w:rsidRDefault="00810D68" w:rsidP="00F67D23">
      <w:pPr>
        <w:pStyle w:val="HTML"/>
        <w:shd w:val="clear" w:color="auto" w:fill="FFFFFF"/>
        <w:rPr>
          <w:rFonts w:ascii="inherit" w:hAnsi="inherit"/>
          <w:color w:val="212121"/>
          <w:lang w:val="en-US" w:eastAsia="en-US"/>
        </w:rPr>
      </w:pPr>
      <w:r>
        <w:rPr>
          <w:i/>
          <w:color w:val="1F4E79" w:themeColor="accent1" w:themeShade="80"/>
          <w:sz w:val="22"/>
          <w:szCs w:val="22"/>
        </w:rPr>
        <w:t xml:space="preserve">                </w:t>
      </w:r>
      <w:r w:rsidR="00F67D23" w:rsidRPr="00295533">
        <w:rPr>
          <w:i/>
          <w:color w:val="1F4E79" w:themeColor="accent1" w:themeShade="80"/>
          <w:sz w:val="22"/>
          <w:szCs w:val="22"/>
        </w:rPr>
        <w:t xml:space="preserve">Figure </w:t>
      </w:r>
      <w:r w:rsidR="00F67D23">
        <w:rPr>
          <w:i/>
          <w:color w:val="1F4E79" w:themeColor="accent1" w:themeShade="80"/>
          <w:sz w:val="22"/>
        </w:rPr>
        <w:t>8</w:t>
      </w:r>
      <w:r w:rsidR="00F67D23">
        <w:rPr>
          <w:i/>
          <w:color w:val="1F4E79" w:themeColor="accent1" w:themeShade="80"/>
          <w:sz w:val="22"/>
          <w:szCs w:val="22"/>
        </w:rPr>
        <w:t>:</w:t>
      </w:r>
      <w:r w:rsidR="00F67D23">
        <w:t xml:space="preserve"> </w:t>
      </w:r>
      <w:r w:rsidR="00F67D23" w:rsidRPr="00F67D23">
        <w:rPr>
          <w:rFonts w:ascii="inherit" w:hAnsi="inherit"/>
          <w:color w:val="212121"/>
          <w:lang w:val="en" w:eastAsia="en-US"/>
        </w:rPr>
        <w:t>Reading the temperature in normal conditions</w:t>
      </w:r>
    </w:p>
    <w:p w14:paraId="2A2CF6D1" w14:textId="77777777" w:rsidR="00810D68" w:rsidRDefault="00810D68" w:rsidP="00F67D23">
      <w:pPr>
        <w:pStyle w:val="HTML"/>
        <w:shd w:val="clear" w:color="auto" w:fill="FFFFFF"/>
        <w:rPr>
          <w:rFonts w:ascii="inherit" w:hAnsi="inherit"/>
          <w:color w:val="212121"/>
          <w:lang w:val="en-US" w:eastAsia="en-US"/>
        </w:rPr>
      </w:pPr>
    </w:p>
    <w:p w14:paraId="436F1DDD" w14:textId="77777777" w:rsidR="00810D68" w:rsidRDefault="00810D68" w:rsidP="00F67D23">
      <w:pPr>
        <w:pStyle w:val="HTML"/>
        <w:shd w:val="clear" w:color="auto" w:fill="FFFFFF"/>
        <w:rPr>
          <w:rFonts w:ascii="inherit" w:hAnsi="inherit"/>
          <w:color w:val="212121"/>
          <w:lang w:val="en-US" w:eastAsia="en-US"/>
        </w:rPr>
      </w:pPr>
    </w:p>
    <w:p w14:paraId="18D98852" w14:textId="77777777" w:rsidR="00810D68" w:rsidRDefault="00810D68" w:rsidP="00F67D23">
      <w:pPr>
        <w:pStyle w:val="HTML"/>
        <w:shd w:val="clear" w:color="auto" w:fill="FFFFFF"/>
        <w:rPr>
          <w:rFonts w:ascii="inherit" w:hAnsi="inherit"/>
          <w:color w:val="212121"/>
          <w:lang w:val="en-US" w:eastAsia="en-US"/>
        </w:rPr>
      </w:pPr>
    </w:p>
    <w:p w14:paraId="6C4F6DE1" w14:textId="77777777" w:rsidR="00810D68" w:rsidRDefault="00810D68" w:rsidP="00F67D23">
      <w:pPr>
        <w:pStyle w:val="HTML"/>
        <w:shd w:val="clear" w:color="auto" w:fill="FFFFFF"/>
        <w:rPr>
          <w:rFonts w:ascii="inherit" w:hAnsi="inherit"/>
          <w:color w:val="212121"/>
          <w:lang w:val="en-US" w:eastAsia="en-US"/>
        </w:rPr>
      </w:pPr>
    </w:p>
    <w:p w14:paraId="3E374481" w14:textId="77777777" w:rsidR="00810D68" w:rsidRDefault="00810D68" w:rsidP="00F67D23">
      <w:pPr>
        <w:pStyle w:val="HTML"/>
        <w:shd w:val="clear" w:color="auto" w:fill="FFFFFF"/>
        <w:rPr>
          <w:rFonts w:ascii="inherit" w:hAnsi="inherit"/>
          <w:color w:val="212121"/>
          <w:lang w:val="en-US" w:eastAsia="en-US"/>
        </w:rPr>
      </w:pPr>
    </w:p>
    <w:p w14:paraId="694BD4C3" w14:textId="77777777" w:rsidR="00810D68" w:rsidRDefault="00810D68" w:rsidP="00F67D23">
      <w:pPr>
        <w:pStyle w:val="HTML"/>
        <w:shd w:val="clear" w:color="auto" w:fill="FFFFFF"/>
        <w:rPr>
          <w:rFonts w:ascii="inherit" w:hAnsi="inherit"/>
          <w:color w:val="212121"/>
          <w:lang w:val="en-US" w:eastAsia="en-US"/>
        </w:rPr>
      </w:pPr>
    </w:p>
    <w:p w14:paraId="1D2E3D1F" w14:textId="77777777" w:rsidR="00810D68" w:rsidRDefault="00810D68" w:rsidP="00F67D23">
      <w:pPr>
        <w:pStyle w:val="HTML"/>
        <w:shd w:val="clear" w:color="auto" w:fill="FFFFFF"/>
        <w:rPr>
          <w:rFonts w:ascii="inherit" w:hAnsi="inherit"/>
          <w:color w:val="212121"/>
          <w:lang w:val="en-US" w:eastAsia="en-US"/>
        </w:rPr>
      </w:pPr>
    </w:p>
    <w:p w14:paraId="11EB808B" w14:textId="77777777" w:rsidR="00810D68" w:rsidRDefault="00810D68" w:rsidP="00F67D23">
      <w:pPr>
        <w:pStyle w:val="HTML"/>
        <w:shd w:val="clear" w:color="auto" w:fill="FFFFFF"/>
        <w:rPr>
          <w:rFonts w:ascii="inherit" w:hAnsi="inherit"/>
          <w:color w:val="212121"/>
          <w:lang w:val="en-US" w:eastAsia="en-US"/>
        </w:rPr>
      </w:pPr>
    </w:p>
    <w:p w14:paraId="12AF0368" w14:textId="77777777" w:rsidR="00810D68" w:rsidRDefault="00810D68" w:rsidP="00F67D23">
      <w:pPr>
        <w:pStyle w:val="HTML"/>
        <w:shd w:val="clear" w:color="auto" w:fill="FFFFFF"/>
        <w:rPr>
          <w:rFonts w:ascii="inherit" w:hAnsi="inherit"/>
          <w:color w:val="212121"/>
          <w:lang w:val="en-US" w:eastAsia="en-US"/>
        </w:rPr>
      </w:pPr>
    </w:p>
    <w:p w14:paraId="5F225504" w14:textId="77777777" w:rsidR="00810D68" w:rsidRDefault="00810D68" w:rsidP="00F67D23">
      <w:pPr>
        <w:pStyle w:val="HTML"/>
        <w:shd w:val="clear" w:color="auto" w:fill="FFFFFF"/>
        <w:rPr>
          <w:rFonts w:ascii="inherit" w:hAnsi="inherit"/>
          <w:color w:val="212121"/>
          <w:lang w:val="en-US" w:eastAsia="en-US"/>
        </w:rPr>
      </w:pPr>
    </w:p>
    <w:p w14:paraId="4324690C" w14:textId="77777777" w:rsidR="00810D68" w:rsidRDefault="00810D68" w:rsidP="00F67D23">
      <w:pPr>
        <w:pStyle w:val="HTML"/>
        <w:shd w:val="clear" w:color="auto" w:fill="FFFFFF"/>
        <w:rPr>
          <w:rFonts w:ascii="inherit" w:hAnsi="inherit"/>
          <w:color w:val="212121"/>
          <w:lang w:val="en-US" w:eastAsia="en-US"/>
        </w:rPr>
      </w:pPr>
    </w:p>
    <w:p w14:paraId="66DECF18" w14:textId="77777777" w:rsidR="00810D68" w:rsidRDefault="00810D68" w:rsidP="00F67D23">
      <w:pPr>
        <w:pStyle w:val="HTML"/>
        <w:shd w:val="clear" w:color="auto" w:fill="FFFFFF"/>
        <w:rPr>
          <w:rFonts w:ascii="inherit" w:hAnsi="inherit"/>
          <w:color w:val="212121"/>
          <w:lang w:val="en-US" w:eastAsia="en-US"/>
        </w:rPr>
      </w:pPr>
    </w:p>
    <w:p w14:paraId="0CBBAE7A" w14:textId="77777777" w:rsidR="00810D68" w:rsidRDefault="00810D68" w:rsidP="00F67D23">
      <w:pPr>
        <w:pStyle w:val="HTML"/>
        <w:shd w:val="clear" w:color="auto" w:fill="FFFFFF"/>
        <w:rPr>
          <w:rFonts w:ascii="inherit" w:hAnsi="inherit"/>
          <w:color w:val="212121"/>
          <w:lang w:val="en-US" w:eastAsia="en-US"/>
        </w:rPr>
      </w:pPr>
    </w:p>
    <w:p w14:paraId="1721413C" w14:textId="77777777" w:rsidR="00810D68" w:rsidRDefault="00810D68" w:rsidP="00F67D23">
      <w:pPr>
        <w:pStyle w:val="HTML"/>
        <w:shd w:val="clear" w:color="auto" w:fill="FFFFFF"/>
        <w:rPr>
          <w:rFonts w:ascii="inherit" w:hAnsi="inherit"/>
          <w:color w:val="212121"/>
          <w:lang w:val="en-US" w:eastAsia="en-US"/>
        </w:rPr>
      </w:pPr>
    </w:p>
    <w:p w14:paraId="71D05623" w14:textId="77777777" w:rsidR="00810D68" w:rsidRDefault="00810D68" w:rsidP="00F67D23">
      <w:pPr>
        <w:pStyle w:val="HTML"/>
        <w:shd w:val="clear" w:color="auto" w:fill="FFFFFF"/>
        <w:rPr>
          <w:rFonts w:ascii="inherit" w:hAnsi="inherit"/>
          <w:color w:val="212121"/>
          <w:lang w:val="en-US" w:eastAsia="en-US"/>
        </w:rPr>
      </w:pPr>
    </w:p>
    <w:p w14:paraId="60857785" w14:textId="77777777" w:rsidR="00810D68" w:rsidRDefault="00810D68" w:rsidP="00F67D23">
      <w:pPr>
        <w:pStyle w:val="HTML"/>
        <w:shd w:val="clear" w:color="auto" w:fill="FFFFFF"/>
        <w:rPr>
          <w:rFonts w:ascii="inherit" w:hAnsi="inherit"/>
          <w:color w:val="212121"/>
          <w:lang w:val="en-US" w:eastAsia="en-US"/>
        </w:rPr>
      </w:pPr>
    </w:p>
    <w:p w14:paraId="7B471E6D" w14:textId="77777777" w:rsidR="00810D68" w:rsidRDefault="00810D68" w:rsidP="00F67D23">
      <w:pPr>
        <w:pStyle w:val="HTML"/>
        <w:shd w:val="clear" w:color="auto" w:fill="FFFFFF"/>
        <w:rPr>
          <w:rFonts w:ascii="inherit" w:hAnsi="inherit"/>
          <w:color w:val="212121"/>
          <w:lang w:val="en-US" w:eastAsia="en-US"/>
        </w:rPr>
      </w:pPr>
    </w:p>
    <w:p w14:paraId="72673820" w14:textId="77777777" w:rsidR="00810D68" w:rsidRDefault="00810D68" w:rsidP="00F67D23">
      <w:pPr>
        <w:pStyle w:val="HTML"/>
        <w:shd w:val="clear" w:color="auto" w:fill="FFFFFF"/>
        <w:rPr>
          <w:rFonts w:ascii="inherit" w:hAnsi="inherit"/>
          <w:color w:val="212121"/>
          <w:lang w:val="en-US" w:eastAsia="en-US"/>
        </w:rPr>
      </w:pPr>
    </w:p>
    <w:p w14:paraId="7CE11FA1" w14:textId="77777777" w:rsidR="00810D68" w:rsidRDefault="00810D68" w:rsidP="00F67D23">
      <w:pPr>
        <w:pStyle w:val="HTML"/>
        <w:shd w:val="clear" w:color="auto" w:fill="FFFFFF"/>
        <w:rPr>
          <w:rFonts w:ascii="inherit" w:hAnsi="inherit"/>
          <w:color w:val="212121"/>
          <w:lang w:val="en-US" w:eastAsia="en-US"/>
        </w:rPr>
      </w:pPr>
    </w:p>
    <w:p w14:paraId="63875501" w14:textId="77777777" w:rsidR="00810D68" w:rsidRDefault="00810D68" w:rsidP="00F67D23">
      <w:pPr>
        <w:pStyle w:val="HTML"/>
        <w:shd w:val="clear" w:color="auto" w:fill="FFFFFF"/>
        <w:rPr>
          <w:rFonts w:ascii="inherit" w:hAnsi="inherit"/>
          <w:color w:val="212121"/>
          <w:lang w:val="en-US" w:eastAsia="en-US"/>
        </w:rPr>
      </w:pPr>
    </w:p>
    <w:p w14:paraId="59D4E865" w14:textId="77777777" w:rsidR="00810D68" w:rsidRDefault="00810D68" w:rsidP="00F67D23">
      <w:pPr>
        <w:pStyle w:val="HTML"/>
        <w:shd w:val="clear" w:color="auto" w:fill="FFFFFF"/>
        <w:rPr>
          <w:rFonts w:ascii="inherit" w:hAnsi="inherit"/>
          <w:color w:val="212121"/>
          <w:lang w:val="en-US" w:eastAsia="en-US"/>
        </w:rPr>
      </w:pPr>
    </w:p>
    <w:p w14:paraId="57E44D25" w14:textId="77777777" w:rsidR="00810D68" w:rsidRDefault="00810D68" w:rsidP="00F67D23">
      <w:pPr>
        <w:pStyle w:val="HTML"/>
        <w:shd w:val="clear" w:color="auto" w:fill="FFFFFF"/>
        <w:rPr>
          <w:rFonts w:ascii="inherit" w:hAnsi="inherit"/>
          <w:color w:val="212121"/>
          <w:lang w:val="en-US" w:eastAsia="en-US"/>
        </w:rPr>
      </w:pPr>
    </w:p>
    <w:p w14:paraId="6C707834" w14:textId="77777777" w:rsidR="00810D68" w:rsidRDefault="00810D68" w:rsidP="00F67D23">
      <w:pPr>
        <w:pStyle w:val="HTML"/>
        <w:shd w:val="clear" w:color="auto" w:fill="FFFFFF"/>
        <w:rPr>
          <w:rFonts w:ascii="inherit" w:hAnsi="inherit"/>
          <w:color w:val="212121"/>
          <w:lang w:val="en-US" w:eastAsia="en-US"/>
        </w:rPr>
      </w:pPr>
    </w:p>
    <w:p w14:paraId="31C05515" w14:textId="77777777" w:rsidR="00810D68" w:rsidRDefault="00810D68" w:rsidP="00F67D23">
      <w:pPr>
        <w:pStyle w:val="HTML"/>
        <w:shd w:val="clear" w:color="auto" w:fill="FFFFFF"/>
        <w:rPr>
          <w:rFonts w:ascii="inherit" w:hAnsi="inherit"/>
          <w:color w:val="212121"/>
          <w:lang w:val="en-US" w:eastAsia="en-US"/>
        </w:rPr>
      </w:pPr>
    </w:p>
    <w:p w14:paraId="3A8CD993" w14:textId="77777777" w:rsidR="00810D68" w:rsidRDefault="00810D68" w:rsidP="00F67D23">
      <w:pPr>
        <w:pStyle w:val="HTML"/>
        <w:shd w:val="clear" w:color="auto" w:fill="FFFFFF"/>
        <w:rPr>
          <w:rFonts w:ascii="inherit" w:hAnsi="inherit"/>
          <w:color w:val="212121"/>
          <w:lang w:val="en-US" w:eastAsia="en-US"/>
        </w:rPr>
      </w:pPr>
    </w:p>
    <w:p w14:paraId="4883B92A" w14:textId="77777777" w:rsidR="00810D68" w:rsidRDefault="00810D68" w:rsidP="00F67D23">
      <w:pPr>
        <w:pStyle w:val="HTML"/>
        <w:shd w:val="clear" w:color="auto" w:fill="FFFFFF"/>
        <w:rPr>
          <w:rFonts w:ascii="inherit" w:hAnsi="inherit"/>
          <w:color w:val="212121"/>
          <w:lang w:val="en-US" w:eastAsia="en-US"/>
        </w:rPr>
      </w:pPr>
    </w:p>
    <w:p w14:paraId="00635528" w14:textId="77777777" w:rsidR="00810D68" w:rsidRDefault="00810D68" w:rsidP="00F67D23">
      <w:pPr>
        <w:pStyle w:val="HTML"/>
        <w:shd w:val="clear" w:color="auto" w:fill="FFFFFF"/>
        <w:rPr>
          <w:rFonts w:ascii="inherit" w:hAnsi="inherit"/>
          <w:color w:val="212121"/>
          <w:lang w:val="en-US" w:eastAsia="en-US"/>
        </w:rPr>
      </w:pPr>
    </w:p>
    <w:p w14:paraId="154DE8ED" w14:textId="6AAE27DD" w:rsidR="000C611C" w:rsidRDefault="00810D68" w:rsidP="000C611C">
      <w:pPr>
        <w:pStyle w:val="HTML"/>
        <w:shd w:val="clear" w:color="auto" w:fill="FFFFFF"/>
        <w:rPr>
          <w:rFonts w:ascii="inherit" w:hAnsi="inherit"/>
          <w:color w:val="212121"/>
          <w:lang w:val="en-US" w:eastAsia="en-US"/>
        </w:rPr>
      </w:pPr>
      <w:r>
        <w:rPr>
          <w:rFonts w:ascii="inherit" w:hAnsi="inherit"/>
          <w:noProof/>
          <w:color w:val="212121"/>
          <w:lang w:val="en-US" w:eastAsia="en-US"/>
        </w:rPr>
        <w:drawing>
          <wp:inline distT="0" distB="0" distL="0" distR="0" wp14:anchorId="3E374F39" wp14:editId="6BAC9F23">
            <wp:extent cx="5731510" cy="300037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3000375"/>
                    </a:xfrm>
                    <a:prstGeom prst="rect">
                      <a:avLst/>
                    </a:prstGeom>
                  </pic:spPr>
                </pic:pic>
              </a:graphicData>
            </a:graphic>
          </wp:inline>
        </w:drawing>
      </w:r>
      <w:r w:rsidR="000C611C">
        <w:rPr>
          <w:i/>
          <w:color w:val="1F4E79" w:themeColor="accent1" w:themeShade="80"/>
          <w:sz w:val="22"/>
        </w:rPr>
        <w:t xml:space="preserve"> </w:t>
      </w:r>
    </w:p>
    <w:p w14:paraId="363C3542" w14:textId="3ED3F500" w:rsidR="000C611C" w:rsidRDefault="000C611C" w:rsidP="000C611C">
      <w:pPr>
        <w:rPr>
          <w:lang w:val="en-US"/>
        </w:rPr>
      </w:pPr>
    </w:p>
    <w:p w14:paraId="646ADA8A" w14:textId="68BD66E6" w:rsidR="00810D68" w:rsidRPr="000C611C" w:rsidRDefault="000C611C" w:rsidP="000C611C">
      <w:pPr>
        <w:ind w:firstLine="720"/>
        <w:rPr>
          <w:lang w:val="en-US"/>
        </w:rPr>
      </w:pPr>
      <w:r w:rsidRPr="00295533">
        <w:rPr>
          <w:i/>
          <w:color w:val="1F4E79" w:themeColor="accent1" w:themeShade="80"/>
          <w:sz w:val="22"/>
        </w:rPr>
        <w:t xml:space="preserve">Figure </w:t>
      </w:r>
      <w:r>
        <w:rPr>
          <w:i/>
          <w:color w:val="1F4E79" w:themeColor="accent1" w:themeShade="80"/>
          <w:sz w:val="22"/>
        </w:rPr>
        <w:t>9</w:t>
      </w:r>
      <w:r>
        <w:rPr>
          <w:lang w:val="en-US"/>
        </w:rPr>
        <w:t>:</w:t>
      </w:r>
      <w:r w:rsidRPr="000C611C">
        <w:t xml:space="preserve"> </w:t>
      </w:r>
      <w:r w:rsidRPr="000C611C">
        <w:rPr>
          <w:lang w:val="en-US"/>
        </w:rPr>
        <w:t>Read the degree of temperature when the source of heat is rounded</w:t>
      </w:r>
    </w:p>
    <w:p w14:paraId="4B56FADD" w14:textId="558A7E25" w:rsidR="004821B1" w:rsidRDefault="004821B1" w:rsidP="00F67D23">
      <w:r>
        <w:rPr>
          <w:noProof/>
          <w:lang w:val="en-US"/>
        </w:rPr>
        <w:lastRenderedPageBreak/>
        <w:drawing>
          <wp:inline distT="0" distB="0" distL="0" distR="0" wp14:anchorId="7121E482" wp14:editId="1B466B39">
            <wp:extent cx="6084570" cy="5229225"/>
            <wp:effectExtent l="76200" t="76200" r="125730" b="1428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6">
                      <a:extLst>
                        <a:ext uri="{28A0092B-C50C-407E-A947-70E740481C1C}">
                          <a14:useLocalDpi xmlns:a14="http://schemas.microsoft.com/office/drawing/2010/main" val="0"/>
                        </a:ext>
                      </a:extLst>
                    </a:blip>
                    <a:srcRect b="5373"/>
                    <a:stretch/>
                  </pic:blipFill>
                  <pic:spPr bwMode="auto">
                    <a:xfrm>
                      <a:off x="0" y="0"/>
                      <a:ext cx="6091373" cy="523507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94A15C2" w14:textId="31B56BF3" w:rsidR="00B541DF" w:rsidRDefault="00810D68" w:rsidP="00810D68">
      <w:r>
        <w:rPr>
          <w:i/>
          <w:color w:val="1F4E79" w:themeColor="accent1" w:themeShade="80"/>
          <w:sz w:val="22"/>
        </w:rPr>
        <w:t xml:space="preserve">                </w:t>
      </w:r>
      <w:r w:rsidRPr="00295533">
        <w:rPr>
          <w:i/>
          <w:color w:val="1F4E79" w:themeColor="accent1" w:themeShade="80"/>
          <w:sz w:val="22"/>
        </w:rPr>
        <w:t xml:space="preserve">Figure </w:t>
      </w:r>
      <w:r>
        <w:rPr>
          <w:i/>
          <w:color w:val="1F4E79" w:themeColor="accent1" w:themeShade="80"/>
          <w:sz w:val="22"/>
        </w:rPr>
        <w:t xml:space="preserve">9: </w:t>
      </w:r>
      <w:r w:rsidRPr="00810D68">
        <w:rPr>
          <w:i/>
          <w:color w:val="1F4E79" w:themeColor="accent1" w:themeShade="80"/>
          <w:sz w:val="22"/>
        </w:rPr>
        <w:t>Temperature indicator In normal conditions, when the source of temperature is close we see the height of the indicator</w:t>
      </w:r>
    </w:p>
    <w:p w14:paraId="17FB0705" w14:textId="77777777" w:rsidR="00810D68" w:rsidRDefault="00810D68" w:rsidP="00810D68"/>
    <w:p w14:paraId="14491812" w14:textId="77777777" w:rsidR="00810D68" w:rsidRDefault="00810D68" w:rsidP="00810D68"/>
    <w:p w14:paraId="532D286E" w14:textId="77777777" w:rsidR="00810D68" w:rsidRDefault="00810D68" w:rsidP="00810D68"/>
    <w:p w14:paraId="0674DF27" w14:textId="77777777" w:rsidR="00810D68" w:rsidRDefault="00810D68" w:rsidP="00810D68"/>
    <w:p w14:paraId="4CA190D1" w14:textId="77777777" w:rsidR="00810D68" w:rsidRDefault="00810D68" w:rsidP="00810D68"/>
    <w:p w14:paraId="6D3D7DDC" w14:textId="77777777" w:rsidR="00810D68" w:rsidRDefault="00810D68" w:rsidP="00810D68"/>
    <w:p w14:paraId="6B125C40" w14:textId="77777777" w:rsidR="00810D68" w:rsidRDefault="00810D68" w:rsidP="00810D68"/>
    <w:p w14:paraId="3A6A02DB" w14:textId="77777777" w:rsidR="00810D68" w:rsidRDefault="00810D68" w:rsidP="00810D68"/>
    <w:p w14:paraId="0FFC4BED" w14:textId="77777777" w:rsidR="00810D68" w:rsidRDefault="00810D68" w:rsidP="00810D68"/>
    <w:p w14:paraId="5CF977B2" w14:textId="77777777" w:rsidR="00810D68" w:rsidRDefault="00810D68" w:rsidP="00810D68"/>
    <w:p w14:paraId="6971D522" w14:textId="77777777" w:rsidR="00810D68" w:rsidRDefault="00810D68" w:rsidP="00810D68"/>
    <w:p w14:paraId="73A91F67" w14:textId="2B5DDD29" w:rsidR="00F727FD" w:rsidRDefault="00F727FD" w:rsidP="00740A37"/>
    <w:p w14:paraId="75D1E6F3" w14:textId="642E12AB" w:rsidR="00F727FD" w:rsidRPr="00F727FD" w:rsidRDefault="00F727FD" w:rsidP="000C611C">
      <w:pPr>
        <w:pStyle w:val="1"/>
        <w:jc w:val="left"/>
        <w:rPr>
          <w:sz w:val="52"/>
          <w:szCs w:val="24"/>
        </w:rPr>
      </w:pPr>
      <w:bookmarkStart w:id="71" w:name="_Toc481055750"/>
      <w:bookmarkStart w:id="72" w:name="_Toc6129890"/>
      <w:r>
        <w:t xml:space="preserve">Chapter </w:t>
      </w:r>
      <w:r w:rsidR="000C611C">
        <w:t>5</w:t>
      </w:r>
      <w:r>
        <w:t xml:space="preserve">: </w:t>
      </w:r>
      <w:r w:rsidRPr="00F727FD">
        <w:rPr>
          <w:sz w:val="52"/>
          <w:szCs w:val="24"/>
        </w:rPr>
        <w:t>Conclusion &amp; Future work</w:t>
      </w:r>
      <w:bookmarkEnd w:id="71"/>
      <w:bookmarkEnd w:id="72"/>
    </w:p>
    <w:p w14:paraId="43BE3246" w14:textId="4D070772" w:rsidR="00714EC7" w:rsidRDefault="000C611C" w:rsidP="00810D68">
      <w:pPr>
        <w:pStyle w:val="2"/>
        <w:ind w:left="142"/>
      </w:pPr>
      <w:bookmarkStart w:id="73" w:name="_Toc6129891"/>
      <w:r>
        <w:t>5</w:t>
      </w:r>
      <w:r w:rsidR="00810D68">
        <w:t>.1.</w:t>
      </w:r>
      <w:r w:rsidR="00083FA5">
        <w:t>Conclusion</w:t>
      </w:r>
      <w:bookmarkEnd w:id="73"/>
      <w:r w:rsidR="00083FA5">
        <w:t xml:space="preserve"> </w:t>
      </w:r>
    </w:p>
    <w:p w14:paraId="463297F5" w14:textId="4AD89D0A" w:rsidR="009F573E" w:rsidRDefault="00714EC7" w:rsidP="00867396">
      <w:r>
        <w:t>I</w:t>
      </w:r>
      <w:r w:rsidR="00867396">
        <w:t xml:space="preserve">nvesting in </w:t>
      </w:r>
      <w:r w:rsidR="009F573E">
        <w:t xml:space="preserve">technologies that </w:t>
      </w:r>
      <w:r w:rsidR="00562D5D">
        <w:t>improving</w:t>
      </w:r>
      <w:r w:rsidR="009F573E">
        <w:t xml:space="preserve"> </w:t>
      </w:r>
      <w:r w:rsidR="00867396">
        <w:t xml:space="preserve">healthcare </w:t>
      </w:r>
      <w:r w:rsidR="009F573E">
        <w:t>domain is</w:t>
      </w:r>
      <w:r w:rsidR="00867396">
        <w:t xml:space="preserve"> </w:t>
      </w:r>
      <w:r w:rsidR="00867396" w:rsidRPr="00867396">
        <w:t xml:space="preserve">growing </w:t>
      </w:r>
      <w:r w:rsidR="00867396">
        <w:t>field</w:t>
      </w:r>
      <w:r w:rsidR="00562D5D">
        <w:t xml:space="preserve"> in both research and industry</w:t>
      </w:r>
      <w:r w:rsidR="009F573E">
        <w:t xml:space="preserve">. </w:t>
      </w:r>
      <w:r w:rsidR="00562D5D">
        <w:t>Due to the growing population and the fact that our societ</w:t>
      </w:r>
      <w:r w:rsidR="00CA5976">
        <w:t>ies has growing aging societies that</w:t>
      </w:r>
      <w:r w:rsidR="00562D5D">
        <w:t xml:space="preserve"> relies on the</w:t>
      </w:r>
      <w:r w:rsidR="00562D5D" w:rsidRPr="009F573E">
        <w:t xml:space="preserve"> </w:t>
      </w:r>
      <w:r w:rsidR="00562D5D">
        <w:t>assisted living in their home and work, t</w:t>
      </w:r>
      <w:r w:rsidR="009F573E">
        <w:t>he traditional healthcare</w:t>
      </w:r>
      <w:r w:rsidR="009F573E" w:rsidRPr="009F573E">
        <w:t xml:space="preserve"> </w:t>
      </w:r>
      <w:r w:rsidR="009F573E">
        <w:t>services and technology become very limited and</w:t>
      </w:r>
      <w:r w:rsidR="00562D5D">
        <w:t xml:space="preserve"> </w:t>
      </w:r>
      <w:r w:rsidR="009F573E">
        <w:t>cost effective compare</w:t>
      </w:r>
      <w:r w:rsidR="00CA5976">
        <w:t>d</w:t>
      </w:r>
      <w:r w:rsidR="009F573E">
        <w:t xml:space="preserve"> to what </w:t>
      </w:r>
      <w:r w:rsidR="00CA5976">
        <w:t>new technologies are capable of</w:t>
      </w:r>
      <w:r w:rsidR="009F573E">
        <w:t>.</w:t>
      </w:r>
      <w:r w:rsidR="00562D5D">
        <w:t xml:space="preserve"> </w:t>
      </w:r>
      <w:r w:rsidR="00607A99">
        <w:t>One could argue, that the reason behind this lies with the</w:t>
      </w:r>
      <w:r w:rsidR="00C96BA1">
        <w:t xml:space="preserve"> </w:t>
      </w:r>
      <w:r w:rsidR="00867396">
        <w:t xml:space="preserve">poor </w:t>
      </w:r>
      <w:r w:rsidR="00C96BA1">
        <w:t xml:space="preserve">quality of </w:t>
      </w:r>
      <w:r w:rsidR="00867396">
        <w:t xml:space="preserve">healthcare </w:t>
      </w:r>
      <w:r w:rsidR="00CA5976">
        <w:t>provided</w:t>
      </w:r>
      <w:r w:rsidR="009F573E">
        <w:t xml:space="preserve"> </w:t>
      </w:r>
      <w:r w:rsidR="00867396">
        <w:t xml:space="preserve">in </w:t>
      </w:r>
      <w:r w:rsidR="00CA5976">
        <w:t>today’s</w:t>
      </w:r>
      <w:r w:rsidR="00867396">
        <w:t xml:space="preserve"> society</w:t>
      </w:r>
      <w:r w:rsidR="00C96BA1">
        <w:t>.</w:t>
      </w:r>
    </w:p>
    <w:p w14:paraId="5BC0AC99" w14:textId="222CA001" w:rsidR="00083FA5" w:rsidRDefault="00214238" w:rsidP="00F21208">
      <w:r>
        <w:t>The smart healthcare monitoring system</w:t>
      </w:r>
      <w:r w:rsidR="00BC2CCD">
        <w:t xml:space="preserve"> </w:t>
      </w:r>
      <w:r w:rsidR="00062196">
        <w:t xml:space="preserve">(SHMS) solution that has been proposed to meet the demand of producing an effective solution, which can highly contribute to provide older and disable people the comfortable </w:t>
      </w:r>
      <w:r w:rsidR="00062196" w:rsidRPr="00062196">
        <w:t>environment</w:t>
      </w:r>
      <w:r w:rsidR="00062196">
        <w:t xml:space="preserve"> to live independently without the fear of any emergency or critical healthcare situation.</w:t>
      </w:r>
      <w:r w:rsidR="00474FD3">
        <w:t xml:space="preserve"> Briefly, the proposed prototype </w:t>
      </w:r>
      <w:r w:rsidR="00BC2CCD" w:rsidRPr="003031D1">
        <w:t>accumulate patient’s physiological data via wearable sensors and transmitted to cloud databases for data analysing and processing. Thus, any detection of disorder in patient’s data in the system will be report it to patient’s doctors and hospital.</w:t>
      </w:r>
      <w:r w:rsidR="00F21208">
        <w:t xml:space="preserve"> </w:t>
      </w:r>
      <w:r w:rsidR="0004701E">
        <w:t>T</w:t>
      </w:r>
      <w:r w:rsidR="00266A41">
        <w:t xml:space="preserve">he testing clearly </w:t>
      </w:r>
      <w:r w:rsidR="00F21208">
        <w:t>demonstrates</w:t>
      </w:r>
      <w:r w:rsidR="0004701E">
        <w:t xml:space="preserve"> </w:t>
      </w:r>
      <w:r w:rsidR="00266A41">
        <w:t>that the proposed</w:t>
      </w:r>
      <w:r w:rsidR="00635992">
        <w:t xml:space="preserve"> prototype for the SHMS was well implement, as system performance and outcomes was as expected. </w:t>
      </w:r>
    </w:p>
    <w:p w14:paraId="5AF7AE19" w14:textId="285774E9" w:rsidR="00083FA5" w:rsidRDefault="00083FA5" w:rsidP="00F727FD">
      <w:r>
        <w:t>Over all, d</w:t>
      </w:r>
      <w:r w:rsidRPr="0011141F">
        <w:t xml:space="preserve">espite </w:t>
      </w:r>
      <w:r>
        <w:t xml:space="preserve">the fact that many challenges </w:t>
      </w:r>
      <w:r w:rsidR="00F21208">
        <w:t>occur</w:t>
      </w:r>
      <w:r>
        <w:t xml:space="preserve"> during the project processes, the system were successfully carried and effectively produce SHMS prototype that meet the requirements of the research focus. Thus this healthcare solutions have a big future and it will have good impact on improve our livin</w:t>
      </w:r>
      <w:r w:rsidR="00F727FD">
        <w:t>g and life style significantly.</w:t>
      </w:r>
    </w:p>
    <w:p w14:paraId="3EE7AC1A" w14:textId="4A1A218B" w:rsidR="00266A41" w:rsidRDefault="000C611C" w:rsidP="00810D68">
      <w:pPr>
        <w:pStyle w:val="2"/>
        <w:ind w:left="142"/>
      </w:pPr>
      <w:bookmarkStart w:id="74" w:name="_Toc6129892"/>
      <w:r>
        <w:t>5</w:t>
      </w:r>
      <w:r w:rsidR="00810D68">
        <w:t>.2.</w:t>
      </w:r>
      <w:r w:rsidR="00083FA5">
        <w:t>Future Work</w:t>
      </w:r>
      <w:bookmarkEnd w:id="74"/>
      <w:r w:rsidR="00266A41">
        <w:t xml:space="preserve"> </w:t>
      </w:r>
    </w:p>
    <w:p w14:paraId="4C2160E7" w14:textId="2AFFFCB1" w:rsidR="002D6CC3" w:rsidRPr="00E13012" w:rsidRDefault="00D026CF" w:rsidP="00743855">
      <w:r>
        <w:t>Future developments and enhancement</w:t>
      </w:r>
      <w:r w:rsidR="00C95E71">
        <w:t>s</w:t>
      </w:r>
      <w:r>
        <w:t xml:space="preserve"> for the proposed system </w:t>
      </w:r>
      <w:r w:rsidR="00C95E71">
        <w:t>are</w:t>
      </w:r>
      <w:r>
        <w:t xml:space="preserve"> wide, due to system requirements and performance.  For instance</w:t>
      </w:r>
      <w:r w:rsidR="00766CF1">
        <w:t xml:space="preserve">, the system can be </w:t>
      </w:r>
      <w:r w:rsidR="0072103A">
        <w:t>extended</w:t>
      </w:r>
      <w:r>
        <w:t xml:space="preserve"> to monitor more than </w:t>
      </w:r>
      <w:r w:rsidR="00E65240">
        <w:t xml:space="preserve">two </w:t>
      </w:r>
      <w:r>
        <w:t>symptoms</w:t>
      </w:r>
      <w:r w:rsidR="00766CF1">
        <w:t xml:space="preserve"> for one patient</w:t>
      </w:r>
      <w:r>
        <w:t>, or apply</w:t>
      </w:r>
      <w:r w:rsidR="00766CF1">
        <w:t xml:space="preserve"> an</w:t>
      </w:r>
      <w:r>
        <w:t xml:space="preserve"> </w:t>
      </w:r>
      <w:r w:rsidRPr="00D026CF">
        <w:t>artificial intelligence</w:t>
      </w:r>
      <w:r>
        <w:t xml:space="preserve"> and</w:t>
      </w:r>
      <w:r w:rsidR="00766CF1">
        <w:t>/or</w:t>
      </w:r>
      <w:r>
        <w:t xml:space="preserve"> machine learning concepts to predict the best and ideal requirements for patients upon their previous data.</w:t>
      </w:r>
      <w:r w:rsidR="00766CF1">
        <w:t xml:space="preserve"> </w:t>
      </w:r>
      <w:r w:rsidR="00D32E9A">
        <w:t xml:space="preserve">Moreover, adding the flavours of </w:t>
      </w:r>
      <w:r w:rsidR="00D32E9A" w:rsidRPr="00D026CF">
        <w:t>artificial intelligence</w:t>
      </w:r>
      <w:r w:rsidR="00D32E9A">
        <w:t xml:space="preserve"> and machine learning to data analysis it will boost the performance of the </w:t>
      </w:r>
      <w:r w:rsidR="0098239E" w:rsidRPr="00766CF1">
        <w:t>decisions</w:t>
      </w:r>
      <w:r w:rsidR="0098239E">
        <w:t xml:space="preserve"> making </w:t>
      </w:r>
      <w:r w:rsidR="00D32E9A">
        <w:t xml:space="preserve">process </w:t>
      </w:r>
      <w:r w:rsidR="0098239E">
        <w:t xml:space="preserve">for </w:t>
      </w:r>
      <w:r w:rsidR="00D32E9A">
        <w:t>system</w:t>
      </w:r>
      <w:r w:rsidR="0098239E">
        <w:t xml:space="preserve">s by which it will help in found and predicting </w:t>
      </w:r>
      <w:r w:rsidR="00E65240">
        <w:t xml:space="preserve">illness </w:t>
      </w:r>
      <w:r w:rsidR="0098239E">
        <w:t>on its early stages.</w:t>
      </w:r>
    </w:p>
    <w:p w14:paraId="4E783801" w14:textId="77777777" w:rsidR="00743855" w:rsidRDefault="00743855" w:rsidP="00E05B15"/>
    <w:p w14:paraId="04D11A50" w14:textId="218E917A" w:rsidR="00743855" w:rsidRDefault="00743855" w:rsidP="00E05B15"/>
    <w:p w14:paraId="756FBC20" w14:textId="3B24F2F1" w:rsidR="00743855" w:rsidRDefault="00743855" w:rsidP="00E05B15"/>
    <w:p w14:paraId="1388DE19" w14:textId="524C9D96" w:rsidR="00743855" w:rsidRDefault="00743855" w:rsidP="00E05B15"/>
    <w:p w14:paraId="6046681F" w14:textId="14731F3B" w:rsidR="00743855" w:rsidRDefault="00743855" w:rsidP="00E05B15"/>
    <w:p w14:paraId="1F81E9C9" w14:textId="2DB5EAE9" w:rsidR="00743855" w:rsidRDefault="00743855" w:rsidP="00E05B15"/>
    <w:p w14:paraId="3701AD75" w14:textId="54C91E17" w:rsidR="00743855" w:rsidRDefault="00743855" w:rsidP="00E05B15"/>
    <w:p w14:paraId="429438F0" w14:textId="195AAAE0" w:rsidR="00743855" w:rsidRDefault="00743855" w:rsidP="00E05B15"/>
    <w:p w14:paraId="465A1D08" w14:textId="414E8317" w:rsidR="00743855" w:rsidRDefault="00743855" w:rsidP="00E05B15"/>
    <w:p w14:paraId="7C07D7A7" w14:textId="254AF2E1" w:rsidR="00743855" w:rsidRDefault="00743855" w:rsidP="00E05B15"/>
    <w:p w14:paraId="683005EE" w14:textId="4DFABD55" w:rsidR="00F727FD" w:rsidRDefault="00F727FD" w:rsidP="00F727FD">
      <w:pPr>
        <w:pStyle w:val="2"/>
      </w:pPr>
      <w:bookmarkStart w:id="75" w:name="_Toc6129893"/>
      <w:r>
        <w:t>References</w:t>
      </w:r>
      <w:bookmarkEnd w:id="75"/>
    </w:p>
    <w:p w14:paraId="29246745" w14:textId="77777777" w:rsidR="003B5508" w:rsidRPr="00F727FD" w:rsidRDefault="00743855" w:rsidP="003B5508">
      <w:pPr>
        <w:pStyle w:val="EndNoteBibliography"/>
        <w:spacing w:after="240"/>
        <w:ind w:left="720" w:hanging="720"/>
        <w:rPr>
          <w:sz w:val="20"/>
          <w:szCs w:val="18"/>
        </w:rPr>
      </w:pPr>
      <w:r w:rsidRPr="00F727FD">
        <w:rPr>
          <w:sz w:val="20"/>
          <w:szCs w:val="18"/>
        </w:rPr>
        <w:fldChar w:fldCharType="begin"/>
      </w:r>
      <w:r w:rsidRPr="00F727FD">
        <w:rPr>
          <w:sz w:val="20"/>
          <w:szCs w:val="18"/>
        </w:rPr>
        <w:instrText xml:space="preserve"> ADDIN EN.REFLIST </w:instrText>
      </w:r>
      <w:r w:rsidRPr="00F727FD">
        <w:rPr>
          <w:sz w:val="20"/>
          <w:szCs w:val="18"/>
        </w:rPr>
        <w:fldChar w:fldCharType="separate"/>
      </w:r>
      <w:bookmarkStart w:id="76" w:name="_ENREF_1"/>
      <w:r w:rsidR="003B5508" w:rsidRPr="00F727FD">
        <w:rPr>
          <w:sz w:val="20"/>
          <w:szCs w:val="18"/>
        </w:rPr>
        <w:t>[1]</w:t>
      </w:r>
      <w:r w:rsidR="003B5508" w:rsidRPr="00F727FD">
        <w:rPr>
          <w:sz w:val="20"/>
          <w:szCs w:val="18"/>
        </w:rPr>
        <w:tab/>
        <w:t xml:space="preserve">S. Patel, H. Park, P. Bonato, L. Chan, and M. Rodgers, "A review of wearable sensors and systems with application in rehabilitation," </w:t>
      </w:r>
      <w:r w:rsidR="003B5508" w:rsidRPr="00F727FD">
        <w:rPr>
          <w:i/>
          <w:sz w:val="20"/>
          <w:szCs w:val="18"/>
        </w:rPr>
        <w:t xml:space="preserve">J Neuroeng Rehabil, </w:t>
      </w:r>
      <w:r w:rsidR="003B5508" w:rsidRPr="00F727FD">
        <w:rPr>
          <w:sz w:val="20"/>
          <w:szCs w:val="18"/>
        </w:rPr>
        <w:t>vol. 9, p. 21, Apr 20 2012.</w:t>
      </w:r>
      <w:bookmarkEnd w:id="76"/>
    </w:p>
    <w:p w14:paraId="29ED2814" w14:textId="77777777" w:rsidR="003B5508" w:rsidRPr="00F727FD" w:rsidRDefault="003B5508" w:rsidP="003B5508">
      <w:pPr>
        <w:pStyle w:val="EndNoteBibliography"/>
        <w:spacing w:after="240"/>
        <w:ind w:left="720" w:hanging="720"/>
        <w:rPr>
          <w:sz w:val="20"/>
          <w:szCs w:val="18"/>
        </w:rPr>
      </w:pPr>
      <w:bookmarkStart w:id="77" w:name="_ENREF_2"/>
      <w:r w:rsidRPr="00F727FD">
        <w:rPr>
          <w:sz w:val="20"/>
          <w:szCs w:val="18"/>
        </w:rPr>
        <w:t>[2]</w:t>
      </w:r>
      <w:r w:rsidRPr="00F727FD">
        <w:rPr>
          <w:sz w:val="20"/>
          <w:szCs w:val="18"/>
        </w:rPr>
        <w:tab/>
        <w:t xml:space="preserve">P. Minh, Y. Mengistu, D. Ha Manh, and S. Weihua, "Cloud-Based Smart Home Environment (CoSHE) for home healthcare," in </w:t>
      </w:r>
      <w:r w:rsidRPr="00F727FD">
        <w:rPr>
          <w:i/>
          <w:sz w:val="20"/>
          <w:szCs w:val="18"/>
        </w:rPr>
        <w:t>2016 IEEE International Conference on Automation Science and Engineering (CASE)</w:t>
      </w:r>
      <w:r w:rsidRPr="00F727FD">
        <w:rPr>
          <w:sz w:val="20"/>
          <w:szCs w:val="18"/>
        </w:rPr>
        <w:t>, 2016, pp. 483-488.</w:t>
      </w:r>
      <w:bookmarkEnd w:id="77"/>
    </w:p>
    <w:p w14:paraId="328CFEC5" w14:textId="77777777" w:rsidR="003B5508" w:rsidRPr="00F727FD" w:rsidRDefault="003B5508" w:rsidP="003B5508">
      <w:pPr>
        <w:pStyle w:val="EndNoteBibliography"/>
        <w:spacing w:after="240"/>
        <w:ind w:left="720" w:hanging="720"/>
        <w:rPr>
          <w:sz w:val="20"/>
          <w:szCs w:val="18"/>
        </w:rPr>
      </w:pPr>
      <w:bookmarkStart w:id="78" w:name="_ENREF_3"/>
      <w:r w:rsidRPr="00F727FD">
        <w:rPr>
          <w:sz w:val="20"/>
          <w:szCs w:val="18"/>
        </w:rPr>
        <w:t>[3]</w:t>
      </w:r>
      <w:r w:rsidRPr="00F727FD">
        <w:rPr>
          <w:sz w:val="20"/>
          <w:szCs w:val="18"/>
        </w:rPr>
        <w:tab/>
        <w:t xml:space="preserve">L. Chanhee, K. Taehun, and S. J. Hyun, "A data acquisition architecture for healthcare services in mobile sensor networks," in </w:t>
      </w:r>
      <w:r w:rsidRPr="00F727FD">
        <w:rPr>
          <w:i/>
          <w:sz w:val="20"/>
          <w:szCs w:val="18"/>
        </w:rPr>
        <w:t>2016 International Conference on Big Data and Smart Computing (BigComp)</w:t>
      </w:r>
      <w:r w:rsidRPr="00F727FD">
        <w:rPr>
          <w:sz w:val="20"/>
          <w:szCs w:val="18"/>
        </w:rPr>
        <w:t>, 2016, pp. 439-442.</w:t>
      </w:r>
      <w:bookmarkEnd w:id="78"/>
    </w:p>
    <w:p w14:paraId="2E2BFE00" w14:textId="77777777" w:rsidR="003B5508" w:rsidRPr="00F727FD" w:rsidRDefault="003B5508" w:rsidP="003B5508">
      <w:pPr>
        <w:pStyle w:val="EndNoteBibliography"/>
        <w:spacing w:after="240"/>
        <w:ind w:left="720" w:hanging="720"/>
        <w:rPr>
          <w:sz w:val="20"/>
          <w:szCs w:val="18"/>
        </w:rPr>
      </w:pPr>
      <w:bookmarkStart w:id="79" w:name="_ENREF_4"/>
      <w:r w:rsidRPr="00F727FD">
        <w:rPr>
          <w:sz w:val="20"/>
          <w:szCs w:val="18"/>
        </w:rPr>
        <w:t>[4]</w:t>
      </w:r>
      <w:r w:rsidRPr="00F727FD">
        <w:rPr>
          <w:sz w:val="20"/>
          <w:szCs w:val="18"/>
        </w:rPr>
        <w:tab/>
        <w:t xml:space="preserve">A. Dohr, R. Modre-Opsrian, M. Drobics, D. Hayn, and G. Schreier, "The Internet of Things for Ambient Assisted Living," in </w:t>
      </w:r>
      <w:r w:rsidRPr="00F727FD">
        <w:rPr>
          <w:i/>
          <w:sz w:val="20"/>
          <w:szCs w:val="18"/>
        </w:rPr>
        <w:t>2010 Seventh International Conference on Information Technology: New Generations</w:t>
      </w:r>
      <w:r w:rsidRPr="00F727FD">
        <w:rPr>
          <w:sz w:val="20"/>
          <w:szCs w:val="18"/>
        </w:rPr>
        <w:t>, 2010, pp. 804-809.</w:t>
      </w:r>
      <w:bookmarkEnd w:id="79"/>
    </w:p>
    <w:p w14:paraId="14983191" w14:textId="77777777" w:rsidR="003B5508" w:rsidRPr="00F727FD" w:rsidRDefault="003B5508" w:rsidP="003B5508">
      <w:pPr>
        <w:pStyle w:val="EndNoteBibliography"/>
        <w:spacing w:after="240"/>
        <w:ind w:left="720" w:hanging="720"/>
        <w:rPr>
          <w:sz w:val="20"/>
          <w:szCs w:val="18"/>
        </w:rPr>
      </w:pPr>
      <w:bookmarkStart w:id="80" w:name="_ENREF_5"/>
      <w:r w:rsidRPr="00F727FD">
        <w:rPr>
          <w:sz w:val="20"/>
          <w:szCs w:val="18"/>
        </w:rPr>
        <w:t>[5]</w:t>
      </w:r>
      <w:r w:rsidRPr="00F727FD">
        <w:rPr>
          <w:sz w:val="20"/>
          <w:szCs w:val="18"/>
        </w:rPr>
        <w:tab/>
        <w:t xml:space="preserve">Y. Zhou, D. Vongsa, Y. Zhou, Z. Cheng, and L. Jing, "A Healthcare System for Detection and Analysis of Daily Activity Based on Wearable Sensor and Smartphone," in </w:t>
      </w:r>
      <w:r w:rsidRPr="00F727FD">
        <w:rPr>
          <w:i/>
          <w:sz w:val="20"/>
          <w:szCs w:val="18"/>
        </w:rPr>
        <w:t>2015 IEEE 12th Intl Conf on Ubiquitous Intelligence and Computing and 2015 IEEE 12th Intl Conf on Autonomic and Trusted Computing and 2015 IEEE 15th Intl Conf on Scalable Computing and Communications and Its Associated Workshops (UIC-ATC-ScalCom)</w:t>
      </w:r>
      <w:r w:rsidRPr="00F727FD">
        <w:rPr>
          <w:sz w:val="20"/>
          <w:szCs w:val="18"/>
        </w:rPr>
        <w:t>, 2015, pp. 1109-1114.</w:t>
      </w:r>
      <w:bookmarkEnd w:id="80"/>
    </w:p>
    <w:p w14:paraId="2C151C00" w14:textId="77777777" w:rsidR="003B5508" w:rsidRPr="00F727FD" w:rsidRDefault="003B5508" w:rsidP="003B5508">
      <w:pPr>
        <w:pStyle w:val="EndNoteBibliography"/>
        <w:spacing w:after="240"/>
        <w:ind w:left="720" w:hanging="720"/>
        <w:rPr>
          <w:sz w:val="20"/>
          <w:szCs w:val="18"/>
        </w:rPr>
      </w:pPr>
      <w:bookmarkStart w:id="81" w:name="_ENREF_6"/>
      <w:r w:rsidRPr="00F727FD">
        <w:rPr>
          <w:sz w:val="20"/>
          <w:szCs w:val="18"/>
        </w:rPr>
        <w:t>[6]</w:t>
      </w:r>
      <w:r w:rsidRPr="00F727FD">
        <w:rPr>
          <w:sz w:val="20"/>
          <w:szCs w:val="18"/>
        </w:rPr>
        <w:tab/>
        <w:t xml:space="preserve">M. S. D. Gupta, V. Patchava, and V. Menezes, "Healthcare based on IoT using Raspberry Pi," in </w:t>
      </w:r>
      <w:r w:rsidRPr="00F727FD">
        <w:rPr>
          <w:i/>
          <w:sz w:val="20"/>
          <w:szCs w:val="18"/>
        </w:rPr>
        <w:t>2015 International Conference on Green Computing and Internet of Things (ICGCIoT)</w:t>
      </w:r>
      <w:r w:rsidRPr="00F727FD">
        <w:rPr>
          <w:sz w:val="20"/>
          <w:szCs w:val="18"/>
        </w:rPr>
        <w:t>, 2015, pp. 796-799.</w:t>
      </w:r>
      <w:bookmarkEnd w:id="81"/>
    </w:p>
    <w:p w14:paraId="0B1EE5D4" w14:textId="77777777" w:rsidR="003B5508" w:rsidRPr="00F727FD" w:rsidRDefault="003B5508" w:rsidP="003B5508">
      <w:pPr>
        <w:pStyle w:val="EndNoteBibliography"/>
        <w:spacing w:after="240"/>
        <w:ind w:left="720" w:hanging="720"/>
        <w:rPr>
          <w:sz w:val="20"/>
          <w:szCs w:val="18"/>
        </w:rPr>
      </w:pPr>
      <w:bookmarkStart w:id="82" w:name="_ENREF_7"/>
      <w:r w:rsidRPr="00F727FD">
        <w:rPr>
          <w:sz w:val="20"/>
          <w:szCs w:val="18"/>
        </w:rPr>
        <w:t>[7]</w:t>
      </w:r>
      <w:r w:rsidRPr="00F727FD">
        <w:rPr>
          <w:sz w:val="20"/>
          <w:szCs w:val="18"/>
        </w:rPr>
        <w:tab/>
        <w:t xml:space="preserve">S. Dudakiya, H. Galani, A. Shaikh, D. Thanki, R. A. Late, and S. E. Pawar, "Monitoring mobile patients using predictive analysis by data from wearable sensors," in </w:t>
      </w:r>
      <w:r w:rsidRPr="00F727FD">
        <w:rPr>
          <w:i/>
          <w:sz w:val="20"/>
          <w:szCs w:val="18"/>
        </w:rPr>
        <w:t>2016 International Conference on Electrical, Electronics, and Optimization Techniques (ICEEOT)</w:t>
      </w:r>
      <w:r w:rsidRPr="00F727FD">
        <w:rPr>
          <w:sz w:val="20"/>
          <w:szCs w:val="18"/>
        </w:rPr>
        <w:t>, 2016, pp. 332-335.</w:t>
      </w:r>
      <w:bookmarkEnd w:id="82"/>
    </w:p>
    <w:p w14:paraId="2B84863D" w14:textId="77777777" w:rsidR="003B5508" w:rsidRPr="00F727FD" w:rsidRDefault="003B5508" w:rsidP="003B5508">
      <w:pPr>
        <w:pStyle w:val="EndNoteBibliography"/>
        <w:spacing w:after="240"/>
        <w:ind w:left="720" w:hanging="720"/>
        <w:rPr>
          <w:sz w:val="20"/>
          <w:szCs w:val="18"/>
        </w:rPr>
      </w:pPr>
      <w:bookmarkStart w:id="83" w:name="_ENREF_8"/>
      <w:r w:rsidRPr="00F727FD">
        <w:rPr>
          <w:sz w:val="20"/>
          <w:szCs w:val="18"/>
        </w:rPr>
        <w:t>[8]</w:t>
      </w:r>
      <w:r w:rsidRPr="00F727FD">
        <w:rPr>
          <w:sz w:val="20"/>
          <w:szCs w:val="18"/>
        </w:rPr>
        <w:tab/>
        <w:t>M. Hassanalieragh</w:t>
      </w:r>
      <w:r w:rsidRPr="00F727FD">
        <w:rPr>
          <w:i/>
          <w:sz w:val="20"/>
          <w:szCs w:val="18"/>
        </w:rPr>
        <w:t xml:space="preserve"> et al.</w:t>
      </w:r>
      <w:r w:rsidRPr="00F727FD">
        <w:rPr>
          <w:sz w:val="20"/>
          <w:szCs w:val="18"/>
        </w:rPr>
        <w:t xml:space="preserve">, "Health Monitoring and Management Using Internet-of-Things (IoT) Sensing with Cloud-Based Processing: Opportunities and Challenges," in </w:t>
      </w:r>
      <w:r w:rsidRPr="00F727FD">
        <w:rPr>
          <w:i/>
          <w:sz w:val="20"/>
          <w:szCs w:val="18"/>
        </w:rPr>
        <w:t>2015 IEEE International Conference on Services Computing</w:t>
      </w:r>
      <w:r w:rsidRPr="00F727FD">
        <w:rPr>
          <w:sz w:val="20"/>
          <w:szCs w:val="18"/>
        </w:rPr>
        <w:t>, 2015, pp. 285-292.</w:t>
      </w:r>
      <w:bookmarkEnd w:id="83"/>
    </w:p>
    <w:p w14:paraId="6DD90AE7" w14:textId="77777777" w:rsidR="003B5508" w:rsidRPr="00F727FD" w:rsidRDefault="003B5508" w:rsidP="003B5508">
      <w:pPr>
        <w:pStyle w:val="EndNoteBibliography"/>
        <w:spacing w:after="240"/>
        <w:ind w:left="720" w:hanging="720"/>
        <w:rPr>
          <w:sz w:val="20"/>
          <w:szCs w:val="18"/>
        </w:rPr>
      </w:pPr>
      <w:bookmarkStart w:id="84" w:name="_ENREF_9"/>
      <w:r w:rsidRPr="00F727FD">
        <w:rPr>
          <w:sz w:val="20"/>
          <w:szCs w:val="18"/>
        </w:rPr>
        <w:t>[9]</w:t>
      </w:r>
      <w:r w:rsidRPr="00F727FD">
        <w:rPr>
          <w:sz w:val="20"/>
          <w:szCs w:val="18"/>
        </w:rPr>
        <w:tab/>
        <w:t xml:space="preserve">D. Nienhold, R. Dornberger, and S. Korkut, "Sensor-Based Tracking and Big Data Processing of Patient Activities in Ambient Assisted Living," in </w:t>
      </w:r>
      <w:r w:rsidRPr="00F727FD">
        <w:rPr>
          <w:i/>
          <w:sz w:val="20"/>
          <w:szCs w:val="18"/>
        </w:rPr>
        <w:t>2016 IEEE International Conference on Healthcare Informatics (ICHI)</w:t>
      </w:r>
      <w:r w:rsidRPr="00F727FD">
        <w:rPr>
          <w:sz w:val="20"/>
          <w:szCs w:val="18"/>
        </w:rPr>
        <w:t>, 2016, pp. 473-482.</w:t>
      </w:r>
      <w:bookmarkEnd w:id="84"/>
    </w:p>
    <w:p w14:paraId="5D47A50F" w14:textId="77777777" w:rsidR="003B5508" w:rsidRPr="00F727FD" w:rsidRDefault="003B5508" w:rsidP="003B5508">
      <w:pPr>
        <w:pStyle w:val="EndNoteBibliography"/>
        <w:spacing w:after="240"/>
        <w:ind w:left="720" w:hanging="720"/>
        <w:rPr>
          <w:sz w:val="20"/>
          <w:szCs w:val="18"/>
        </w:rPr>
      </w:pPr>
      <w:bookmarkStart w:id="85" w:name="_ENREF_10"/>
      <w:r w:rsidRPr="00F727FD">
        <w:rPr>
          <w:sz w:val="20"/>
          <w:szCs w:val="18"/>
        </w:rPr>
        <w:t>[10]</w:t>
      </w:r>
      <w:r w:rsidRPr="00F727FD">
        <w:rPr>
          <w:sz w:val="20"/>
          <w:szCs w:val="18"/>
        </w:rPr>
        <w:tab/>
        <w:t>M. Lan</w:t>
      </w:r>
      <w:r w:rsidRPr="00F727FD">
        <w:rPr>
          <w:i/>
          <w:sz w:val="20"/>
          <w:szCs w:val="18"/>
        </w:rPr>
        <w:t xml:space="preserve"> et al.</w:t>
      </w:r>
      <w:r w:rsidRPr="00F727FD">
        <w:rPr>
          <w:sz w:val="20"/>
          <w:szCs w:val="18"/>
        </w:rPr>
        <w:t xml:space="preserve">, "WANDA: an end-to-end remote health monitoring and analytics system for heart failure patients," presented at the Proceedings of the conference on Wireless Health, San Diego, California, 2012. </w:t>
      </w:r>
      <w:bookmarkEnd w:id="85"/>
    </w:p>
    <w:p w14:paraId="24CB9B4E" w14:textId="77777777" w:rsidR="003B5508" w:rsidRPr="00F727FD" w:rsidRDefault="003B5508" w:rsidP="003B5508">
      <w:pPr>
        <w:pStyle w:val="EndNoteBibliography"/>
        <w:spacing w:after="240"/>
        <w:ind w:left="720" w:hanging="720"/>
        <w:rPr>
          <w:sz w:val="20"/>
          <w:szCs w:val="18"/>
        </w:rPr>
      </w:pPr>
      <w:bookmarkStart w:id="86" w:name="_ENREF_11"/>
      <w:r w:rsidRPr="00F727FD">
        <w:rPr>
          <w:sz w:val="20"/>
          <w:szCs w:val="18"/>
        </w:rPr>
        <w:t>[11]</w:t>
      </w:r>
      <w:r w:rsidRPr="00F727FD">
        <w:rPr>
          <w:sz w:val="20"/>
          <w:szCs w:val="18"/>
        </w:rPr>
        <w:tab/>
        <w:t>L. Catarinucci</w:t>
      </w:r>
      <w:r w:rsidRPr="00F727FD">
        <w:rPr>
          <w:i/>
          <w:sz w:val="20"/>
          <w:szCs w:val="18"/>
        </w:rPr>
        <w:t xml:space="preserve"> et al.</w:t>
      </w:r>
      <w:r w:rsidRPr="00F727FD">
        <w:rPr>
          <w:sz w:val="20"/>
          <w:szCs w:val="18"/>
        </w:rPr>
        <w:t xml:space="preserve">, "An IoT-Aware Architecture for Smart Healthcare Systems," </w:t>
      </w:r>
      <w:r w:rsidRPr="00F727FD">
        <w:rPr>
          <w:i/>
          <w:sz w:val="20"/>
          <w:szCs w:val="18"/>
        </w:rPr>
        <w:t xml:space="preserve">IEEE Internet of Things Journal, </w:t>
      </w:r>
      <w:r w:rsidRPr="00F727FD">
        <w:rPr>
          <w:sz w:val="20"/>
          <w:szCs w:val="18"/>
        </w:rPr>
        <w:t>vol. 2, no. 6, pp. 515-526, 2015.</w:t>
      </w:r>
      <w:bookmarkEnd w:id="86"/>
    </w:p>
    <w:p w14:paraId="42B4309D" w14:textId="77777777" w:rsidR="003B5508" w:rsidRPr="00F727FD" w:rsidRDefault="003B5508" w:rsidP="003B5508">
      <w:pPr>
        <w:pStyle w:val="EndNoteBibliography"/>
        <w:spacing w:after="240"/>
        <w:ind w:left="720" w:hanging="720"/>
        <w:rPr>
          <w:sz w:val="20"/>
          <w:szCs w:val="18"/>
        </w:rPr>
      </w:pPr>
      <w:bookmarkStart w:id="87" w:name="_ENREF_12"/>
      <w:r w:rsidRPr="00F727FD">
        <w:rPr>
          <w:sz w:val="20"/>
          <w:szCs w:val="18"/>
        </w:rPr>
        <w:t>[12]</w:t>
      </w:r>
      <w:r w:rsidRPr="00F727FD">
        <w:rPr>
          <w:sz w:val="20"/>
          <w:szCs w:val="18"/>
        </w:rPr>
        <w:tab/>
        <w:t xml:space="preserve">P. Gupta, D. Agrawal, J. Chhabra, and P. K. Dhir, "IoT based smart healthcare kit," in </w:t>
      </w:r>
      <w:r w:rsidRPr="00F727FD">
        <w:rPr>
          <w:i/>
          <w:sz w:val="20"/>
          <w:szCs w:val="18"/>
        </w:rPr>
        <w:t>2016 International Conference on Computational Techniques in Information and Communication Technologies (ICCTICT)</w:t>
      </w:r>
      <w:r w:rsidRPr="00F727FD">
        <w:rPr>
          <w:sz w:val="20"/>
          <w:szCs w:val="18"/>
        </w:rPr>
        <w:t>, 2016, pp. 237-242.</w:t>
      </w:r>
      <w:bookmarkEnd w:id="87"/>
    </w:p>
    <w:p w14:paraId="1271B99E" w14:textId="77777777" w:rsidR="003B5508" w:rsidRPr="00F727FD" w:rsidRDefault="003B5508" w:rsidP="003B5508">
      <w:pPr>
        <w:pStyle w:val="EndNoteBibliography"/>
        <w:spacing w:after="240"/>
        <w:ind w:left="720" w:hanging="720"/>
        <w:rPr>
          <w:sz w:val="20"/>
          <w:szCs w:val="18"/>
        </w:rPr>
      </w:pPr>
      <w:bookmarkStart w:id="88" w:name="_ENREF_13"/>
      <w:r w:rsidRPr="00F727FD">
        <w:rPr>
          <w:sz w:val="20"/>
          <w:szCs w:val="18"/>
        </w:rPr>
        <w:t>[13]</w:t>
      </w:r>
      <w:r w:rsidRPr="00F727FD">
        <w:rPr>
          <w:sz w:val="20"/>
          <w:szCs w:val="18"/>
        </w:rPr>
        <w:tab/>
        <w:t xml:space="preserve">A. Pantelopoulos and N. G. Bourbakis, "A Survey on Wearable Sensor-Based Systems for Health Monitoring and Prognosis," </w:t>
      </w:r>
      <w:r w:rsidRPr="00F727FD">
        <w:rPr>
          <w:i/>
          <w:sz w:val="20"/>
          <w:szCs w:val="18"/>
        </w:rPr>
        <w:t xml:space="preserve">IEEE Transactions on Systems, Man, and Cybernetics, Part C (Applications and Reviews), </w:t>
      </w:r>
      <w:r w:rsidRPr="00F727FD">
        <w:rPr>
          <w:sz w:val="20"/>
          <w:szCs w:val="18"/>
        </w:rPr>
        <w:t>vol. 40, no. 1, pp. 1-12, 2010.</w:t>
      </w:r>
      <w:bookmarkEnd w:id="88"/>
    </w:p>
    <w:p w14:paraId="5633DC28" w14:textId="77777777" w:rsidR="003B5508" w:rsidRPr="00F727FD" w:rsidRDefault="003B5508" w:rsidP="003B5508">
      <w:pPr>
        <w:pStyle w:val="EndNoteBibliography"/>
        <w:spacing w:after="240"/>
        <w:ind w:left="720" w:hanging="720"/>
        <w:rPr>
          <w:sz w:val="20"/>
          <w:szCs w:val="18"/>
        </w:rPr>
      </w:pPr>
      <w:bookmarkStart w:id="89" w:name="_ENREF_14"/>
      <w:r w:rsidRPr="00F727FD">
        <w:rPr>
          <w:sz w:val="20"/>
          <w:szCs w:val="18"/>
        </w:rPr>
        <w:lastRenderedPageBreak/>
        <w:t>[14]</w:t>
      </w:r>
      <w:r w:rsidRPr="00F727FD">
        <w:rPr>
          <w:sz w:val="20"/>
          <w:szCs w:val="18"/>
        </w:rPr>
        <w:tab/>
        <w:t xml:space="preserve">J. Chauhan and S. Bojewar, "Sensor networks based healthcare monitoring system," in </w:t>
      </w:r>
      <w:r w:rsidRPr="00F727FD">
        <w:rPr>
          <w:i/>
          <w:sz w:val="20"/>
          <w:szCs w:val="18"/>
        </w:rPr>
        <w:t>2016 International Conference on Inventive Computation Technologies (ICICT)</w:t>
      </w:r>
      <w:r w:rsidRPr="00F727FD">
        <w:rPr>
          <w:sz w:val="20"/>
          <w:szCs w:val="18"/>
        </w:rPr>
        <w:t>, 2016, vol. 2, pp. 1-6.</w:t>
      </w:r>
      <w:bookmarkEnd w:id="89"/>
    </w:p>
    <w:p w14:paraId="61791C14" w14:textId="77777777" w:rsidR="003B5508" w:rsidRPr="00F727FD" w:rsidRDefault="003B5508" w:rsidP="003B5508">
      <w:pPr>
        <w:pStyle w:val="EndNoteBibliography"/>
        <w:spacing w:after="240"/>
        <w:ind w:left="720" w:hanging="720"/>
        <w:rPr>
          <w:sz w:val="20"/>
          <w:szCs w:val="18"/>
        </w:rPr>
      </w:pPr>
      <w:bookmarkStart w:id="90" w:name="_ENREF_15"/>
      <w:r w:rsidRPr="00F727FD">
        <w:rPr>
          <w:sz w:val="20"/>
          <w:szCs w:val="18"/>
        </w:rPr>
        <w:t>[15]</w:t>
      </w:r>
      <w:r w:rsidRPr="00F727FD">
        <w:rPr>
          <w:sz w:val="20"/>
          <w:szCs w:val="18"/>
        </w:rPr>
        <w:tab/>
        <w:t xml:space="preserve">R. Kumar and M. P. Rajasekaran, "An IoT based patient monitoring system using raspberry Pi," in </w:t>
      </w:r>
      <w:r w:rsidRPr="00F727FD">
        <w:rPr>
          <w:i/>
          <w:sz w:val="20"/>
          <w:szCs w:val="18"/>
        </w:rPr>
        <w:t>2016 International Conference on Computing Technologies and Intelligent Data Engineering (ICCTIDE'16)</w:t>
      </w:r>
      <w:r w:rsidRPr="00F727FD">
        <w:rPr>
          <w:sz w:val="20"/>
          <w:szCs w:val="18"/>
        </w:rPr>
        <w:t>, 2016, pp. 1-4.</w:t>
      </w:r>
      <w:bookmarkEnd w:id="90"/>
    </w:p>
    <w:p w14:paraId="5F2ACD3D" w14:textId="77777777" w:rsidR="003B5508" w:rsidRPr="00F727FD" w:rsidRDefault="003B5508" w:rsidP="003B5508">
      <w:pPr>
        <w:pStyle w:val="EndNoteBibliography"/>
        <w:spacing w:after="240"/>
        <w:ind w:left="720" w:hanging="720"/>
        <w:rPr>
          <w:sz w:val="20"/>
          <w:szCs w:val="18"/>
        </w:rPr>
      </w:pPr>
      <w:bookmarkStart w:id="91" w:name="_ENREF_16"/>
      <w:r w:rsidRPr="00F727FD">
        <w:rPr>
          <w:sz w:val="20"/>
          <w:szCs w:val="18"/>
        </w:rPr>
        <w:t>[16]</w:t>
      </w:r>
      <w:r w:rsidRPr="00F727FD">
        <w:rPr>
          <w:sz w:val="20"/>
          <w:szCs w:val="18"/>
        </w:rPr>
        <w:tab/>
        <w:t>A. M. Rahmani</w:t>
      </w:r>
      <w:r w:rsidRPr="00F727FD">
        <w:rPr>
          <w:i/>
          <w:sz w:val="20"/>
          <w:szCs w:val="18"/>
        </w:rPr>
        <w:t xml:space="preserve"> et al.</w:t>
      </w:r>
      <w:r w:rsidRPr="00F727FD">
        <w:rPr>
          <w:sz w:val="20"/>
          <w:szCs w:val="18"/>
        </w:rPr>
        <w:t xml:space="preserve">, "Smart e-Health Gateway: Bringing intelligence to Internet-of-Things based ubiquitous healthcare systems," in </w:t>
      </w:r>
      <w:r w:rsidRPr="00F727FD">
        <w:rPr>
          <w:i/>
          <w:sz w:val="20"/>
          <w:szCs w:val="18"/>
        </w:rPr>
        <w:t>2015 12th Annual IEEE Consumer Communications and Networking Conference (CCNC)</w:t>
      </w:r>
      <w:r w:rsidRPr="00F727FD">
        <w:rPr>
          <w:sz w:val="20"/>
          <w:szCs w:val="18"/>
        </w:rPr>
        <w:t>, 2015, pp. 826-834.</w:t>
      </w:r>
      <w:bookmarkEnd w:id="91"/>
    </w:p>
    <w:p w14:paraId="4FF16BD1" w14:textId="77777777" w:rsidR="003B5508" w:rsidRPr="00F727FD" w:rsidRDefault="003B5508" w:rsidP="003B5508">
      <w:pPr>
        <w:pStyle w:val="EndNoteBibliography"/>
        <w:spacing w:after="240"/>
        <w:ind w:left="720" w:hanging="720"/>
        <w:rPr>
          <w:sz w:val="20"/>
          <w:szCs w:val="18"/>
        </w:rPr>
      </w:pPr>
      <w:bookmarkStart w:id="92" w:name="_ENREF_17"/>
      <w:r w:rsidRPr="00F727FD">
        <w:rPr>
          <w:sz w:val="20"/>
          <w:szCs w:val="18"/>
        </w:rPr>
        <w:t>[17]</w:t>
      </w:r>
      <w:r w:rsidRPr="00F727FD">
        <w:rPr>
          <w:sz w:val="20"/>
          <w:szCs w:val="18"/>
        </w:rPr>
        <w:tab/>
        <w:t xml:space="preserve">T. N. Gia, M. Jiang, A. M. Rahmani, T. Westerlund, P. Liljeberg, and H. Tenhunen, "Fog Computing in Healthcare Internet of Things: A Case Study on ECG Feature Extraction," in </w:t>
      </w:r>
      <w:r w:rsidRPr="00F727FD">
        <w:rPr>
          <w:i/>
          <w:sz w:val="20"/>
          <w:szCs w:val="18"/>
        </w:rPr>
        <w:t>2015 IEEE International Conference on Computer and Information Technology; Ubiquitous Computing and Communications; Dependable, Autonomic and Secure Computing; Pervasive Intelligence and Computing</w:t>
      </w:r>
      <w:r w:rsidRPr="00F727FD">
        <w:rPr>
          <w:sz w:val="20"/>
          <w:szCs w:val="18"/>
        </w:rPr>
        <w:t>, 2015, pp. 356-363.</w:t>
      </w:r>
      <w:bookmarkEnd w:id="92"/>
    </w:p>
    <w:p w14:paraId="603209C3" w14:textId="77777777" w:rsidR="003B5508" w:rsidRPr="00F727FD" w:rsidRDefault="003B5508" w:rsidP="003B5508">
      <w:pPr>
        <w:pStyle w:val="EndNoteBibliography"/>
        <w:spacing w:after="240"/>
        <w:ind w:left="720" w:hanging="720"/>
        <w:rPr>
          <w:sz w:val="20"/>
          <w:szCs w:val="18"/>
        </w:rPr>
      </w:pPr>
      <w:bookmarkStart w:id="93" w:name="_ENREF_18"/>
      <w:r w:rsidRPr="00F727FD">
        <w:rPr>
          <w:sz w:val="20"/>
          <w:szCs w:val="18"/>
        </w:rPr>
        <w:t>[18]</w:t>
      </w:r>
      <w:r w:rsidRPr="00F727FD">
        <w:rPr>
          <w:sz w:val="20"/>
          <w:szCs w:val="18"/>
        </w:rPr>
        <w:tab/>
        <w:t xml:space="preserve">V. Shnayder, B.-r. Chen, K. Lorincz, T. R. F. F. Jones, and M. Welsh, "Sensor networks for medical care," presented at the Proceedings of the 3rd international conference on Embedded networked sensor systems, San Diego, California, USA, 2005. </w:t>
      </w:r>
      <w:bookmarkEnd w:id="93"/>
    </w:p>
    <w:p w14:paraId="6B00323A" w14:textId="77777777" w:rsidR="003B5508" w:rsidRPr="00F727FD" w:rsidRDefault="003B5508" w:rsidP="003B5508">
      <w:pPr>
        <w:pStyle w:val="EndNoteBibliography"/>
        <w:spacing w:after="240"/>
        <w:ind w:left="720" w:hanging="720"/>
        <w:rPr>
          <w:sz w:val="20"/>
          <w:szCs w:val="18"/>
        </w:rPr>
      </w:pPr>
      <w:bookmarkStart w:id="94" w:name="_ENREF_19"/>
      <w:r w:rsidRPr="00F727FD">
        <w:rPr>
          <w:sz w:val="20"/>
          <w:szCs w:val="18"/>
        </w:rPr>
        <w:t>[19]</w:t>
      </w:r>
      <w:r w:rsidRPr="00F727FD">
        <w:rPr>
          <w:sz w:val="20"/>
          <w:szCs w:val="18"/>
        </w:rPr>
        <w:tab/>
        <w:t xml:space="preserve">V. Casola, A. Castiglione, K. K. R. Choo, and C. Esposito, "Healthcare-Related Data in the Cloud: Challenges and Opportunities," </w:t>
      </w:r>
      <w:r w:rsidRPr="00F727FD">
        <w:rPr>
          <w:i/>
          <w:sz w:val="20"/>
          <w:szCs w:val="18"/>
        </w:rPr>
        <w:t xml:space="preserve">IEEE Cloud Computing, </w:t>
      </w:r>
      <w:r w:rsidRPr="00F727FD">
        <w:rPr>
          <w:sz w:val="20"/>
          <w:szCs w:val="18"/>
        </w:rPr>
        <w:t>vol. 3, no. 6, pp. 10-14, 2016.</w:t>
      </w:r>
      <w:bookmarkEnd w:id="94"/>
    </w:p>
    <w:p w14:paraId="34F228C5" w14:textId="77777777" w:rsidR="003B5508" w:rsidRPr="00F727FD" w:rsidRDefault="003B5508" w:rsidP="003B5508">
      <w:pPr>
        <w:pStyle w:val="EndNoteBibliography"/>
        <w:spacing w:after="240"/>
        <w:ind w:left="720" w:hanging="720"/>
        <w:rPr>
          <w:sz w:val="20"/>
          <w:szCs w:val="18"/>
        </w:rPr>
      </w:pPr>
      <w:bookmarkStart w:id="95" w:name="_ENREF_20"/>
      <w:r w:rsidRPr="00F727FD">
        <w:rPr>
          <w:sz w:val="20"/>
          <w:szCs w:val="18"/>
        </w:rPr>
        <w:t>[20]</w:t>
      </w:r>
      <w:r w:rsidRPr="00F727FD">
        <w:rPr>
          <w:sz w:val="20"/>
          <w:szCs w:val="18"/>
        </w:rPr>
        <w:tab/>
        <w:t xml:space="preserve">C. Esposito, A. Castiglione, and K. K. R. Choo, "Encryption-Based Solution for Data Sovereignty in Federated Clouds," </w:t>
      </w:r>
      <w:r w:rsidRPr="00F727FD">
        <w:rPr>
          <w:i/>
          <w:sz w:val="20"/>
          <w:szCs w:val="18"/>
        </w:rPr>
        <w:t xml:space="preserve">IEEE Cloud Computing, </w:t>
      </w:r>
      <w:r w:rsidRPr="00F727FD">
        <w:rPr>
          <w:sz w:val="20"/>
          <w:szCs w:val="18"/>
        </w:rPr>
        <w:t>vol. 3, no. 1, pp. 12-17, 2016.</w:t>
      </w:r>
      <w:bookmarkEnd w:id="95"/>
    </w:p>
    <w:p w14:paraId="0C141AFE" w14:textId="77777777" w:rsidR="003B5508" w:rsidRPr="00F727FD" w:rsidRDefault="003B5508" w:rsidP="003B5508">
      <w:pPr>
        <w:pStyle w:val="EndNoteBibliography"/>
        <w:spacing w:after="240"/>
        <w:ind w:left="720" w:hanging="720"/>
        <w:rPr>
          <w:sz w:val="20"/>
          <w:szCs w:val="18"/>
        </w:rPr>
      </w:pPr>
      <w:bookmarkStart w:id="96" w:name="_ENREF_21"/>
      <w:r w:rsidRPr="00F727FD">
        <w:rPr>
          <w:sz w:val="20"/>
          <w:szCs w:val="18"/>
        </w:rPr>
        <w:t>[21]</w:t>
      </w:r>
      <w:r w:rsidRPr="00F727FD">
        <w:rPr>
          <w:sz w:val="20"/>
          <w:szCs w:val="18"/>
        </w:rPr>
        <w:tab/>
        <w:t xml:space="preserve">Y. Wang, D. Wang, and F. Chen, "Abnormal Behavior Detection Using Trajectory Analysis in Camera Sensor Networks," </w:t>
      </w:r>
      <w:r w:rsidRPr="00F727FD">
        <w:rPr>
          <w:i/>
          <w:sz w:val="20"/>
          <w:szCs w:val="18"/>
        </w:rPr>
        <w:t xml:space="preserve">International Journal of Distributed Sensor Networks, </w:t>
      </w:r>
      <w:r w:rsidRPr="00F727FD">
        <w:rPr>
          <w:sz w:val="20"/>
          <w:szCs w:val="18"/>
        </w:rPr>
        <w:t>vol. 10, no. 1, p. 839045, 2014.</w:t>
      </w:r>
      <w:bookmarkEnd w:id="96"/>
    </w:p>
    <w:p w14:paraId="422BAF48" w14:textId="77777777" w:rsidR="003B5508" w:rsidRPr="00F727FD" w:rsidRDefault="003B5508" w:rsidP="003B5508">
      <w:pPr>
        <w:pStyle w:val="EndNoteBibliography"/>
        <w:spacing w:after="240"/>
        <w:ind w:left="720" w:hanging="720"/>
        <w:rPr>
          <w:sz w:val="20"/>
          <w:szCs w:val="18"/>
        </w:rPr>
      </w:pPr>
      <w:bookmarkStart w:id="97" w:name="_ENREF_22"/>
      <w:r w:rsidRPr="00F727FD">
        <w:rPr>
          <w:sz w:val="20"/>
          <w:szCs w:val="18"/>
        </w:rPr>
        <w:t>[22]</w:t>
      </w:r>
      <w:r w:rsidRPr="00F727FD">
        <w:rPr>
          <w:sz w:val="20"/>
          <w:szCs w:val="18"/>
        </w:rPr>
        <w:tab/>
        <w:t xml:space="preserve">L. Mottola and G. P. Picco, "Programming wireless sensor networks: Fundamental concepts and state of the art," </w:t>
      </w:r>
      <w:r w:rsidRPr="00F727FD">
        <w:rPr>
          <w:i/>
          <w:sz w:val="20"/>
          <w:szCs w:val="18"/>
        </w:rPr>
        <w:t xml:space="preserve">ACM Comput. Surv., </w:t>
      </w:r>
      <w:r w:rsidRPr="00F727FD">
        <w:rPr>
          <w:sz w:val="20"/>
          <w:szCs w:val="18"/>
        </w:rPr>
        <w:t>vol. 43, no. 3, pp. 1-51, 2011.</w:t>
      </w:r>
      <w:bookmarkEnd w:id="97"/>
    </w:p>
    <w:p w14:paraId="384FDF45" w14:textId="77777777" w:rsidR="003B5508" w:rsidRPr="00F727FD" w:rsidRDefault="003B5508" w:rsidP="003B5508">
      <w:pPr>
        <w:pStyle w:val="EndNoteBibliography"/>
        <w:spacing w:after="240"/>
        <w:ind w:left="720" w:hanging="720"/>
        <w:rPr>
          <w:sz w:val="20"/>
          <w:szCs w:val="18"/>
        </w:rPr>
      </w:pPr>
      <w:bookmarkStart w:id="98" w:name="_ENREF_23"/>
      <w:r w:rsidRPr="00F727FD">
        <w:rPr>
          <w:sz w:val="20"/>
          <w:szCs w:val="18"/>
        </w:rPr>
        <w:t>[23]</w:t>
      </w:r>
      <w:r w:rsidRPr="00F727FD">
        <w:rPr>
          <w:sz w:val="20"/>
          <w:szCs w:val="18"/>
        </w:rPr>
        <w:tab/>
        <w:t xml:space="preserve">S. R. Madden, M. J. Franklin, J. M. Hellerstein, and W. Hong, "TinyDB: an acquisitional query processing system for sensor networks," </w:t>
      </w:r>
      <w:r w:rsidRPr="00F727FD">
        <w:rPr>
          <w:i/>
          <w:sz w:val="20"/>
          <w:szCs w:val="18"/>
        </w:rPr>
        <w:t xml:space="preserve">ACM Trans. Database Syst., </w:t>
      </w:r>
      <w:r w:rsidRPr="00F727FD">
        <w:rPr>
          <w:sz w:val="20"/>
          <w:szCs w:val="18"/>
        </w:rPr>
        <w:t>vol. 30, no. 1, pp. 122-173, 2005.</w:t>
      </w:r>
      <w:bookmarkEnd w:id="98"/>
    </w:p>
    <w:p w14:paraId="72AF6FBD" w14:textId="77777777" w:rsidR="003B5508" w:rsidRPr="00F727FD" w:rsidRDefault="003B5508" w:rsidP="003B5508">
      <w:pPr>
        <w:pStyle w:val="EndNoteBibliography"/>
        <w:spacing w:after="240"/>
        <w:ind w:left="720" w:hanging="720"/>
        <w:rPr>
          <w:sz w:val="20"/>
          <w:szCs w:val="18"/>
        </w:rPr>
      </w:pPr>
      <w:bookmarkStart w:id="99" w:name="_ENREF_24"/>
      <w:r w:rsidRPr="00F727FD">
        <w:rPr>
          <w:sz w:val="20"/>
          <w:szCs w:val="18"/>
        </w:rPr>
        <w:t>[24]</w:t>
      </w:r>
      <w:r w:rsidRPr="00F727FD">
        <w:rPr>
          <w:sz w:val="20"/>
          <w:szCs w:val="18"/>
        </w:rPr>
        <w:tab/>
        <w:t xml:space="preserve">E. Abe, H. Chigira, K. Fujiwarai, T. Yamakawa, and M. Kano, "Heart rate monitoring by a pulse sensor embedded game controller," in </w:t>
      </w:r>
      <w:r w:rsidRPr="00F727FD">
        <w:rPr>
          <w:i/>
          <w:sz w:val="20"/>
          <w:szCs w:val="18"/>
        </w:rPr>
        <w:t>2015 Asia-Pacific Signal and Information Processing Association Annual Summit and Conference (APSIPA)</w:t>
      </w:r>
      <w:r w:rsidRPr="00F727FD">
        <w:rPr>
          <w:sz w:val="20"/>
          <w:szCs w:val="18"/>
        </w:rPr>
        <w:t>, 2015, pp. 1266-1269.</w:t>
      </w:r>
      <w:bookmarkEnd w:id="99"/>
    </w:p>
    <w:p w14:paraId="5879A497" w14:textId="7A17032C" w:rsidR="00E05B15" w:rsidRPr="00E05B15" w:rsidRDefault="00743855" w:rsidP="00A37E9B">
      <w:r w:rsidRPr="00F727FD">
        <w:rPr>
          <w:sz w:val="20"/>
          <w:szCs w:val="18"/>
        </w:rPr>
        <w:fldChar w:fldCharType="end"/>
      </w:r>
    </w:p>
    <w:sectPr w:rsidR="00E05B15" w:rsidRPr="00E05B15" w:rsidSect="009320A5">
      <w:footerReference w:type="default" r:id="rId37"/>
      <w:pgSz w:w="11906" w:h="16838" w:code="9"/>
      <w:pgMar w:top="1440" w:right="1440" w:bottom="1440" w:left="1440" w:header="709" w:footer="709" w:gutter="0"/>
      <w:pgBorders w:offsetFrom="page">
        <w:top w:val="dashSmallGap" w:sz="4" w:space="24" w:color="auto"/>
        <w:left w:val="dashSmallGap" w:sz="4" w:space="24" w:color="auto"/>
        <w:bottom w:val="dashSmallGap" w:sz="4" w:space="24" w:color="auto"/>
        <w:right w:val="dashSmallGap" w:sz="4" w:space="24" w:color="auto"/>
      </w:pgBorders>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062F7D" w14:textId="77777777" w:rsidR="00CB0F67" w:rsidRDefault="00CB0F67" w:rsidP="002F5EBF">
      <w:pPr>
        <w:spacing w:after="0" w:line="240" w:lineRule="auto"/>
      </w:pPr>
      <w:r>
        <w:separator/>
      </w:r>
    </w:p>
  </w:endnote>
  <w:endnote w:type="continuationSeparator" w:id="0">
    <w:p w14:paraId="62ADE938" w14:textId="77777777" w:rsidR="00CB0F67" w:rsidRDefault="00CB0F67" w:rsidP="002F5E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游ゴシック Light">
    <w:panose1 w:val="00000000000000000000"/>
    <w:charset w:val="80"/>
    <w:family w:val="roman"/>
    <w:notTrueType/>
    <w:pitch w:val="default"/>
  </w:font>
  <w:font w:name="Calibri Light">
    <w:altName w:val="Calibri"/>
    <w:charset w:val="00"/>
    <w:family w:val="swiss"/>
    <w:pitch w:val="variable"/>
    <w:sig w:usb0="00000001"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游明朝">
    <w:panose1 w:val="00000000000000000000"/>
    <w:charset w:val="80"/>
    <w:family w:val="roman"/>
    <w:notTrueType/>
    <w:pitch w:val="default"/>
  </w:font>
  <w:font w:name="NimbusRomNo9L-Regu">
    <w:altName w:val="MS Gothic"/>
    <w:panose1 w:val="00000000000000000000"/>
    <w:charset w:val="00"/>
    <w:family w:val="auto"/>
    <w:notTrueType/>
    <w:pitch w:val="default"/>
    <w:sig w:usb0="00000003" w:usb1="00000000" w:usb2="00000000" w:usb3="00000000" w:csb0="00000001" w:csb1="00000000"/>
  </w:font>
  <w:font w:name="NimbusRomNo9L-Medi">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TyponineSans Light">
    <w:altName w:val="Times New Roman"/>
    <w:panose1 w:val="00000000000000000000"/>
    <w:charset w:val="00"/>
    <w:family w:val="roman"/>
    <w:notTrueType/>
    <w:pitch w:val="default"/>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9786074"/>
      <w:docPartObj>
        <w:docPartGallery w:val="Page Numbers (Bottom of Page)"/>
        <w:docPartUnique/>
      </w:docPartObj>
    </w:sdtPr>
    <w:sdtEndPr>
      <w:rPr>
        <w:color w:val="7F7F7F" w:themeColor="background1" w:themeShade="7F"/>
        <w:spacing w:val="60"/>
      </w:rPr>
    </w:sdtEndPr>
    <w:sdtContent>
      <w:p w14:paraId="2CAF3ECF" w14:textId="3198A2AA" w:rsidR="00D6111B" w:rsidRDefault="00D6111B">
        <w:pPr>
          <w:pStyle w:val="a8"/>
          <w:pBdr>
            <w:top w:val="single" w:sz="4" w:space="1" w:color="D9D9D9" w:themeColor="background1" w:themeShade="D9"/>
          </w:pBdr>
          <w:jc w:val="right"/>
        </w:pPr>
        <w:r>
          <w:fldChar w:fldCharType="begin"/>
        </w:r>
        <w:r>
          <w:instrText xml:space="preserve"> PAGE   \* MERGEFORMAT </w:instrText>
        </w:r>
        <w:r>
          <w:fldChar w:fldCharType="separate"/>
        </w:r>
        <w:r w:rsidR="00224704">
          <w:rPr>
            <w:noProof/>
          </w:rPr>
          <w:t>3</w:t>
        </w:r>
        <w:r>
          <w:rPr>
            <w:noProof/>
          </w:rPr>
          <w:fldChar w:fldCharType="end"/>
        </w:r>
        <w:r>
          <w:t xml:space="preserve"> | </w:t>
        </w:r>
        <w:r>
          <w:rPr>
            <w:color w:val="7F7F7F" w:themeColor="background1" w:themeShade="7F"/>
            <w:spacing w:val="60"/>
          </w:rPr>
          <w:t>Page</w:t>
        </w:r>
      </w:p>
    </w:sdtContent>
  </w:sdt>
  <w:p w14:paraId="48AF4E4F" w14:textId="1953D0A2" w:rsidR="00D6111B" w:rsidRDefault="00D6111B" w:rsidP="006E0F9E">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8320B0" w14:textId="77777777" w:rsidR="00CB0F67" w:rsidRDefault="00CB0F67" w:rsidP="002F5EBF">
      <w:pPr>
        <w:spacing w:after="0" w:line="240" w:lineRule="auto"/>
      </w:pPr>
      <w:r>
        <w:separator/>
      </w:r>
    </w:p>
  </w:footnote>
  <w:footnote w:type="continuationSeparator" w:id="0">
    <w:p w14:paraId="68F9E395" w14:textId="77777777" w:rsidR="00CB0F67" w:rsidRDefault="00CB0F67" w:rsidP="002F5E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C722F"/>
    <w:multiLevelType w:val="hybridMultilevel"/>
    <w:tmpl w:val="88B273BC"/>
    <w:lvl w:ilvl="0" w:tplc="08090005">
      <w:start w:val="1"/>
      <w:numFmt w:val="bullet"/>
      <w:lvlText w:val=""/>
      <w:lvlJc w:val="left"/>
      <w:pPr>
        <w:ind w:left="785" w:hanging="360"/>
      </w:pPr>
      <w:rPr>
        <w:rFonts w:ascii="Wingdings" w:hAnsi="Wingdings"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
    <w:nsid w:val="092C13D7"/>
    <w:multiLevelType w:val="hybridMultilevel"/>
    <w:tmpl w:val="A12245C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04A14C2"/>
    <w:multiLevelType w:val="hybridMultilevel"/>
    <w:tmpl w:val="3B24279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423453B"/>
    <w:multiLevelType w:val="hybridMultilevel"/>
    <w:tmpl w:val="47A02B3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2E05C9"/>
    <w:multiLevelType w:val="hybridMultilevel"/>
    <w:tmpl w:val="F1F85C1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5310FCC"/>
    <w:multiLevelType w:val="hybridMultilevel"/>
    <w:tmpl w:val="5FC68430"/>
    <w:lvl w:ilvl="0" w:tplc="0809000B">
      <w:start w:val="1"/>
      <w:numFmt w:val="bullet"/>
      <w:lvlText w:val=""/>
      <w:lvlJc w:val="left"/>
      <w:pPr>
        <w:ind w:left="1211" w:hanging="360"/>
      </w:pPr>
      <w:rPr>
        <w:rFonts w:ascii="Wingdings" w:hAnsi="Wingdings" w:hint="default"/>
      </w:rPr>
    </w:lvl>
    <w:lvl w:ilvl="1" w:tplc="08090003" w:tentative="1">
      <w:start w:val="1"/>
      <w:numFmt w:val="bullet"/>
      <w:lvlText w:val="o"/>
      <w:lvlJc w:val="left"/>
      <w:pPr>
        <w:ind w:left="2281" w:hanging="360"/>
      </w:pPr>
      <w:rPr>
        <w:rFonts w:ascii="Courier New" w:hAnsi="Courier New" w:cs="Courier New" w:hint="default"/>
      </w:rPr>
    </w:lvl>
    <w:lvl w:ilvl="2" w:tplc="08090005" w:tentative="1">
      <w:start w:val="1"/>
      <w:numFmt w:val="bullet"/>
      <w:lvlText w:val=""/>
      <w:lvlJc w:val="left"/>
      <w:pPr>
        <w:ind w:left="3001" w:hanging="360"/>
      </w:pPr>
      <w:rPr>
        <w:rFonts w:ascii="Wingdings" w:hAnsi="Wingdings" w:hint="default"/>
      </w:rPr>
    </w:lvl>
    <w:lvl w:ilvl="3" w:tplc="08090001" w:tentative="1">
      <w:start w:val="1"/>
      <w:numFmt w:val="bullet"/>
      <w:lvlText w:val=""/>
      <w:lvlJc w:val="left"/>
      <w:pPr>
        <w:ind w:left="3721" w:hanging="360"/>
      </w:pPr>
      <w:rPr>
        <w:rFonts w:ascii="Symbol" w:hAnsi="Symbol" w:hint="default"/>
      </w:rPr>
    </w:lvl>
    <w:lvl w:ilvl="4" w:tplc="08090003" w:tentative="1">
      <w:start w:val="1"/>
      <w:numFmt w:val="bullet"/>
      <w:lvlText w:val="o"/>
      <w:lvlJc w:val="left"/>
      <w:pPr>
        <w:ind w:left="4441" w:hanging="360"/>
      </w:pPr>
      <w:rPr>
        <w:rFonts w:ascii="Courier New" w:hAnsi="Courier New" w:cs="Courier New" w:hint="default"/>
      </w:rPr>
    </w:lvl>
    <w:lvl w:ilvl="5" w:tplc="08090005" w:tentative="1">
      <w:start w:val="1"/>
      <w:numFmt w:val="bullet"/>
      <w:lvlText w:val=""/>
      <w:lvlJc w:val="left"/>
      <w:pPr>
        <w:ind w:left="5161" w:hanging="360"/>
      </w:pPr>
      <w:rPr>
        <w:rFonts w:ascii="Wingdings" w:hAnsi="Wingdings" w:hint="default"/>
      </w:rPr>
    </w:lvl>
    <w:lvl w:ilvl="6" w:tplc="08090001" w:tentative="1">
      <w:start w:val="1"/>
      <w:numFmt w:val="bullet"/>
      <w:lvlText w:val=""/>
      <w:lvlJc w:val="left"/>
      <w:pPr>
        <w:ind w:left="5881" w:hanging="360"/>
      </w:pPr>
      <w:rPr>
        <w:rFonts w:ascii="Symbol" w:hAnsi="Symbol" w:hint="default"/>
      </w:rPr>
    </w:lvl>
    <w:lvl w:ilvl="7" w:tplc="08090003" w:tentative="1">
      <w:start w:val="1"/>
      <w:numFmt w:val="bullet"/>
      <w:lvlText w:val="o"/>
      <w:lvlJc w:val="left"/>
      <w:pPr>
        <w:ind w:left="6601" w:hanging="360"/>
      </w:pPr>
      <w:rPr>
        <w:rFonts w:ascii="Courier New" w:hAnsi="Courier New" w:cs="Courier New" w:hint="default"/>
      </w:rPr>
    </w:lvl>
    <w:lvl w:ilvl="8" w:tplc="08090005" w:tentative="1">
      <w:start w:val="1"/>
      <w:numFmt w:val="bullet"/>
      <w:lvlText w:val=""/>
      <w:lvlJc w:val="left"/>
      <w:pPr>
        <w:ind w:left="7321" w:hanging="360"/>
      </w:pPr>
      <w:rPr>
        <w:rFonts w:ascii="Wingdings" w:hAnsi="Wingdings" w:hint="default"/>
      </w:rPr>
    </w:lvl>
  </w:abstractNum>
  <w:abstractNum w:abstractNumId="6">
    <w:nsid w:val="58881F58"/>
    <w:multiLevelType w:val="hybridMultilevel"/>
    <w:tmpl w:val="69402F9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12108D5"/>
    <w:multiLevelType w:val="multilevel"/>
    <w:tmpl w:val="7BC808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63D7765A"/>
    <w:multiLevelType w:val="hybridMultilevel"/>
    <w:tmpl w:val="410E27C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6A783A29"/>
    <w:multiLevelType w:val="hybridMultilevel"/>
    <w:tmpl w:val="CE06655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11E5BBA"/>
    <w:multiLevelType w:val="multilevel"/>
    <w:tmpl w:val="FECC754C"/>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574" w:hanging="432"/>
      </w:pPr>
      <w:rPr>
        <w:rFonts w:hint="default"/>
      </w:rPr>
    </w:lvl>
    <w:lvl w:ilvl="2">
      <w:start w:val="1"/>
      <w:numFmt w:val="decimal"/>
      <w:lvlText w:val="%1.%2.%3."/>
      <w:lvlJc w:val="left"/>
      <w:pPr>
        <w:ind w:left="1213"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5"/>
  </w:num>
  <w:num w:numId="3">
    <w:abstractNumId w:val="8"/>
  </w:num>
  <w:num w:numId="4">
    <w:abstractNumId w:val="10"/>
  </w:num>
  <w:num w:numId="5">
    <w:abstractNumId w:val="7"/>
  </w:num>
  <w:num w:numId="6">
    <w:abstractNumId w:val="2"/>
  </w:num>
  <w:num w:numId="7">
    <w:abstractNumId w:val="3"/>
  </w:num>
  <w:num w:numId="8">
    <w:abstractNumId w:val="6"/>
  </w:num>
  <w:num w:numId="9">
    <w:abstractNumId w:val="4"/>
  </w:num>
  <w:num w:numId="10">
    <w:abstractNumId w:val="9"/>
  </w:num>
  <w:num w:numId="11">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0" w:nlCheck="1" w:checkStyle="0"/>
  <w:activeWritingStyle w:appName="MSWord" w:lang="en-GB" w:vendorID="64" w:dllVersion="0" w:nlCheck="1" w:checkStyle="0"/>
  <w:activeWritingStyle w:appName="MSWord" w:lang="en-GB" w:vendorID="64" w:dllVersion="6" w:nlCheck="1" w:checkStyle="0"/>
  <w:activeWritingStyle w:appName="MSWord" w:lang="en-US" w:vendorID="64" w:dllVersion="6" w:nlCheck="1" w:checkStyle="0"/>
  <w:activeWritingStyle w:appName="MSWord" w:lang="en-GB" w:vendorID="64" w:dllVersion="131078" w:nlCheck="1" w:checkStyle="1"/>
  <w:activeWritingStyle w:appName="MSWord" w:lang="en-US" w:vendorID="64" w:dllVersion="131078" w:nlCheck="1" w:checkStyle="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Libraries&gt;"/>
  </w:docVars>
  <w:rsids>
    <w:rsidRoot w:val="00B42278"/>
    <w:rsid w:val="00002D79"/>
    <w:rsid w:val="00003D6C"/>
    <w:rsid w:val="0000427F"/>
    <w:rsid w:val="0000587A"/>
    <w:rsid w:val="00005BE9"/>
    <w:rsid w:val="000066E3"/>
    <w:rsid w:val="00011A3F"/>
    <w:rsid w:val="00011FE6"/>
    <w:rsid w:val="000139DE"/>
    <w:rsid w:val="00014DDC"/>
    <w:rsid w:val="000159B4"/>
    <w:rsid w:val="0001695E"/>
    <w:rsid w:val="000205EC"/>
    <w:rsid w:val="0002176D"/>
    <w:rsid w:val="000226B2"/>
    <w:rsid w:val="000244CA"/>
    <w:rsid w:val="000247FA"/>
    <w:rsid w:val="00025DC1"/>
    <w:rsid w:val="00026BC2"/>
    <w:rsid w:val="00027B30"/>
    <w:rsid w:val="00027E65"/>
    <w:rsid w:val="00030629"/>
    <w:rsid w:val="00033EAB"/>
    <w:rsid w:val="000340C5"/>
    <w:rsid w:val="000351F8"/>
    <w:rsid w:val="00037842"/>
    <w:rsid w:val="00037BDE"/>
    <w:rsid w:val="00037F77"/>
    <w:rsid w:val="00040724"/>
    <w:rsid w:val="00041DD4"/>
    <w:rsid w:val="000429CD"/>
    <w:rsid w:val="000434A1"/>
    <w:rsid w:val="0004701E"/>
    <w:rsid w:val="00050300"/>
    <w:rsid w:val="00050366"/>
    <w:rsid w:val="000520B7"/>
    <w:rsid w:val="00053E4C"/>
    <w:rsid w:val="000561FB"/>
    <w:rsid w:val="000606D8"/>
    <w:rsid w:val="00062196"/>
    <w:rsid w:val="00062F4D"/>
    <w:rsid w:val="000655A5"/>
    <w:rsid w:val="00066009"/>
    <w:rsid w:val="00066162"/>
    <w:rsid w:val="00067BEB"/>
    <w:rsid w:val="00067D2E"/>
    <w:rsid w:val="00070012"/>
    <w:rsid w:val="00070F3C"/>
    <w:rsid w:val="00073F47"/>
    <w:rsid w:val="000749BB"/>
    <w:rsid w:val="0007626B"/>
    <w:rsid w:val="000806AF"/>
    <w:rsid w:val="000811A5"/>
    <w:rsid w:val="000829C4"/>
    <w:rsid w:val="00083214"/>
    <w:rsid w:val="00083FA5"/>
    <w:rsid w:val="00085F3E"/>
    <w:rsid w:val="000863FA"/>
    <w:rsid w:val="00090944"/>
    <w:rsid w:val="0009177E"/>
    <w:rsid w:val="0009225E"/>
    <w:rsid w:val="0009261F"/>
    <w:rsid w:val="00094C76"/>
    <w:rsid w:val="00095A75"/>
    <w:rsid w:val="00097C58"/>
    <w:rsid w:val="000A2678"/>
    <w:rsid w:val="000A34A7"/>
    <w:rsid w:val="000A3C42"/>
    <w:rsid w:val="000A3F27"/>
    <w:rsid w:val="000A43CD"/>
    <w:rsid w:val="000B0847"/>
    <w:rsid w:val="000B09A0"/>
    <w:rsid w:val="000B11AD"/>
    <w:rsid w:val="000B2497"/>
    <w:rsid w:val="000B3623"/>
    <w:rsid w:val="000B40B5"/>
    <w:rsid w:val="000B5553"/>
    <w:rsid w:val="000B558B"/>
    <w:rsid w:val="000B57B9"/>
    <w:rsid w:val="000B65F1"/>
    <w:rsid w:val="000B6F8A"/>
    <w:rsid w:val="000C1BF9"/>
    <w:rsid w:val="000C2D75"/>
    <w:rsid w:val="000C46E7"/>
    <w:rsid w:val="000C4947"/>
    <w:rsid w:val="000C611C"/>
    <w:rsid w:val="000C6EAA"/>
    <w:rsid w:val="000C7907"/>
    <w:rsid w:val="000C7D60"/>
    <w:rsid w:val="000D0DBF"/>
    <w:rsid w:val="000D206A"/>
    <w:rsid w:val="000D69F4"/>
    <w:rsid w:val="000E2599"/>
    <w:rsid w:val="000E5199"/>
    <w:rsid w:val="000E6251"/>
    <w:rsid w:val="000F0047"/>
    <w:rsid w:val="000F0B8A"/>
    <w:rsid w:val="000F1F4D"/>
    <w:rsid w:val="000F5223"/>
    <w:rsid w:val="000F56DB"/>
    <w:rsid w:val="000F5FFF"/>
    <w:rsid w:val="000F7D65"/>
    <w:rsid w:val="001017EC"/>
    <w:rsid w:val="00103040"/>
    <w:rsid w:val="00103586"/>
    <w:rsid w:val="00103D39"/>
    <w:rsid w:val="00105677"/>
    <w:rsid w:val="00105AF7"/>
    <w:rsid w:val="00105C02"/>
    <w:rsid w:val="00106631"/>
    <w:rsid w:val="001103DD"/>
    <w:rsid w:val="001105CE"/>
    <w:rsid w:val="00110860"/>
    <w:rsid w:val="0011141F"/>
    <w:rsid w:val="00112123"/>
    <w:rsid w:val="00112203"/>
    <w:rsid w:val="0011411B"/>
    <w:rsid w:val="0011447A"/>
    <w:rsid w:val="0011486F"/>
    <w:rsid w:val="00115770"/>
    <w:rsid w:val="001157AF"/>
    <w:rsid w:val="001170A8"/>
    <w:rsid w:val="001171A6"/>
    <w:rsid w:val="00120CA8"/>
    <w:rsid w:val="00121886"/>
    <w:rsid w:val="00121B90"/>
    <w:rsid w:val="0012219B"/>
    <w:rsid w:val="0012318E"/>
    <w:rsid w:val="00124FF7"/>
    <w:rsid w:val="00126E45"/>
    <w:rsid w:val="00131591"/>
    <w:rsid w:val="00137892"/>
    <w:rsid w:val="001405CA"/>
    <w:rsid w:val="001407C6"/>
    <w:rsid w:val="00141C06"/>
    <w:rsid w:val="001422DD"/>
    <w:rsid w:val="00142919"/>
    <w:rsid w:val="00144671"/>
    <w:rsid w:val="00144F13"/>
    <w:rsid w:val="00145B7C"/>
    <w:rsid w:val="00146B97"/>
    <w:rsid w:val="00146C65"/>
    <w:rsid w:val="00147D56"/>
    <w:rsid w:val="00151A19"/>
    <w:rsid w:val="00152A73"/>
    <w:rsid w:val="00152CC0"/>
    <w:rsid w:val="00153C79"/>
    <w:rsid w:val="00153E41"/>
    <w:rsid w:val="0015634F"/>
    <w:rsid w:val="00156EDA"/>
    <w:rsid w:val="00161665"/>
    <w:rsid w:val="0016260D"/>
    <w:rsid w:val="00163108"/>
    <w:rsid w:val="00163AA6"/>
    <w:rsid w:val="00163CC8"/>
    <w:rsid w:val="00164421"/>
    <w:rsid w:val="00166F64"/>
    <w:rsid w:val="00170FFB"/>
    <w:rsid w:val="00171770"/>
    <w:rsid w:val="00174F54"/>
    <w:rsid w:val="0017679D"/>
    <w:rsid w:val="00177469"/>
    <w:rsid w:val="001775FB"/>
    <w:rsid w:val="001804A6"/>
    <w:rsid w:val="00182AA6"/>
    <w:rsid w:val="00184CF3"/>
    <w:rsid w:val="00185FF3"/>
    <w:rsid w:val="001865DF"/>
    <w:rsid w:val="00187333"/>
    <w:rsid w:val="0018742D"/>
    <w:rsid w:val="0018746F"/>
    <w:rsid w:val="001878FF"/>
    <w:rsid w:val="001914FE"/>
    <w:rsid w:val="00191509"/>
    <w:rsid w:val="0019226B"/>
    <w:rsid w:val="001925CC"/>
    <w:rsid w:val="00193C93"/>
    <w:rsid w:val="00194AA9"/>
    <w:rsid w:val="00196A2B"/>
    <w:rsid w:val="00196EAB"/>
    <w:rsid w:val="0019711C"/>
    <w:rsid w:val="001979F1"/>
    <w:rsid w:val="00197E69"/>
    <w:rsid w:val="001A0A4C"/>
    <w:rsid w:val="001A0F87"/>
    <w:rsid w:val="001A148A"/>
    <w:rsid w:val="001A79B4"/>
    <w:rsid w:val="001B1354"/>
    <w:rsid w:val="001B389C"/>
    <w:rsid w:val="001B7B95"/>
    <w:rsid w:val="001C1CA1"/>
    <w:rsid w:val="001C3C24"/>
    <w:rsid w:val="001C4212"/>
    <w:rsid w:val="001C44B5"/>
    <w:rsid w:val="001C4573"/>
    <w:rsid w:val="001C655D"/>
    <w:rsid w:val="001C66D1"/>
    <w:rsid w:val="001C6780"/>
    <w:rsid w:val="001C6DCF"/>
    <w:rsid w:val="001C762E"/>
    <w:rsid w:val="001D1F3F"/>
    <w:rsid w:val="001D2D64"/>
    <w:rsid w:val="001D3607"/>
    <w:rsid w:val="001D3A03"/>
    <w:rsid w:val="001D3B34"/>
    <w:rsid w:val="001D4596"/>
    <w:rsid w:val="001D48BF"/>
    <w:rsid w:val="001E001B"/>
    <w:rsid w:val="001E06FD"/>
    <w:rsid w:val="001E2441"/>
    <w:rsid w:val="001E3A31"/>
    <w:rsid w:val="001E3E15"/>
    <w:rsid w:val="001E624B"/>
    <w:rsid w:val="001E6633"/>
    <w:rsid w:val="001E781D"/>
    <w:rsid w:val="001F042B"/>
    <w:rsid w:val="001F2B92"/>
    <w:rsid w:val="001F2DF9"/>
    <w:rsid w:val="001F3040"/>
    <w:rsid w:val="001F7947"/>
    <w:rsid w:val="001F7B05"/>
    <w:rsid w:val="001F7EB3"/>
    <w:rsid w:val="002058F3"/>
    <w:rsid w:val="00206281"/>
    <w:rsid w:val="00207B7F"/>
    <w:rsid w:val="00207CF0"/>
    <w:rsid w:val="00207D2F"/>
    <w:rsid w:val="00211A7D"/>
    <w:rsid w:val="00213D8B"/>
    <w:rsid w:val="00213DEC"/>
    <w:rsid w:val="00213F5F"/>
    <w:rsid w:val="00214238"/>
    <w:rsid w:val="00216782"/>
    <w:rsid w:val="002175B8"/>
    <w:rsid w:val="00222F0F"/>
    <w:rsid w:val="00223977"/>
    <w:rsid w:val="00224704"/>
    <w:rsid w:val="0022506B"/>
    <w:rsid w:val="0022713D"/>
    <w:rsid w:val="002305E7"/>
    <w:rsid w:val="0023111D"/>
    <w:rsid w:val="002312E9"/>
    <w:rsid w:val="00231A5F"/>
    <w:rsid w:val="002425B5"/>
    <w:rsid w:val="002449E1"/>
    <w:rsid w:val="00244A2C"/>
    <w:rsid w:val="00244D55"/>
    <w:rsid w:val="00246BA2"/>
    <w:rsid w:val="00246E7F"/>
    <w:rsid w:val="0025086F"/>
    <w:rsid w:val="00250B67"/>
    <w:rsid w:val="00251414"/>
    <w:rsid w:val="00251AC8"/>
    <w:rsid w:val="00253B38"/>
    <w:rsid w:val="00254310"/>
    <w:rsid w:val="002543BB"/>
    <w:rsid w:val="0026313E"/>
    <w:rsid w:val="002636F4"/>
    <w:rsid w:val="002661C1"/>
    <w:rsid w:val="002667EB"/>
    <w:rsid w:val="00266A41"/>
    <w:rsid w:val="00270449"/>
    <w:rsid w:val="0027183F"/>
    <w:rsid w:val="00272056"/>
    <w:rsid w:val="0027340A"/>
    <w:rsid w:val="00274A73"/>
    <w:rsid w:val="00275ABB"/>
    <w:rsid w:val="00276497"/>
    <w:rsid w:val="00277CAB"/>
    <w:rsid w:val="00280108"/>
    <w:rsid w:val="00280F29"/>
    <w:rsid w:val="0028271E"/>
    <w:rsid w:val="00282BA7"/>
    <w:rsid w:val="00283FAA"/>
    <w:rsid w:val="00286AB6"/>
    <w:rsid w:val="0029407E"/>
    <w:rsid w:val="00295533"/>
    <w:rsid w:val="00297417"/>
    <w:rsid w:val="00297FA3"/>
    <w:rsid w:val="002A0309"/>
    <w:rsid w:val="002A09FF"/>
    <w:rsid w:val="002A1F14"/>
    <w:rsid w:val="002A318D"/>
    <w:rsid w:val="002A59BA"/>
    <w:rsid w:val="002A63A4"/>
    <w:rsid w:val="002B05B4"/>
    <w:rsid w:val="002B0833"/>
    <w:rsid w:val="002B11D9"/>
    <w:rsid w:val="002B18E4"/>
    <w:rsid w:val="002B5DC5"/>
    <w:rsid w:val="002B7C59"/>
    <w:rsid w:val="002C546E"/>
    <w:rsid w:val="002C5E98"/>
    <w:rsid w:val="002D3DAE"/>
    <w:rsid w:val="002D6087"/>
    <w:rsid w:val="002D6CC3"/>
    <w:rsid w:val="002E0237"/>
    <w:rsid w:val="002E64B2"/>
    <w:rsid w:val="002E6EC6"/>
    <w:rsid w:val="002F092B"/>
    <w:rsid w:val="002F26BE"/>
    <w:rsid w:val="002F3F6A"/>
    <w:rsid w:val="002F42A2"/>
    <w:rsid w:val="002F430E"/>
    <w:rsid w:val="002F4DBD"/>
    <w:rsid w:val="002F4F43"/>
    <w:rsid w:val="002F5E68"/>
    <w:rsid w:val="002F5EBF"/>
    <w:rsid w:val="002F6714"/>
    <w:rsid w:val="002F73BE"/>
    <w:rsid w:val="002F78CF"/>
    <w:rsid w:val="00300529"/>
    <w:rsid w:val="00300A55"/>
    <w:rsid w:val="00301D75"/>
    <w:rsid w:val="003025F9"/>
    <w:rsid w:val="003031D1"/>
    <w:rsid w:val="0030424C"/>
    <w:rsid w:val="00311293"/>
    <w:rsid w:val="003112D5"/>
    <w:rsid w:val="00311F5A"/>
    <w:rsid w:val="003149D0"/>
    <w:rsid w:val="003164F2"/>
    <w:rsid w:val="00320243"/>
    <w:rsid w:val="00324016"/>
    <w:rsid w:val="00325168"/>
    <w:rsid w:val="00330325"/>
    <w:rsid w:val="00330A36"/>
    <w:rsid w:val="00330E49"/>
    <w:rsid w:val="00330FA9"/>
    <w:rsid w:val="003323B5"/>
    <w:rsid w:val="003326F2"/>
    <w:rsid w:val="003349CB"/>
    <w:rsid w:val="00334F81"/>
    <w:rsid w:val="00337B2A"/>
    <w:rsid w:val="00342C88"/>
    <w:rsid w:val="00342DEE"/>
    <w:rsid w:val="0034507D"/>
    <w:rsid w:val="00346701"/>
    <w:rsid w:val="00346DDE"/>
    <w:rsid w:val="00351013"/>
    <w:rsid w:val="00353DEC"/>
    <w:rsid w:val="00354549"/>
    <w:rsid w:val="00355810"/>
    <w:rsid w:val="003574F3"/>
    <w:rsid w:val="00360BBF"/>
    <w:rsid w:val="00363191"/>
    <w:rsid w:val="00364160"/>
    <w:rsid w:val="003652A5"/>
    <w:rsid w:val="0036634C"/>
    <w:rsid w:val="003666F3"/>
    <w:rsid w:val="00366DBC"/>
    <w:rsid w:val="00371294"/>
    <w:rsid w:val="0037287A"/>
    <w:rsid w:val="00373652"/>
    <w:rsid w:val="00375013"/>
    <w:rsid w:val="0037713E"/>
    <w:rsid w:val="00380334"/>
    <w:rsid w:val="00380874"/>
    <w:rsid w:val="00380903"/>
    <w:rsid w:val="0038249A"/>
    <w:rsid w:val="00383E18"/>
    <w:rsid w:val="00384D5B"/>
    <w:rsid w:val="00385E6B"/>
    <w:rsid w:val="0039071B"/>
    <w:rsid w:val="00391413"/>
    <w:rsid w:val="0039199F"/>
    <w:rsid w:val="003924E1"/>
    <w:rsid w:val="00394CD6"/>
    <w:rsid w:val="00395125"/>
    <w:rsid w:val="00396727"/>
    <w:rsid w:val="0039695C"/>
    <w:rsid w:val="00396A7D"/>
    <w:rsid w:val="00396D95"/>
    <w:rsid w:val="003A002C"/>
    <w:rsid w:val="003A258E"/>
    <w:rsid w:val="003A5AAD"/>
    <w:rsid w:val="003A5E5A"/>
    <w:rsid w:val="003A5F99"/>
    <w:rsid w:val="003A6B76"/>
    <w:rsid w:val="003B0E75"/>
    <w:rsid w:val="003B18C5"/>
    <w:rsid w:val="003B445C"/>
    <w:rsid w:val="003B4A7B"/>
    <w:rsid w:val="003B5508"/>
    <w:rsid w:val="003B70E5"/>
    <w:rsid w:val="003C04BF"/>
    <w:rsid w:val="003C1C19"/>
    <w:rsid w:val="003C44D4"/>
    <w:rsid w:val="003C7754"/>
    <w:rsid w:val="003D0CF3"/>
    <w:rsid w:val="003D1DA6"/>
    <w:rsid w:val="003D3257"/>
    <w:rsid w:val="003D3C73"/>
    <w:rsid w:val="003D4B99"/>
    <w:rsid w:val="003D6D7A"/>
    <w:rsid w:val="003E06E2"/>
    <w:rsid w:val="003E1173"/>
    <w:rsid w:val="003E2314"/>
    <w:rsid w:val="003E481B"/>
    <w:rsid w:val="003E4A3D"/>
    <w:rsid w:val="003E6469"/>
    <w:rsid w:val="003F03C7"/>
    <w:rsid w:val="003F0620"/>
    <w:rsid w:val="003F0933"/>
    <w:rsid w:val="003F10E8"/>
    <w:rsid w:val="003F1FD8"/>
    <w:rsid w:val="003F2E56"/>
    <w:rsid w:val="003F3C38"/>
    <w:rsid w:val="003F6D6C"/>
    <w:rsid w:val="003F6F9A"/>
    <w:rsid w:val="003F7F06"/>
    <w:rsid w:val="00400B90"/>
    <w:rsid w:val="004016D6"/>
    <w:rsid w:val="004019C1"/>
    <w:rsid w:val="0040241C"/>
    <w:rsid w:val="00402B44"/>
    <w:rsid w:val="00403270"/>
    <w:rsid w:val="004042CB"/>
    <w:rsid w:val="0041159C"/>
    <w:rsid w:val="004128A7"/>
    <w:rsid w:val="00412E98"/>
    <w:rsid w:val="00413317"/>
    <w:rsid w:val="004161A8"/>
    <w:rsid w:val="004165B0"/>
    <w:rsid w:val="004168E0"/>
    <w:rsid w:val="00423D96"/>
    <w:rsid w:val="00423DDA"/>
    <w:rsid w:val="004257A2"/>
    <w:rsid w:val="004268E9"/>
    <w:rsid w:val="00426FE6"/>
    <w:rsid w:val="00431820"/>
    <w:rsid w:val="004329B0"/>
    <w:rsid w:val="00432C7A"/>
    <w:rsid w:val="0043429D"/>
    <w:rsid w:val="004356E5"/>
    <w:rsid w:val="0043692A"/>
    <w:rsid w:val="004405B8"/>
    <w:rsid w:val="00440FCC"/>
    <w:rsid w:val="0044189A"/>
    <w:rsid w:val="00444820"/>
    <w:rsid w:val="0044546D"/>
    <w:rsid w:val="00446026"/>
    <w:rsid w:val="00447CB9"/>
    <w:rsid w:val="00450C23"/>
    <w:rsid w:val="004523D9"/>
    <w:rsid w:val="00452786"/>
    <w:rsid w:val="00452921"/>
    <w:rsid w:val="00453B23"/>
    <w:rsid w:val="00453FE4"/>
    <w:rsid w:val="00454BC1"/>
    <w:rsid w:val="00454EA9"/>
    <w:rsid w:val="00454FE8"/>
    <w:rsid w:val="00456241"/>
    <w:rsid w:val="004566BB"/>
    <w:rsid w:val="004568CD"/>
    <w:rsid w:val="004577E3"/>
    <w:rsid w:val="00457C63"/>
    <w:rsid w:val="00457D7B"/>
    <w:rsid w:val="00457DF4"/>
    <w:rsid w:val="0046079D"/>
    <w:rsid w:val="0046722C"/>
    <w:rsid w:val="00467DAB"/>
    <w:rsid w:val="004701FD"/>
    <w:rsid w:val="00470F6F"/>
    <w:rsid w:val="00473C01"/>
    <w:rsid w:val="004741D5"/>
    <w:rsid w:val="0047495D"/>
    <w:rsid w:val="00474E65"/>
    <w:rsid w:val="00474FD3"/>
    <w:rsid w:val="0047708A"/>
    <w:rsid w:val="00477402"/>
    <w:rsid w:val="00477571"/>
    <w:rsid w:val="00481C33"/>
    <w:rsid w:val="004821B1"/>
    <w:rsid w:val="00482BA9"/>
    <w:rsid w:val="00483138"/>
    <w:rsid w:val="0049218A"/>
    <w:rsid w:val="00492327"/>
    <w:rsid w:val="004928E3"/>
    <w:rsid w:val="004971AD"/>
    <w:rsid w:val="004A347F"/>
    <w:rsid w:val="004B15A9"/>
    <w:rsid w:val="004B1BE6"/>
    <w:rsid w:val="004B684C"/>
    <w:rsid w:val="004B6884"/>
    <w:rsid w:val="004C25ED"/>
    <w:rsid w:val="004C2FAB"/>
    <w:rsid w:val="004C38D4"/>
    <w:rsid w:val="004C5226"/>
    <w:rsid w:val="004C6A53"/>
    <w:rsid w:val="004D0224"/>
    <w:rsid w:val="004D1077"/>
    <w:rsid w:val="004D265F"/>
    <w:rsid w:val="004D2757"/>
    <w:rsid w:val="004D6BDB"/>
    <w:rsid w:val="004E0234"/>
    <w:rsid w:val="004E1574"/>
    <w:rsid w:val="004E2C4B"/>
    <w:rsid w:val="004E4151"/>
    <w:rsid w:val="004E5AE3"/>
    <w:rsid w:val="004F11C1"/>
    <w:rsid w:val="004F27AB"/>
    <w:rsid w:val="004F2BE6"/>
    <w:rsid w:val="004F3884"/>
    <w:rsid w:val="004F7F24"/>
    <w:rsid w:val="00502B20"/>
    <w:rsid w:val="00504411"/>
    <w:rsid w:val="00505558"/>
    <w:rsid w:val="00506F91"/>
    <w:rsid w:val="00511017"/>
    <w:rsid w:val="00513671"/>
    <w:rsid w:val="00514FCE"/>
    <w:rsid w:val="00516BB7"/>
    <w:rsid w:val="00516CF2"/>
    <w:rsid w:val="005202F3"/>
    <w:rsid w:val="00520C34"/>
    <w:rsid w:val="005221A7"/>
    <w:rsid w:val="0052333D"/>
    <w:rsid w:val="00525245"/>
    <w:rsid w:val="00525B35"/>
    <w:rsid w:val="00526629"/>
    <w:rsid w:val="0053384C"/>
    <w:rsid w:val="00534814"/>
    <w:rsid w:val="00535370"/>
    <w:rsid w:val="00535568"/>
    <w:rsid w:val="0053594A"/>
    <w:rsid w:val="00537FA7"/>
    <w:rsid w:val="00540597"/>
    <w:rsid w:val="005414D6"/>
    <w:rsid w:val="005422BA"/>
    <w:rsid w:val="005435A7"/>
    <w:rsid w:val="005435B9"/>
    <w:rsid w:val="00544847"/>
    <w:rsid w:val="00544B1D"/>
    <w:rsid w:val="005454A0"/>
    <w:rsid w:val="005508E1"/>
    <w:rsid w:val="00550CA1"/>
    <w:rsid w:val="00552584"/>
    <w:rsid w:val="005532F2"/>
    <w:rsid w:val="00556F87"/>
    <w:rsid w:val="0055782A"/>
    <w:rsid w:val="00561B41"/>
    <w:rsid w:val="00562A0E"/>
    <w:rsid w:val="00562D5D"/>
    <w:rsid w:val="00564209"/>
    <w:rsid w:val="00566E3A"/>
    <w:rsid w:val="00567C62"/>
    <w:rsid w:val="0057255D"/>
    <w:rsid w:val="00572F85"/>
    <w:rsid w:val="00573B6C"/>
    <w:rsid w:val="00574111"/>
    <w:rsid w:val="00575181"/>
    <w:rsid w:val="00575DF9"/>
    <w:rsid w:val="005771E8"/>
    <w:rsid w:val="005811F5"/>
    <w:rsid w:val="00581EF2"/>
    <w:rsid w:val="00585AAA"/>
    <w:rsid w:val="00587147"/>
    <w:rsid w:val="005900F8"/>
    <w:rsid w:val="0059096C"/>
    <w:rsid w:val="005909C6"/>
    <w:rsid w:val="00592191"/>
    <w:rsid w:val="00592921"/>
    <w:rsid w:val="00594436"/>
    <w:rsid w:val="0059447D"/>
    <w:rsid w:val="00597439"/>
    <w:rsid w:val="005A2023"/>
    <w:rsid w:val="005A378D"/>
    <w:rsid w:val="005A49A3"/>
    <w:rsid w:val="005A56FF"/>
    <w:rsid w:val="005A7DB9"/>
    <w:rsid w:val="005B1F1F"/>
    <w:rsid w:val="005B2820"/>
    <w:rsid w:val="005B31B1"/>
    <w:rsid w:val="005B650C"/>
    <w:rsid w:val="005B658D"/>
    <w:rsid w:val="005C2A29"/>
    <w:rsid w:val="005C2B34"/>
    <w:rsid w:val="005C2BF2"/>
    <w:rsid w:val="005C38D3"/>
    <w:rsid w:val="005C69F2"/>
    <w:rsid w:val="005C6C8B"/>
    <w:rsid w:val="005C6D08"/>
    <w:rsid w:val="005C7544"/>
    <w:rsid w:val="005C76F5"/>
    <w:rsid w:val="005D00F2"/>
    <w:rsid w:val="005D2A2D"/>
    <w:rsid w:val="005D368F"/>
    <w:rsid w:val="005D4266"/>
    <w:rsid w:val="005D4A1C"/>
    <w:rsid w:val="005D4DB0"/>
    <w:rsid w:val="005D79F7"/>
    <w:rsid w:val="005D7B72"/>
    <w:rsid w:val="005E05D8"/>
    <w:rsid w:val="005E7577"/>
    <w:rsid w:val="005F2F84"/>
    <w:rsid w:val="005F36B0"/>
    <w:rsid w:val="005F43D1"/>
    <w:rsid w:val="005F6D93"/>
    <w:rsid w:val="006006AA"/>
    <w:rsid w:val="0060143E"/>
    <w:rsid w:val="00605B44"/>
    <w:rsid w:val="00606B14"/>
    <w:rsid w:val="00606C65"/>
    <w:rsid w:val="00607014"/>
    <w:rsid w:val="00607657"/>
    <w:rsid w:val="00607930"/>
    <w:rsid w:val="00607A99"/>
    <w:rsid w:val="00607B4D"/>
    <w:rsid w:val="00610530"/>
    <w:rsid w:val="006112AE"/>
    <w:rsid w:val="006129C1"/>
    <w:rsid w:val="00612A97"/>
    <w:rsid w:val="00613DE7"/>
    <w:rsid w:val="00614104"/>
    <w:rsid w:val="00617872"/>
    <w:rsid w:val="00617F3D"/>
    <w:rsid w:val="00620625"/>
    <w:rsid w:val="00620988"/>
    <w:rsid w:val="00620BC9"/>
    <w:rsid w:val="00620DBE"/>
    <w:rsid w:val="00622A46"/>
    <w:rsid w:val="00622C16"/>
    <w:rsid w:val="0062417C"/>
    <w:rsid w:val="006246C4"/>
    <w:rsid w:val="00624A50"/>
    <w:rsid w:val="0062513D"/>
    <w:rsid w:val="006273C2"/>
    <w:rsid w:val="00627908"/>
    <w:rsid w:val="00633402"/>
    <w:rsid w:val="0063566B"/>
    <w:rsid w:val="00635992"/>
    <w:rsid w:val="006360F5"/>
    <w:rsid w:val="00636E1B"/>
    <w:rsid w:val="00636F8B"/>
    <w:rsid w:val="00640304"/>
    <w:rsid w:val="0064062F"/>
    <w:rsid w:val="00640940"/>
    <w:rsid w:val="00642193"/>
    <w:rsid w:val="00642390"/>
    <w:rsid w:val="00643567"/>
    <w:rsid w:val="00650E05"/>
    <w:rsid w:val="0065219E"/>
    <w:rsid w:val="00652C33"/>
    <w:rsid w:val="00653ED5"/>
    <w:rsid w:val="006540C6"/>
    <w:rsid w:val="006556FE"/>
    <w:rsid w:val="00657CF5"/>
    <w:rsid w:val="00660101"/>
    <w:rsid w:val="00661620"/>
    <w:rsid w:val="0066194E"/>
    <w:rsid w:val="00662C27"/>
    <w:rsid w:val="00664CD3"/>
    <w:rsid w:val="00665804"/>
    <w:rsid w:val="00667057"/>
    <w:rsid w:val="00673385"/>
    <w:rsid w:val="00673A82"/>
    <w:rsid w:val="00674942"/>
    <w:rsid w:val="00674A54"/>
    <w:rsid w:val="00675A4F"/>
    <w:rsid w:val="00675B6E"/>
    <w:rsid w:val="00675DD9"/>
    <w:rsid w:val="0067792E"/>
    <w:rsid w:val="00681ED5"/>
    <w:rsid w:val="00683229"/>
    <w:rsid w:val="006858F9"/>
    <w:rsid w:val="00696684"/>
    <w:rsid w:val="006A0D49"/>
    <w:rsid w:val="006A46A3"/>
    <w:rsid w:val="006A4F5F"/>
    <w:rsid w:val="006A5863"/>
    <w:rsid w:val="006A769A"/>
    <w:rsid w:val="006A7784"/>
    <w:rsid w:val="006B5F6C"/>
    <w:rsid w:val="006B665F"/>
    <w:rsid w:val="006B68DD"/>
    <w:rsid w:val="006B6996"/>
    <w:rsid w:val="006C13CF"/>
    <w:rsid w:val="006C18A6"/>
    <w:rsid w:val="006C18C5"/>
    <w:rsid w:val="006C3DB7"/>
    <w:rsid w:val="006C5949"/>
    <w:rsid w:val="006C6915"/>
    <w:rsid w:val="006C6B19"/>
    <w:rsid w:val="006C7CE3"/>
    <w:rsid w:val="006D17F9"/>
    <w:rsid w:val="006D2469"/>
    <w:rsid w:val="006D30FD"/>
    <w:rsid w:val="006D675E"/>
    <w:rsid w:val="006D7736"/>
    <w:rsid w:val="006D77CB"/>
    <w:rsid w:val="006E0F9E"/>
    <w:rsid w:val="006E43A4"/>
    <w:rsid w:val="006E6806"/>
    <w:rsid w:val="006E6BE7"/>
    <w:rsid w:val="006F063C"/>
    <w:rsid w:val="006F12D5"/>
    <w:rsid w:val="006F2FA7"/>
    <w:rsid w:val="006F596A"/>
    <w:rsid w:val="00700C41"/>
    <w:rsid w:val="00701628"/>
    <w:rsid w:val="0070328F"/>
    <w:rsid w:val="00703D91"/>
    <w:rsid w:val="007057F4"/>
    <w:rsid w:val="00706876"/>
    <w:rsid w:val="0071084A"/>
    <w:rsid w:val="007108E1"/>
    <w:rsid w:val="00710B35"/>
    <w:rsid w:val="0071129A"/>
    <w:rsid w:val="00712832"/>
    <w:rsid w:val="00712EE8"/>
    <w:rsid w:val="00714747"/>
    <w:rsid w:val="00714EC7"/>
    <w:rsid w:val="007209F9"/>
    <w:rsid w:val="0072103A"/>
    <w:rsid w:val="007210F7"/>
    <w:rsid w:val="007254CC"/>
    <w:rsid w:val="00726A5D"/>
    <w:rsid w:val="00726E44"/>
    <w:rsid w:val="00731FB7"/>
    <w:rsid w:val="00732E3A"/>
    <w:rsid w:val="00732F5A"/>
    <w:rsid w:val="007348DE"/>
    <w:rsid w:val="00737DFE"/>
    <w:rsid w:val="00740A37"/>
    <w:rsid w:val="00741226"/>
    <w:rsid w:val="007424E8"/>
    <w:rsid w:val="00743855"/>
    <w:rsid w:val="00747DD2"/>
    <w:rsid w:val="0075394D"/>
    <w:rsid w:val="00754373"/>
    <w:rsid w:val="00755B64"/>
    <w:rsid w:val="007560CB"/>
    <w:rsid w:val="00762060"/>
    <w:rsid w:val="007628FF"/>
    <w:rsid w:val="0076443B"/>
    <w:rsid w:val="00766503"/>
    <w:rsid w:val="00766639"/>
    <w:rsid w:val="00766BF7"/>
    <w:rsid w:val="00766CF1"/>
    <w:rsid w:val="0077022C"/>
    <w:rsid w:val="007721FB"/>
    <w:rsid w:val="007734F9"/>
    <w:rsid w:val="0077593C"/>
    <w:rsid w:val="00780B9F"/>
    <w:rsid w:val="007832D6"/>
    <w:rsid w:val="00783A82"/>
    <w:rsid w:val="00790545"/>
    <w:rsid w:val="00792BA7"/>
    <w:rsid w:val="00794639"/>
    <w:rsid w:val="00797CE5"/>
    <w:rsid w:val="007A2118"/>
    <w:rsid w:val="007A3F2E"/>
    <w:rsid w:val="007A4349"/>
    <w:rsid w:val="007A74EA"/>
    <w:rsid w:val="007B21DC"/>
    <w:rsid w:val="007B22A0"/>
    <w:rsid w:val="007B426B"/>
    <w:rsid w:val="007B53D5"/>
    <w:rsid w:val="007B5582"/>
    <w:rsid w:val="007B793C"/>
    <w:rsid w:val="007C0965"/>
    <w:rsid w:val="007C1FF8"/>
    <w:rsid w:val="007C2DE1"/>
    <w:rsid w:val="007C4B19"/>
    <w:rsid w:val="007D0BEC"/>
    <w:rsid w:val="007D1405"/>
    <w:rsid w:val="007D38D4"/>
    <w:rsid w:val="007D4FB5"/>
    <w:rsid w:val="007D5D5F"/>
    <w:rsid w:val="007D7004"/>
    <w:rsid w:val="007D7DEC"/>
    <w:rsid w:val="007E5314"/>
    <w:rsid w:val="007E57C6"/>
    <w:rsid w:val="007E5C74"/>
    <w:rsid w:val="007E701C"/>
    <w:rsid w:val="007F1353"/>
    <w:rsid w:val="007F2181"/>
    <w:rsid w:val="007F2791"/>
    <w:rsid w:val="007F4298"/>
    <w:rsid w:val="007F46AF"/>
    <w:rsid w:val="007F5E01"/>
    <w:rsid w:val="007F78CE"/>
    <w:rsid w:val="007F7AA0"/>
    <w:rsid w:val="0080302B"/>
    <w:rsid w:val="00806D44"/>
    <w:rsid w:val="00807647"/>
    <w:rsid w:val="0080772A"/>
    <w:rsid w:val="00807D98"/>
    <w:rsid w:val="00810648"/>
    <w:rsid w:val="00810D68"/>
    <w:rsid w:val="00811860"/>
    <w:rsid w:val="00812C4A"/>
    <w:rsid w:val="00812F7B"/>
    <w:rsid w:val="00813224"/>
    <w:rsid w:val="00813238"/>
    <w:rsid w:val="008145DA"/>
    <w:rsid w:val="00820E7E"/>
    <w:rsid w:val="00820F8D"/>
    <w:rsid w:val="008213A1"/>
    <w:rsid w:val="008238A6"/>
    <w:rsid w:val="00825812"/>
    <w:rsid w:val="00826727"/>
    <w:rsid w:val="008275F4"/>
    <w:rsid w:val="008319EA"/>
    <w:rsid w:val="0083245B"/>
    <w:rsid w:val="00834FD0"/>
    <w:rsid w:val="0083534B"/>
    <w:rsid w:val="00836209"/>
    <w:rsid w:val="0083698D"/>
    <w:rsid w:val="00836D74"/>
    <w:rsid w:val="008403F1"/>
    <w:rsid w:val="008418CD"/>
    <w:rsid w:val="008421A0"/>
    <w:rsid w:val="00850454"/>
    <w:rsid w:val="00851EDB"/>
    <w:rsid w:val="00853A20"/>
    <w:rsid w:val="00854084"/>
    <w:rsid w:val="00854556"/>
    <w:rsid w:val="00855BA1"/>
    <w:rsid w:val="0085712C"/>
    <w:rsid w:val="0086155D"/>
    <w:rsid w:val="0086331B"/>
    <w:rsid w:val="00864753"/>
    <w:rsid w:val="00864DA4"/>
    <w:rsid w:val="008659FC"/>
    <w:rsid w:val="00867396"/>
    <w:rsid w:val="008674C0"/>
    <w:rsid w:val="00875D60"/>
    <w:rsid w:val="00876669"/>
    <w:rsid w:val="0087770B"/>
    <w:rsid w:val="0088094F"/>
    <w:rsid w:val="008819AA"/>
    <w:rsid w:val="00881A6E"/>
    <w:rsid w:val="00882A3A"/>
    <w:rsid w:val="00882F72"/>
    <w:rsid w:val="0088319D"/>
    <w:rsid w:val="008852ED"/>
    <w:rsid w:val="00890465"/>
    <w:rsid w:val="00890939"/>
    <w:rsid w:val="0089168D"/>
    <w:rsid w:val="00892C29"/>
    <w:rsid w:val="008965D6"/>
    <w:rsid w:val="00897C84"/>
    <w:rsid w:val="008A0616"/>
    <w:rsid w:val="008A09DF"/>
    <w:rsid w:val="008A2BA6"/>
    <w:rsid w:val="008A3524"/>
    <w:rsid w:val="008A3742"/>
    <w:rsid w:val="008A5965"/>
    <w:rsid w:val="008A5A1E"/>
    <w:rsid w:val="008A619D"/>
    <w:rsid w:val="008B00B1"/>
    <w:rsid w:val="008B03F3"/>
    <w:rsid w:val="008B2F5B"/>
    <w:rsid w:val="008B5B95"/>
    <w:rsid w:val="008B6319"/>
    <w:rsid w:val="008B77CB"/>
    <w:rsid w:val="008B78DE"/>
    <w:rsid w:val="008C0AA0"/>
    <w:rsid w:val="008C178C"/>
    <w:rsid w:val="008C20A8"/>
    <w:rsid w:val="008C282D"/>
    <w:rsid w:val="008C2EE7"/>
    <w:rsid w:val="008C707F"/>
    <w:rsid w:val="008C7C0D"/>
    <w:rsid w:val="008D0BD9"/>
    <w:rsid w:val="008D136D"/>
    <w:rsid w:val="008D2571"/>
    <w:rsid w:val="008D367A"/>
    <w:rsid w:val="008D4E0F"/>
    <w:rsid w:val="008D6D7D"/>
    <w:rsid w:val="008D76A2"/>
    <w:rsid w:val="008E4074"/>
    <w:rsid w:val="008E5037"/>
    <w:rsid w:val="008E65BB"/>
    <w:rsid w:val="008E6A53"/>
    <w:rsid w:val="008E6F45"/>
    <w:rsid w:val="008E706C"/>
    <w:rsid w:val="008F1D67"/>
    <w:rsid w:val="008F26F4"/>
    <w:rsid w:val="008F300F"/>
    <w:rsid w:val="008F58B2"/>
    <w:rsid w:val="008F64C2"/>
    <w:rsid w:val="008F6A09"/>
    <w:rsid w:val="00900574"/>
    <w:rsid w:val="00900709"/>
    <w:rsid w:val="009009AC"/>
    <w:rsid w:val="009061FA"/>
    <w:rsid w:val="009100B1"/>
    <w:rsid w:val="00910E7C"/>
    <w:rsid w:val="009152C0"/>
    <w:rsid w:val="00915E03"/>
    <w:rsid w:val="00922242"/>
    <w:rsid w:val="009233B7"/>
    <w:rsid w:val="00924CD9"/>
    <w:rsid w:val="009320A5"/>
    <w:rsid w:val="00936AD9"/>
    <w:rsid w:val="00936DD9"/>
    <w:rsid w:val="00937B0B"/>
    <w:rsid w:val="00940BAB"/>
    <w:rsid w:val="00940F28"/>
    <w:rsid w:val="00941691"/>
    <w:rsid w:val="00942B4F"/>
    <w:rsid w:val="00942CA2"/>
    <w:rsid w:val="009439DA"/>
    <w:rsid w:val="00944896"/>
    <w:rsid w:val="00945A9D"/>
    <w:rsid w:val="00946A2E"/>
    <w:rsid w:val="00947348"/>
    <w:rsid w:val="00954700"/>
    <w:rsid w:val="00956F6D"/>
    <w:rsid w:val="00957175"/>
    <w:rsid w:val="00961950"/>
    <w:rsid w:val="00963C9F"/>
    <w:rsid w:val="00963EC1"/>
    <w:rsid w:val="009644DD"/>
    <w:rsid w:val="0096531B"/>
    <w:rsid w:val="00970AF9"/>
    <w:rsid w:val="00973857"/>
    <w:rsid w:val="00975F42"/>
    <w:rsid w:val="009771B3"/>
    <w:rsid w:val="00977511"/>
    <w:rsid w:val="0098025C"/>
    <w:rsid w:val="00980BB2"/>
    <w:rsid w:val="009813C6"/>
    <w:rsid w:val="00981AD0"/>
    <w:rsid w:val="0098239E"/>
    <w:rsid w:val="00984F60"/>
    <w:rsid w:val="00986726"/>
    <w:rsid w:val="00986B15"/>
    <w:rsid w:val="0099103B"/>
    <w:rsid w:val="00992240"/>
    <w:rsid w:val="009942F0"/>
    <w:rsid w:val="0099494C"/>
    <w:rsid w:val="009A1F10"/>
    <w:rsid w:val="009A3D08"/>
    <w:rsid w:val="009A3ECA"/>
    <w:rsid w:val="009A3F69"/>
    <w:rsid w:val="009A4637"/>
    <w:rsid w:val="009A4727"/>
    <w:rsid w:val="009A5499"/>
    <w:rsid w:val="009A6F35"/>
    <w:rsid w:val="009B249D"/>
    <w:rsid w:val="009B55F0"/>
    <w:rsid w:val="009B5CF8"/>
    <w:rsid w:val="009C1A63"/>
    <w:rsid w:val="009C1BB9"/>
    <w:rsid w:val="009C4186"/>
    <w:rsid w:val="009C5C5D"/>
    <w:rsid w:val="009D01FD"/>
    <w:rsid w:val="009D09D8"/>
    <w:rsid w:val="009D0EAC"/>
    <w:rsid w:val="009D1629"/>
    <w:rsid w:val="009D35E7"/>
    <w:rsid w:val="009D574C"/>
    <w:rsid w:val="009D774F"/>
    <w:rsid w:val="009E0F11"/>
    <w:rsid w:val="009E2FB0"/>
    <w:rsid w:val="009E3A52"/>
    <w:rsid w:val="009E4E48"/>
    <w:rsid w:val="009E575B"/>
    <w:rsid w:val="009F454E"/>
    <w:rsid w:val="009F47E8"/>
    <w:rsid w:val="009F51B4"/>
    <w:rsid w:val="009F573E"/>
    <w:rsid w:val="009F7390"/>
    <w:rsid w:val="00A01483"/>
    <w:rsid w:val="00A01D10"/>
    <w:rsid w:val="00A02132"/>
    <w:rsid w:val="00A10EDB"/>
    <w:rsid w:val="00A11894"/>
    <w:rsid w:val="00A11F00"/>
    <w:rsid w:val="00A12DB4"/>
    <w:rsid w:val="00A13B0A"/>
    <w:rsid w:val="00A14F37"/>
    <w:rsid w:val="00A158B9"/>
    <w:rsid w:val="00A1711B"/>
    <w:rsid w:val="00A174E2"/>
    <w:rsid w:val="00A176CF"/>
    <w:rsid w:val="00A213F0"/>
    <w:rsid w:val="00A23DF6"/>
    <w:rsid w:val="00A2616E"/>
    <w:rsid w:val="00A276B4"/>
    <w:rsid w:val="00A32684"/>
    <w:rsid w:val="00A32825"/>
    <w:rsid w:val="00A37E9B"/>
    <w:rsid w:val="00A42ECB"/>
    <w:rsid w:val="00A43F50"/>
    <w:rsid w:val="00A44484"/>
    <w:rsid w:val="00A5017E"/>
    <w:rsid w:val="00A5046E"/>
    <w:rsid w:val="00A51095"/>
    <w:rsid w:val="00A51E80"/>
    <w:rsid w:val="00A559B3"/>
    <w:rsid w:val="00A6010D"/>
    <w:rsid w:val="00A6172B"/>
    <w:rsid w:val="00A61DE7"/>
    <w:rsid w:val="00A64428"/>
    <w:rsid w:val="00A67052"/>
    <w:rsid w:val="00A67C87"/>
    <w:rsid w:val="00A72581"/>
    <w:rsid w:val="00A754F4"/>
    <w:rsid w:val="00A75F5A"/>
    <w:rsid w:val="00A75FF4"/>
    <w:rsid w:val="00A77259"/>
    <w:rsid w:val="00A80854"/>
    <w:rsid w:val="00A8363E"/>
    <w:rsid w:val="00A83CA3"/>
    <w:rsid w:val="00A868BC"/>
    <w:rsid w:val="00A91589"/>
    <w:rsid w:val="00A93401"/>
    <w:rsid w:val="00A93863"/>
    <w:rsid w:val="00A97605"/>
    <w:rsid w:val="00AA01D8"/>
    <w:rsid w:val="00AA0685"/>
    <w:rsid w:val="00AA151D"/>
    <w:rsid w:val="00AA48A7"/>
    <w:rsid w:val="00AA51F0"/>
    <w:rsid w:val="00AA6CE2"/>
    <w:rsid w:val="00AA7CC5"/>
    <w:rsid w:val="00AB0A8E"/>
    <w:rsid w:val="00AB290E"/>
    <w:rsid w:val="00AB4047"/>
    <w:rsid w:val="00AB4212"/>
    <w:rsid w:val="00AB4F83"/>
    <w:rsid w:val="00AC0F9B"/>
    <w:rsid w:val="00AC1A14"/>
    <w:rsid w:val="00AC32BB"/>
    <w:rsid w:val="00AC4CA1"/>
    <w:rsid w:val="00AC5D05"/>
    <w:rsid w:val="00AC7B07"/>
    <w:rsid w:val="00AD2697"/>
    <w:rsid w:val="00AD5E09"/>
    <w:rsid w:val="00AD756B"/>
    <w:rsid w:val="00AE0305"/>
    <w:rsid w:val="00AE18C6"/>
    <w:rsid w:val="00AE34CB"/>
    <w:rsid w:val="00AE699F"/>
    <w:rsid w:val="00AE7016"/>
    <w:rsid w:val="00AE7D72"/>
    <w:rsid w:val="00AF543C"/>
    <w:rsid w:val="00AF5A7B"/>
    <w:rsid w:val="00AF7CE8"/>
    <w:rsid w:val="00AF7ED9"/>
    <w:rsid w:val="00B01FCB"/>
    <w:rsid w:val="00B027AA"/>
    <w:rsid w:val="00B0386D"/>
    <w:rsid w:val="00B04356"/>
    <w:rsid w:val="00B0569B"/>
    <w:rsid w:val="00B064FA"/>
    <w:rsid w:val="00B069A3"/>
    <w:rsid w:val="00B10167"/>
    <w:rsid w:val="00B10C2D"/>
    <w:rsid w:val="00B119F3"/>
    <w:rsid w:val="00B11CB9"/>
    <w:rsid w:val="00B12EEB"/>
    <w:rsid w:val="00B159DF"/>
    <w:rsid w:val="00B15EA0"/>
    <w:rsid w:val="00B15EF0"/>
    <w:rsid w:val="00B17737"/>
    <w:rsid w:val="00B217AE"/>
    <w:rsid w:val="00B22D16"/>
    <w:rsid w:val="00B22D9C"/>
    <w:rsid w:val="00B23102"/>
    <w:rsid w:val="00B270F0"/>
    <w:rsid w:val="00B27B18"/>
    <w:rsid w:val="00B27F7D"/>
    <w:rsid w:val="00B32363"/>
    <w:rsid w:val="00B33643"/>
    <w:rsid w:val="00B34316"/>
    <w:rsid w:val="00B35DB3"/>
    <w:rsid w:val="00B37671"/>
    <w:rsid w:val="00B408F4"/>
    <w:rsid w:val="00B40FDE"/>
    <w:rsid w:val="00B41F7E"/>
    <w:rsid w:val="00B42278"/>
    <w:rsid w:val="00B42F1A"/>
    <w:rsid w:val="00B4490E"/>
    <w:rsid w:val="00B452D9"/>
    <w:rsid w:val="00B45467"/>
    <w:rsid w:val="00B4586B"/>
    <w:rsid w:val="00B46D69"/>
    <w:rsid w:val="00B46E0E"/>
    <w:rsid w:val="00B47558"/>
    <w:rsid w:val="00B52499"/>
    <w:rsid w:val="00B52972"/>
    <w:rsid w:val="00B52E52"/>
    <w:rsid w:val="00B541DF"/>
    <w:rsid w:val="00B5777C"/>
    <w:rsid w:val="00B60D8F"/>
    <w:rsid w:val="00B6276D"/>
    <w:rsid w:val="00B63A2F"/>
    <w:rsid w:val="00B64CB8"/>
    <w:rsid w:val="00B665D2"/>
    <w:rsid w:val="00B667C2"/>
    <w:rsid w:val="00B67FC1"/>
    <w:rsid w:val="00B7098F"/>
    <w:rsid w:val="00B719FF"/>
    <w:rsid w:val="00B7720C"/>
    <w:rsid w:val="00B77250"/>
    <w:rsid w:val="00B77DFB"/>
    <w:rsid w:val="00B8096B"/>
    <w:rsid w:val="00B81791"/>
    <w:rsid w:val="00B82042"/>
    <w:rsid w:val="00B84D8E"/>
    <w:rsid w:val="00B859C0"/>
    <w:rsid w:val="00B87375"/>
    <w:rsid w:val="00B8739C"/>
    <w:rsid w:val="00B879C5"/>
    <w:rsid w:val="00B916F8"/>
    <w:rsid w:val="00B94577"/>
    <w:rsid w:val="00B9477F"/>
    <w:rsid w:val="00B96E8C"/>
    <w:rsid w:val="00BA0563"/>
    <w:rsid w:val="00BA0802"/>
    <w:rsid w:val="00BA1380"/>
    <w:rsid w:val="00BA1467"/>
    <w:rsid w:val="00BA39FC"/>
    <w:rsid w:val="00BA453B"/>
    <w:rsid w:val="00BA6441"/>
    <w:rsid w:val="00BA6862"/>
    <w:rsid w:val="00BA6DD1"/>
    <w:rsid w:val="00BB061A"/>
    <w:rsid w:val="00BB2B62"/>
    <w:rsid w:val="00BB3150"/>
    <w:rsid w:val="00BB3276"/>
    <w:rsid w:val="00BC1C77"/>
    <w:rsid w:val="00BC2CCD"/>
    <w:rsid w:val="00BC31EE"/>
    <w:rsid w:val="00BC5C18"/>
    <w:rsid w:val="00BC5CD3"/>
    <w:rsid w:val="00BC6EE7"/>
    <w:rsid w:val="00BD098E"/>
    <w:rsid w:val="00BD2A96"/>
    <w:rsid w:val="00BD3900"/>
    <w:rsid w:val="00BD3D3D"/>
    <w:rsid w:val="00BD65DF"/>
    <w:rsid w:val="00BD79B9"/>
    <w:rsid w:val="00BE123B"/>
    <w:rsid w:val="00BE33AE"/>
    <w:rsid w:val="00BE3BC0"/>
    <w:rsid w:val="00BE3F6B"/>
    <w:rsid w:val="00BE494F"/>
    <w:rsid w:val="00BE4B40"/>
    <w:rsid w:val="00BE59D5"/>
    <w:rsid w:val="00BF1BAC"/>
    <w:rsid w:val="00BF29D5"/>
    <w:rsid w:val="00BF47E8"/>
    <w:rsid w:val="00BF7A0A"/>
    <w:rsid w:val="00C0442A"/>
    <w:rsid w:val="00C0461E"/>
    <w:rsid w:val="00C05CD0"/>
    <w:rsid w:val="00C07939"/>
    <w:rsid w:val="00C11760"/>
    <w:rsid w:val="00C133F2"/>
    <w:rsid w:val="00C13D7A"/>
    <w:rsid w:val="00C16246"/>
    <w:rsid w:val="00C16A92"/>
    <w:rsid w:val="00C217AF"/>
    <w:rsid w:val="00C22E0D"/>
    <w:rsid w:val="00C23D40"/>
    <w:rsid w:val="00C2424F"/>
    <w:rsid w:val="00C24376"/>
    <w:rsid w:val="00C255E1"/>
    <w:rsid w:val="00C2730C"/>
    <w:rsid w:val="00C31A69"/>
    <w:rsid w:val="00C31C95"/>
    <w:rsid w:val="00C32875"/>
    <w:rsid w:val="00C33377"/>
    <w:rsid w:val="00C34706"/>
    <w:rsid w:val="00C360DC"/>
    <w:rsid w:val="00C366B9"/>
    <w:rsid w:val="00C37364"/>
    <w:rsid w:val="00C37663"/>
    <w:rsid w:val="00C37CAD"/>
    <w:rsid w:val="00C4026D"/>
    <w:rsid w:val="00C40C09"/>
    <w:rsid w:val="00C412A7"/>
    <w:rsid w:val="00C41479"/>
    <w:rsid w:val="00C42724"/>
    <w:rsid w:val="00C43536"/>
    <w:rsid w:val="00C467C6"/>
    <w:rsid w:val="00C47D4A"/>
    <w:rsid w:val="00C508F8"/>
    <w:rsid w:val="00C50EC1"/>
    <w:rsid w:val="00C510D5"/>
    <w:rsid w:val="00C52F9D"/>
    <w:rsid w:val="00C538A8"/>
    <w:rsid w:val="00C55533"/>
    <w:rsid w:val="00C56F8E"/>
    <w:rsid w:val="00C576D2"/>
    <w:rsid w:val="00C61DC9"/>
    <w:rsid w:val="00C63CA5"/>
    <w:rsid w:val="00C67207"/>
    <w:rsid w:val="00C708B3"/>
    <w:rsid w:val="00C71001"/>
    <w:rsid w:val="00C72A0C"/>
    <w:rsid w:val="00C72DE5"/>
    <w:rsid w:val="00C748C3"/>
    <w:rsid w:val="00C74DBC"/>
    <w:rsid w:val="00C752BC"/>
    <w:rsid w:val="00C76C57"/>
    <w:rsid w:val="00C80D8B"/>
    <w:rsid w:val="00C80F18"/>
    <w:rsid w:val="00C81E9A"/>
    <w:rsid w:val="00C82B2A"/>
    <w:rsid w:val="00C83989"/>
    <w:rsid w:val="00C83E01"/>
    <w:rsid w:val="00C84364"/>
    <w:rsid w:val="00C848D2"/>
    <w:rsid w:val="00C862A8"/>
    <w:rsid w:val="00C86BD4"/>
    <w:rsid w:val="00C8728D"/>
    <w:rsid w:val="00C903C4"/>
    <w:rsid w:val="00C90C33"/>
    <w:rsid w:val="00C9190E"/>
    <w:rsid w:val="00C924C3"/>
    <w:rsid w:val="00C94878"/>
    <w:rsid w:val="00C954EF"/>
    <w:rsid w:val="00C95E71"/>
    <w:rsid w:val="00C96BA1"/>
    <w:rsid w:val="00C9725A"/>
    <w:rsid w:val="00C97449"/>
    <w:rsid w:val="00C97C50"/>
    <w:rsid w:val="00CA2C91"/>
    <w:rsid w:val="00CA301F"/>
    <w:rsid w:val="00CA3268"/>
    <w:rsid w:val="00CA4DE4"/>
    <w:rsid w:val="00CA5976"/>
    <w:rsid w:val="00CA771D"/>
    <w:rsid w:val="00CB0467"/>
    <w:rsid w:val="00CB0F67"/>
    <w:rsid w:val="00CB4172"/>
    <w:rsid w:val="00CC4BD7"/>
    <w:rsid w:val="00CC5E19"/>
    <w:rsid w:val="00CC6E88"/>
    <w:rsid w:val="00CC7C6E"/>
    <w:rsid w:val="00CC7D09"/>
    <w:rsid w:val="00CD2E9C"/>
    <w:rsid w:val="00CD5B2F"/>
    <w:rsid w:val="00CD67EA"/>
    <w:rsid w:val="00CE085C"/>
    <w:rsid w:val="00CE3A93"/>
    <w:rsid w:val="00CE41F2"/>
    <w:rsid w:val="00CE4645"/>
    <w:rsid w:val="00CE4B8C"/>
    <w:rsid w:val="00CE4FC5"/>
    <w:rsid w:val="00CE5EB4"/>
    <w:rsid w:val="00CE763C"/>
    <w:rsid w:val="00CF0750"/>
    <w:rsid w:val="00CF0F43"/>
    <w:rsid w:val="00CF1607"/>
    <w:rsid w:val="00CF17D0"/>
    <w:rsid w:val="00CF1A7C"/>
    <w:rsid w:val="00CF1E20"/>
    <w:rsid w:val="00CF2684"/>
    <w:rsid w:val="00CF5329"/>
    <w:rsid w:val="00CF5F99"/>
    <w:rsid w:val="00CF6DFD"/>
    <w:rsid w:val="00CF71FC"/>
    <w:rsid w:val="00CF7695"/>
    <w:rsid w:val="00D01081"/>
    <w:rsid w:val="00D0225E"/>
    <w:rsid w:val="00D026CF"/>
    <w:rsid w:val="00D0270F"/>
    <w:rsid w:val="00D038F9"/>
    <w:rsid w:val="00D05423"/>
    <w:rsid w:val="00D06996"/>
    <w:rsid w:val="00D0781A"/>
    <w:rsid w:val="00D1011C"/>
    <w:rsid w:val="00D14311"/>
    <w:rsid w:val="00D1573B"/>
    <w:rsid w:val="00D157E4"/>
    <w:rsid w:val="00D15DC2"/>
    <w:rsid w:val="00D16BDE"/>
    <w:rsid w:val="00D178F8"/>
    <w:rsid w:val="00D179A1"/>
    <w:rsid w:val="00D2181A"/>
    <w:rsid w:val="00D25C0C"/>
    <w:rsid w:val="00D2683C"/>
    <w:rsid w:val="00D27507"/>
    <w:rsid w:val="00D27932"/>
    <w:rsid w:val="00D32E9A"/>
    <w:rsid w:val="00D330E9"/>
    <w:rsid w:val="00D3372B"/>
    <w:rsid w:val="00D3458D"/>
    <w:rsid w:val="00D34FD8"/>
    <w:rsid w:val="00D40616"/>
    <w:rsid w:val="00D42430"/>
    <w:rsid w:val="00D4443E"/>
    <w:rsid w:val="00D446FD"/>
    <w:rsid w:val="00D45510"/>
    <w:rsid w:val="00D477A2"/>
    <w:rsid w:val="00D4798B"/>
    <w:rsid w:val="00D50155"/>
    <w:rsid w:val="00D509A6"/>
    <w:rsid w:val="00D51FC9"/>
    <w:rsid w:val="00D52915"/>
    <w:rsid w:val="00D53783"/>
    <w:rsid w:val="00D54FAD"/>
    <w:rsid w:val="00D567D6"/>
    <w:rsid w:val="00D5765E"/>
    <w:rsid w:val="00D6111B"/>
    <w:rsid w:val="00D61691"/>
    <w:rsid w:val="00D61AEE"/>
    <w:rsid w:val="00D62DF4"/>
    <w:rsid w:val="00D63DC3"/>
    <w:rsid w:val="00D644A5"/>
    <w:rsid w:val="00D64BE3"/>
    <w:rsid w:val="00D65BEF"/>
    <w:rsid w:val="00D65CF8"/>
    <w:rsid w:val="00D676A7"/>
    <w:rsid w:val="00D67A60"/>
    <w:rsid w:val="00D70878"/>
    <w:rsid w:val="00D70C09"/>
    <w:rsid w:val="00D713B4"/>
    <w:rsid w:val="00D724DC"/>
    <w:rsid w:val="00D7427F"/>
    <w:rsid w:val="00D768C0"/>
    <w:rsid w:val="00D76915"/>
    <w:rsid w:val="00D819DC"/>
    <w:rsid w:val="00D82E94"/>
    <w:rsid w:val="00D83808"/>
    <w:rsid w:val="00D856C0"/>
    <w:rsid w:val="00D85792"/>
    <w:rsid w:val="00D85A00"/>
    <w:rsid w:val="00D85C67"/>
    <w:rsid w:val="00D8661C"/>
    <w:rsid w:val="00D86DF9"/>
    <w:rsid w:val="00D923D0"/>
    <w:rsid w:val="00D92E04"/>
    <w:rsid w:val="00D9483B"/>
    <w:rsid w:val="00D96FDD"/>
    <w:rsid w:val="00D97F9F"/>
    <w:rsid w:val="00DA0C79"/>
    <w:rsid w:val="00DA1471"/>
    <w:rsid w:val="00DA1752"/>
    <w:rsid w:val="00DA3D75"/>
    <w:rsid w:val="00DB0148"/>
    <w:rsid w:val="00DB1B34"/>
    <w:rsid w:val="00DB4F4A"/>
    <w:rsid w:val="00DB53DF"/>
    <w:rsid w:val="00DB5889"/>
    <w:rsid w:val="00DB62E6"/>
    <w:rsid w:val="00DB6AA4"/>
    <w:rsid w:val="00DB7361"/>
    <w:rsid w:val="00DC19DA"/>
    <w:rsid w:val="00DD0EBA"/>
    <w:rsid w:val="00DD2C67"/>
    <w:rsid w:val="00DD53B2"/>
    <w:rsid w:val="00DE3747"/>
    <w:rsid w:val="00DE51A4"/>
    <w:rsid w:val="00DE61B6"/>
    <w:rsid w:val="00DE7817"/>
    <w:rsid w:val="00DF1F08"/>
    <w:rsid w:val="00DF31DE"/>
    <w:rsid w:val="00DF5818"/>
    <w:rsid w:val="00DF583E"/>
    <w:rsid w:val="00DF5B93"/>
    <w:rsid w:val="00DF5F81"/>
    <w:rsid w:val="00DF6AEF"/>
    <w:rsid w:val="00DF7E85"/>
    <w:rsid w:val="00E01387"/>
    <w:rsid w:val="00E04244"/>
    <w:rsid w:val="00E0536F"/>
    <w:rsid w:val="00E05B15"/>
    <w:rsid w:val="00E06111"/>
    <w:rsid w:val="00E07AC8"/>
    <w:rsid w:val="00E116C1"/>
    <w:rsid w:val="00E13012"/>
    <w:rsid w:val="00E15988"/>
    <w:rsid w:val="00E20374"/>
    <w:rsid w:val="00E20E13"/>
    <w:rsid w:val="00E20F86"/>
    <w:rsid w:val="00E229B7"/>
    <w:rsid w:val="00E2327D"/>
    <w:rsid w:val="00E2375F"/>
    <w:rsid w:val="00E238E2"/>
    <w:rsid w:val="00E2432B"/>
    <w:rsid w:val="00E24E5B"/>
    <w:rsid w:val="00E2552F"/>
    <w:rsid w:val="00E30CF1"/>
    <w:rsid w:val="00E3102D"/>
    <w:rsid w:val="00E32D12"/>
    <w:rsid w:val="00E33D60"/>
    <w:rsid w:val="00E34AB1"/>
    <w:rsid w:val="00E34D8C"/>
    <w:rsid w:val="00E35BE4"/>
    <w:rsid w:val="00E36620"/>
    <w:rsid w:val="00E36872"/>
    <w:rsid w:val="00E36C27"/>
    <w:rsid w:val="00E37ADC"/>
    <w:rsid w:val="00E37DD7"/>
    <w:rsid w:val="00E4098F"/>
    <w:rsid w:val="00E4124E"/>
    <w:rsid w:val="00E416F7"/>
    <w:rsid w:val="00E421BE"/>
    <w:rsid w:val="00E43F87"/>
    <w:rsid w:val="00E45F6B"/>
    <w:rsid w:val="00E4739B"/>
    <w:rsid w:val="00E505EC"/>
    <w:rsid w:val="00E509DE"/>
    <w:rsid w:val="00E51249"/>
    <w:rsid w:val="00E5321C"/>
    <w:rsid w:val="00E53441"/>
    <w:rsid w:val="00E53554"/>
    <w:rsid w:val="00E535DA"/>
    <w:rsid w:val="00E54DA3"/>
    <w:rsid w:val="00E575A9"/>
    <w:rsid w:val="00E57E78"/>
    <w:rsid w:val="00E600EA"/>
    <w:rsid w:val="00E60E42"/>
    <w:rsid w:val="00E61923"/>
    <w:rsid w:val="00E65240"/>
    <w:rsid w:val="00E654B6"/>
    <w:rsid w:val="00E659ED"/>
    <w:rsid w:val="00E67126"/>
    <w:rsid w:val="00E7139F"/>
    <w:rsid w:val="00E75B21"/>
    <w:rsid w:val="00E76291"/>
    <w:rsid w:val="00E77314"/>
    <w:rsid w:val="00E778E2"/>
    <w:rsid w:val="00E77A0E"/>
    <w:rsid w:val="00E77C42"/>
    <w:rsid w:val="00E807D9"/>
    <w:rsid w:val="00E82F7B"/>
    <w:rsid w:val="00E85850"/>
    <w:rsid w:val="00E86026"/>
    <w:rsid w:val="00E86352"/>
    <w:rsid w:val="00E869E1"/>
    <w:rsid w:val="00E87228"/>
    <w:rsid w:val="00E87EE3"/>
    <w:rsid w:val="00E90195"/>
    <w:rsid w:val="00E9035C"/>
    <w:rsid w:val="00E92D25"/>
    <w:rsid w:val="00E948AE"/>
    <w:rsid w:val="00E95A86"/>
    <w:rsid w:val="00E97BD3"/>
    <w:rsid w:val="00EA0A28"/>
    <w:rsid w:val="00EA1787"/>
    <w:rsid w:val="00EA2A8A"/>
    <w:rsid w:val="00EA3E9D"/>
    <w:rsid w:val="00EA790F"/>
    <w:rsid w:val="00EB21D9"/>
    <w:rsid w:val="00EB2457"/>
    <w:rsid w:val="00EB2795"/>
    <w:rsid w:val="00EB2C34"/>
    <w:rsid w:val="00EB5F2D"/>
    <w:rsid w:val="00EB62C5"/>
    <w:rsid w:val="00EC0EE2"/>
    <w:rsid w:val="00EC2195"/>
    <w:rsid w:val="00EC2E9B"/>
    <w:rsid w:val="00EC355E"/>
    <w:rsid w:val="00EC6D50"/>
    <w:rsid w:val="00EC796C"/>
    <w:rsid w:val="00EC7B47"/>
    <w:rsid w:val="00ED282E"/>
    <w:rsid w:val="00ED41C5"/>
    <w:rsid w:val="00ED7FEA"/>
    <w:rsid w:val="00EE051F"/>
    <w:rsid w:val="00EE1661"/>
    <w:rsid w:val="00EE3847"/>
    <w:rsid w:val="00EE7262"/>
    <w:rsid w:val="00EE7840"/>
    <w:rsid w:val="00EF2FB1"/>
    <w:rsid w:val="00EF4350"/>
    <w:rsid w:val="00EF48DD"/>
    <w:rsid w:val="00EF4AA2"/>
    <w:rsid w:val="00EF6441"/>
    <w:rsid w:val="00EF6EA1"/>
    <w:rsid w:val="00F00B43"/>
    <w:rsid w:val="00F00E27"/>
    <w:rsid w:val="00F0216E"/>
    <w:rsid w:val="00F02D5F"/>
    <w:rsid w:val="00F04409"/>
    <w:rsid w:val="00F04C6C"/>
    <w:rsid w:val="00F05CFA"/>
    <w:rsid w:val="00F12DE1"/>
    <w:rsid w:val="00F14432"/>
    <w:rsid w:val="00F162B5"/>
    <w:rsid w:val="00F16E62"/>
    <w:rsid w:val="00F17AE4"/>
    <w:rsid w:val="00F2006C"/>
    <w:rsid w:val="00F200C5"/>
    <w:rsid w:val="00F204BF"/>
    <w:rsid w:val="00F20719"/>
    <w:rsid w:val="00F21208"/>
    <w:rsid w:val="00F21C49"/>
    <w:rsid w:val="00F22486"/>
    <w:rsid w:val="00F23713"/>
    <w:rsid w:val="00F25453"/>
    <w:rsid w:val="00F2584F"/>
    <w:rsid w:val="00F2766F"/>
    <w:rsid w:val="00F30CDF"/>
    <w:rsid w:val="00F3306B"/>
    <w:rsid w:val="00F33DAC"/>
    <w:rsid w:val="00F34133"/>
    <w:rsid w:val="00F407E7"/>
    <w:rsid w:val="00F47AD7"/>
    <w:rsid w:val="00F47CA7"/>
    <w:rsid w:val="00F47F30"/>
    <w:rsid w:val="00F527F2"/>
    <w:rsid w:val="00F5287C"/>
    <w:rsid w:val="00F54DEB"/>
    <w:rsid w:val="00F5546E"/>
    <w:rsid w:val="00F64CA7"/>
    <w:rsid w:val="00F66C25"/>
    <w:rsid w:val="00F66D2E"/>
    <w:rsid w:val="00F6778F"/>
    <w:rsid w:val="00F67D23"/>
    <w:rsid w:val="00F70488"/>
    <w:rsid w:val="00F70793"/>
    <w:rsid w:val="00F724C4"/>
    <w:rsid w:val="00F727FD"/>
    <w:rsid w:val="00F73E2A"/>
    <w:rsid w:val="00F81B8E"/>
    <w:rsid w:val="00F83025"/>
    <w:rsid w:val="00F8352E"/>
    <w:rsid w:val="00F837AA"/>
    <w:rsid w:val="00F83E1D"/>
    <w:rsid w:val="00F85849"/>
    <w:rsid w:val="00F86B71"/>
    <w:rsid w:val="00F90117"/>
    <w:rsid w:val="00F92C26"/>
    <w:rsid w:val="00F957CB"/>
    <w:rsid w:val="00F96B74"/>
    <w:rsid w:val="00F96ED8"/>
    <w:rsid w:val="00FA0400"/>
    <w:rsid w:val="00FA56A0"/>
    <w:rsid w:val="00FA7879"/>
    <w:rsid w:val="00FA7CF9"/>
    <w:rsid w:val="00FB127E"/>
    <w:rsid w:val="00FB2F2E"/>
    <w:rsid w:val="00FB5C71"/>
    <w:rsid w:val="00FB6046"/>
    <w:rsid w:val="00FC12B8"/>
    <w:rsid w:val="00FC1C0C"/>
    <w:rsid w:val="00FC3E4A"/>
    <w:rsid w:val="00FC5E2D"/>
    <w:rsid w:val="00FD4751"/>
    <w:rsid w:val="00FD5852"/>
    <w:rsid w:val="00FD589F"/>
    <w:rsid w:val="00FD7E4A"/>
    <w:rsid w:val="00FE2085"/>
    <w:rsid w:val="00FE22CC"/>
    <w:rsid w:val="00FE2C1A"/>
    <w:rsid w:val="00FE589A"/>
    <w:rsid w:val="00FE5D0C"/>
    <w:rsid w:val="00FE692F"/>
    <w:rsid w:val="00FF2405"/>
    <w:rsid w:val="00FF45D4"/>
    <w:rsid w:val="00FF6B6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C51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5E68"/>
    <w:pPr>
      <w:jc w:val="both"/>
    </w:pPr>
    <w:rPr>
      <w:rFonts w:ascii="Times New Roman" w:hAnsi="Times New Roman"/>
      <w:sz w:val="24"/>
    </w:rPr>
  </w:style>
  <w:style w:type="paragraph" w:styleId="1">
    <w:name w:val="heading 1"/>
    <w:basedOn w:val="2"/>
    <w:next w:val="a"/>
    <w:link w:val="1Char"/>
    <w:uiPriority w:val="9"/>
    <w:qFormat/>
    <w:rsid w:val="00F6778F"/>
    <w:pPr>
      <w:jc w:val="center"/>
      <w:outlineLvl w:val="0"/>
    </w:pPr>
    <w:rPr>
      <w:sz w:val="56"/>
    </w:rPr>
  </w:style>
  <w:style w:type="paragraph" w:styleId="2">
    <w:name w:val="heading 2"/>
    <w:basedOn w:val="a"/>
    <w:next w:val="a"/>
    <w:link w:val="2Char"/>
    <w:uiPriority w:val="9"/>
    <w:unhideWhenUsed/>
    <w:qFormat/>
    <w:rsid w:val="005C7544"/>
    <w:pPr>
      <w:keepNext/>
      <w:keepLines/>
      <w:spacing w:before="40" w:after="0"/>
      <w:outlineLvl w:val="1"/>
    </w:pPr>
    <w:rPr>
      <w:rFonts w:eastAsiaTheme="majorEastAsia" w:cstheme="majorBidi"/>
      <w:b/>
      <w:color w:val="2F5496" w:themeColor="accent5" w:themeShade="BF"/>
      <w:sz w:val="28"/>
      <w:szCs w:val="26"/>
    </w:rPr>
  </w:style>
  <w:style w:type="paragraph" w:styleId="3">
    <w:name w:val="heading 3"/>
    <w:basedOn w:val="a"/>
    <w:next w:val="a"/>
    <w:link w:val="3Char"/>
    <w:uiPriority w:val="9"/>
    <w:unhideWhenUsed/>
    <w:qFormat/>
    <w:rsid w:val="00B9477F"/>
    <w:pPr>
      <w:keepNext/>
      <w:keepLines/>
      <w:spacing w:before="40" w:after="0"/>
      <w:outlineLvl w:val="2"/>
    </w:pPr>
    <w:rPr>
      <w:rFonts w:eastAsiaTheme="majorEastAsia" w:cstheme="majorBidi"/>
      <w:b/>
      <w:color w:val="1F3864" w:themeColor="accent5" w:themeShade="80"/>
      <w:sz w:val="28"/>
      <w:szCs w:val="24"/>
    </w:rPr>
  </w:style>
  <w:style w:type="paragraph" w:styleId="4">
    <w:name w:val="heading 4"/>
    <w:basedOn w:val="a"/>
    <w:next w:val="a"/>
    <w:link w:val="4Char"/>
    <w:uiPriority w:val="9"/>
    <w:unhideWhenUsed/>
    <w:qFormat/>
    <w:rsid w:val="003A5E5A"/>
    <w:pPr>
      <w:keepNext/>
      <w:keepLines/>
      <w:spacing w:before="40" w:after="0"/>
      <w:outlineLvl w:val="3"/>
    </w:pPr>
    <w:rPr>
      <w:rFonts w:eastAsiaTheme="majorEastAsia" w:cstheme="majorBidi"/>
      <w:b/>
      <w:iCs/>
      <w:color w:val="1F4E79" w:themeColor="accent1" w:themeShade="80"/>
    </w:rPr>
  </w:style>
  <w:style w:type="paragraph" w:styleId="5">
    <w:name w:val="heading 5"/>
    <w:basedOn w:val="a"/>
    <w:next w:val="a"/>
    <w:link w:val="5Char"/>
    <w:uiPriority w:val="9"/>
    <w:semiHidden/>
    <w:unhideWhenUsed/>
    <w:qFormat/>
    <w:rsid w:val="00C47D4A"/>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Char"/>
    <w:uiPriority w:val="9"/>
    <w:semiHidden/>
    <w:unhideWhenUsed/>
    <w:qFormat/>
    <w:rsid w:val="00C47D4A"/>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semiHidden/>
    <w:unhideWhenUsed/>
    <w:qFormat/>
    <w:rsid w:val="00C47D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Char"/>
    <w:uiPriority w:val="9"/>
    <w:semiHidden/>
    <w:unhideWhenUsed/>
    <w:qFormat/>
    <w:rsid w:val="00C47D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C47D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عنوان 2 Char"/>
    <w:basedOn w:val="a0"/>
    <w:link w:val="2"/>
    <w:uiPriority w:val="9"/>
    <w:rsid w:val="005C7544"/>
    <w:rPr>
      <w:rFonts w:ascii="Times New Roman" w:eastAsiaTheme="majorEastAsia" w:hAnsi="Times New Roman" w:cstheme="majorBidi"/>
      <w:b/>
      <w:color w:val="2F5496" w:themeColor="accent5" w:themeShade="BF"/>
      <w:sz w:val="28"/>
      <w:szCs w:val="26"/>
    </w:rPr>
  </w:style>
  <w:style w:type="character" w:customStyle="1" w:styleId="1Char">
    <w:name w:val="عنوان 1 Char"/>
    <w:basedOn w:val="a0"/>
    <w:link w:val="1"/>
    <w:uiPriority w:val="9"/>
    <w:rsid w:val="00F6778F"/>
    <w:rPr>
      <w:rFonts w:ascii="Times New Roman" w:eastAsiaTheme="majorEastAsia" w:hAnsi="Times New Roman" w:cstheme="majorBidi"/>
      <w:b/>
      <w:color w:val="2F5496" w:themeColor="accent5" w:themeShade="BF"/>
      <w:sz w:val="56"/>
      <w:szCs w:val="26"/>
    </w:rPr>
  </w:style>
  <w:style w:type="character" w:customStyle="1" w:styleId="3Char">
    <w:name w:val="عنوان 3 Char"/>
    <w:basedOn w:val="a0"/>
    <w:link w:val="3"/>
    <w:uiPriority w:val="9"/>
    <w:rsid w:val="00B9477F"/>
    <w:rPr>
      <w:rFonts w:ascii="Times New Roman" w:eastAsiaTheme="majorEastAsia" w:hAnsi="Times New Roman" w:cstheme="majorBidi"/>
      <w:b/>
      <w:color w:val="1F3864" w:themeColor="accent5" w:themeShade="80"/>
      <w:sz w:val="28"/>
      <w:szCs w:val="24"/>
    </w:rPr>
  </w:style>
  <w:style w:type="character" w:customStyle="1" w:styleId="4Char">
    <w:name w:val="عنوان 4 Char"/>
    <w:basedOn w:val="a0"/>
    <w:link w:val="4"/>
    <w:uiPriority w:val="9"/>
    <w:rsid w:val="003A5E5A"/>
    <w:rPr>
      <w:rFonts w:ascii="Times New Roman" w:eastAsiaTheme="majorEastAsia" w:hAnsi="Times New Roman" w:cstheme="majorBidi"/>
      <w:b/>
      <w:iCs/>
      <w:color w:val="1F4E79" w:themeColor="accent1" w:themeShade="80"/>
      <w:sz w:val="24"/>
    </w:rPr>
  </w:style>
  <w:style w:type="character" w:customStyle="1" w:styleId="5Char">
    <w:name w:val="عنوان 5 Char"/>
    <w:basedOn w:val="a0"/>
    <w:link w:val="5"/>
    <w:uiPriority w:val="9"/>
    <w:semiHidden/>
    <w:rsid w:val="00C47D4A"/>
    <w:rPr>
      <w:rFonts w:asciiTheme="majorHAnsi" w:eastAsiaTheme="majorEastAsia" w:hAnsiTheme="majorHAnsi" w:cstheme="majorBidi"/>
      <w:color w:val="2E74B5" w:themeColor="accent1" w:themeShade="BF"/>
      <w:sz w:val="24"/>
    </w:rPr>
  </w:style>
  <w:style w:type="character" w:customStyle="1" w:styleId="6Char">
    <w:name w:val="عنوان 6 Char"/>
    <w:basedOn w:val="a0"/>
    <w:link w:val="6"/>
    <w:uiPriority w:val="9"/>
    <w:semiHidden/>
    <w:rsid w:val="00C47D4A"/>
    <w:rPr>
      <w:rFonts w:asciiTheme="majorHAnsi" w:eastAsiaTheme="majorEastAsia" w:hAnsiTheme="majorHAnsi" w:cstheme="majorBidi"/>
      <w:color w:val="1F4D78" w:themeColor="accent1" w:themeShade="7F"/>
      <w:sz w:val="24"/>
    </w:rPr>
  </w:style>
  <w:style w:type="character" w:customStyle="1" w:styleId="7Char">
    <w:name w:val="عنوان 7 Char"/>
    <w:basedOn w:val="a0"/>
    <w:link w:val="7"/>
    <w:uiPriority w:val="9"/>
    <w:semiHidden/>
    <w:rsid w:val="00C47D4A"/>
    <w:rPr>
      <w:rFonts w:asciiTheme="majorHAnsi" w:eastAsiaTheme="majorEastAsia" w:hAnsiTheme="majorHAnsi" w:cstheme="majorBidi"/>
      <w:i/>
      <w:iCs/>
      <w:color w:val="1F4D78" w:themeColor="accent1" w:themeShade="7F"/>
      <w:sz w:val="24"/>
    </w:rPr>
  </w:style>
  <w:style w:type="character" w:customStyle="1" w:styleId="8Char">
    <w:name w:val="عنوان 8 Char"/>
    <w:basedOn w:val="a0"/>
    <w:link w:val="8"/>
    <w:uiPriority w:val="9"/>
    <w:semiHidden/>
    <w:rsid w:val="00C47D4A"/>
    <w:rPr>
      <w:rFonts w:asciiTheme="majorHAnsi" w:eastAsiaTheme="majorEastAsia" w:hAnsiTheme="majorHAnsi" w:cstheme="majorBidi"/>
      <w:color w:val="272727" w:themeColor="text1" w:themeTint="D8"/>
      <w:sz w:val="21"/>
      <w:szCs w:val="21"/>
    </w:rPr>
  </w:style>
  <w:style w:type="character" w:customStyle="1" w:styleId="9Char">
    <w:name w:val="عنوان 9 Char"/>
    <w:basedOn w:val="a0"/>
    <w:link w:val="9"/>
    <w:uiPriority w:val="9"/>
    <w:semiHidden/>
    <w:rsid w:val="00C47D4A"/>
    <w:rPr>
      <w:rFonts w:asciiTheme="majorHAnsi" w:eastAsiaTheme="majorEastAsia" w:hAnsiTheme="majorHAnsi" w:cstheme="majorBidi"/>
      <w:i/>
      <w:iCs/>
      <w:color w:val="272727" w:themeColor="text1" w:themeTint="D8"/>
      <w:sz w:val="21"/>
      <w:szCs w:val="21"/>
    </w:rPr>
  </w:style>
  <w:style w:type="paragraph" w:styleId="a3">
    <w:name w:val="No Spacing"/>
    <w:link w:val="Char"/>
    <w:uiPriority w:val="1"/>
    <w:qFormat/>
    <w:rsid w:val="00C47D4A"/>
    <w:pPr>
      <w:spacing w:after="0" w:line="240" w:lineRule="auto"/>
      <w:jc w:val="both"/>
    </w:pPr>
    <w:rPr>
      <w:rFonts w:ascii="Times New Roman" w:hAnsi="Times New Roman"/>
      <w:sz w:val="24"/>
    </w:rPr>
  </w:style>
  <w:style w:type="character" w:customStyle="1" w:styleId="Char">
    <w:name w:val="بلا تباعد Char"/>
    <w:basedOn w:val="a0"/>
    <w:link w:val="a3"/>
    <w:uiPriority w:val="1"/>
    <w:rsid w:val="00C47D4A"/>
    <w:rPr>
      <w:rFonts w:ascii="Times New Roman" w:hAnsi="Times New Roman"/>
      <w:sz w:val="24"/>
    </w:rPr>
  </w:style>
  <w:style w:type="paragraph" w:customStyle="1" w:styleId="EndNoteBibliographyTitle">
    <w:name w:val="EndNote Bibliography Title"/>
    <w:basedOn w:val="a"/>
    <w:link w:val="EndNoteBibliographyTitleChar"/>
    <w:rsid w:val="002D6CC3"/>
    <w:pPr>
      <w:spacing w:after="0"/>
      <w:jc w:val="center"/>
    </w:pPr>
    <w:rPr>
      <w:rFonts w:cs="Times New Roman"/>
      <w:noProof/>
      <w:lang w:val="en-US"/>
    </w:rPr>
  </w:style>
  <w:style w:type="character" w:customStyle="1" w:styleId="EndNoteBibliographyTitleChar">
    <w:name w:val="EndNote Bibliography Title Char"/>
    <w:basedOn w:val="a0"/>
    <w:link w:val="EndNoteBibliographyTitle"/>
    <w:rsid w:val="002D6CC3"/>
    <w:rPr>
      <w:rFonts w:ascii="Times New Roman" w:hAnsi="Times New Roman" w:cs="Times New Roman"/>
      <w:noProof/>
      <w:sz w:val="24"/>
      <w:lang w:val="en-US"/>
    </w:rPr>
  </w:style>
  <w:style w:type="paragraph" w:customStyle="1" w:styleId="EndNoteBibliography">
    <w:name w:val="EndNote Bibliography"/>
    <w:basedOn w:val="a"/>
    <w:link w:val="EndNoteBibliographyChar"/>
    <w:rsid w:val="002D6CC3"/>
    <w:pPr>
      <w:spacing w:line="240" w:lineRule="auto"/>
    </w:pPr>
    <w:rPr>
      <w:rFonts w:cs="Times New Roman"/>
      <w:noProof/>
      <w:lang w:val="en-US"/>
    </w:rPr>
  </w:style>
  <w:style w:type="character" w:customStyle="1" w:styleId="EndNoteBibliographyChar">
    <w:name w:val="EndNote Bibliography Char"/>
    <w:basedOn w:val="a0"/>
    <w:link w:val="EndNoteBibliography"/>
    <w:rsid w:val="002D6CC3"/>
    <w:rPr>
      <w:rFonts w:ascii="Times New Roman" w:hAnsi="Times New Roman" w:cs="Times New Roman"/>
      <w:noProof/>
      <w:sz w:val="24"/>
      <w:lang w:val="en-US"/>
    </w:rPr>
  </w:style>
  <w:style w:type="character" w:styleId="Hyperlink">
    <w:name w:val="Hyperlink"/>
    <w:basedOn w:val="a0"/>
    <w:uiPriority w:val="99"/>
    <w:unhideWhenUsed/>
    <w:rsid w:val="002D6CC3"/>
    <w:rPr>
      <w:color w:val="0563C1" w:themeColor="hyperlink"/>
      <w:u w:val="single"/>
    </w:rPr>
  </w:style>
  <w:style w:type="paragraph" w:styleId="a4">
    <w:name w:val="caption"/>
    <w:basedOn w:val="a"/>
    <w:next w:val="a"/>
    <w:uiPriority w:val="35"/>
    <w:unhideWhenUsed/>
    <w:qFormat/>
    <w:rsid w:val="00D3372B"/>
    <w:pPr>
      <w:spacing w:after="200" w:line="240" w:lineRule="auto"/>
    </w:pPr>
    <w:rPr>
      <w:i/>
      <w:iCs/>
      <w:color w:val="44546A" w:themeColor="text2"/>
      <w:sz w:val="18"/>
      <w:szCs w:val="18"/>
    </w:rPr>
  </w:style>
  <w:style w:type="paragraph" w:styleId="a5">
    <w:name w:val="table of figures"/>
    <w:basedOn w:val="a"/>
    <w:next w:val="a"/>
    <w:uiPriority w:val="99"/>
    <w:unhideWhenUsed/>
    <w:rsid w:val="00807D98"/>
    <w:pPr>
      <w:spacing w:after="0"/>
    </w:pPr>
  </w:style>
  <w:style w:type="paragraph" w:styleId="a6">
    <w:name w:val="List Paragraph"/>
    <w:basedOn w:val="a"/>
    <w:uiPriority w:val="34"/>
    <w:qFormat/>
    <w:rsid w:val="00762060"/>
    <w:pPr>
      <w:ind w:left="720"/>
      <w:contextualSpacing/>
    </w:pPr>
  </w:style>
  <w:style w:type="paragraph" w:styleId="a7">
    <w:name w:val="header"/>
    <w:basedOn w:val="a"/>
    <w:link w:val="Char0"/>
    <w:uiPriority w:val="99"/>
    <w:unhideWhenUsed/>
    <w:rsid w:val="002F5EBF"/>
    <w:pPr>
      <w:tabs>
        <w:tab w:val="center" w:pos="4513"/>
        <w:tab w:val="right" w:pos="9026"/>
      </w:tabs>
      <w:spacing w:after="0" w:line="240" w:lineRule="auto"/>
    </w:pPr>
  </w:style>
  <w:style w:type="character" w:customStyle="1" w:styleId="Char0">
    <w:name w:val="رأس الصفحة Char"/>
    <w:basedOn w:val="a0"/>
    <w:link w:val="a7"/>
    <w:uiPriority w:val="99"/>
    <w:rsid w:val="002F5EBF"/>
  </w:style>
  <w:style w:type="paragraph" w:styleId="a8">
    <w:name w:val="footer"/>
    <w:basedOn w:val="a"/>
    <w:link w:val="Char1"/>
    <w:uiPriority w:val="99"/>
    <w:unhideWhenUsed/>
    <w:rsid w:val="002F5EBF"/>
    <w:pPr>
      <w:tabs>
        <w:tab w:val="center" w:pos="4513"/>
        <w:tab w:val="right" w:pos="9026"/>
      </w:tabs>
      <w:spacing w:after="0" w:line="240" w:lineRule="auto"/>
    </w:pPr>
  </w:style>
  <w:style w:type="character" w:customStyle="1" w:styleId="Char1">
    <w:name w:val="تذييل الصفحة Char"/>
    <w:basedOn w:val="a0"/>
    <w:link w:val="a8"/>
    <w:uiPriority w:val="99"/>
    <w:rsid w:val="002F5EBF"/>
  </w:style>
  <w:style w:type="paragraph" w:styleId="a9">
    <w:name w:val="TOC Heading"/>
    <w:basedOn w:val="1"/>
    <w:next w:val="a"/>
    <w:uiPriority w:val="39"/>
    <w:unhideWhenUsed/>
    <w:qFormat/>
    <w:rsid w:val="00A176CF"/>
    <w:pPr>
      <w:outlineLvl w:val="9"/>
    </w:pPr>
    <w:rPr>
      <w:rFonts w:asciiTheme="majorHAnsi" w:hAnsiTheme="majorHAnsi"/>
      <w:lang w:val="en-US"/>
    </w:rPr>
  </w:style>
  <w:style w:type="paragraph" w:styleId="10">
    <w:name w:val="toc 1"/>
    <w:basedOn w:val="a"/>
    <w:next w:val="a"/>
    <w:autoRedefine/>
    <w:uiPriority w:val="39"/>
    <w:unhideWhenUsed/>
    <w:rsid w:val="005811F5"/>
    <w:pPr>
      <w:tabs>
        <w:tab w:val="left" w:pos="440"/>
        <w:tab w:val="right" w:leader="dot" w:pos="9016"/>
      </w:tabs>
      <w:spacing w:after="100"/>
    </w:pPr>
  </w:style>
  <w:style w:type="paragraph" w:styleId="20">
    <w:name w:val="toc 2"/>
    <w:basedOn w:val="a"/>
    <w:next w:val="a"/>
    <w:autoRedefine/>
    <w:uiPriority w:val="39"/>
    <w:unhideWhenUsed/>
    <w:rsid w:val="00A176CF"/>
    <w:pPr>
      <w:spacing w:after="100"/>
      <w:ind w:left="220"/>
    </w:pPr>
  </w:style>
  <w:style w:type="paragraph" w:customStyle="1" w:styleId="Default">
    <w:name w:val="Default"/>
    <w:rsid w:val="00E37ADC"/>
    <w:pPr>
      <w:autoSpaceDE w:val="0"/>
      <w:autoSpaceDN w:val="0"/>
      <w:adjustRightInd w:val="0"/>
      <w:spacing w:after="0" w:line="240" w:lineRule="auto"/>
    </w:pPr>
    <w:rPr>
      <w:rFonts w:ascii="Calibri" w:hAnsi="Calibri" w:cs="Calibri"/>
      <w:color w:val="000000"/>
      <w:sz w:val="24"/>
      <w:szCs w:val="24"/>
    </w:rPr>
  </w:style>
  <w:style w:type="paragraph" w:styleId="30">
    <w:name w:val="toc 3"/>
    <w:basedOn w:val="a"/>
    <w:next w:val="a"/>
    <w:autoRedefine/>
    <w:uiPriority w:val="39"/>
    <w:unhideWhenUsed/>
    <w:rsid w:val="00D477A2"/>
    <w:pPr>
      <w:spacing w:after="100"/>
      <w:ind w:left="440"/>
    </w:pPr>
  </w:style>
  <w:style w:type="table" w:styleId="aa">
    <w:name w:val="Table Grid"/>
    <w:basedOn w:val="a1"/>
    <w:uiPriority w:val="39"/>
    <w:rsid w:val="00D948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11">
    <w:name w:val="Grid Table 5 Dark - Accent 11"/>
    <w:basedOn w:val="a1"/>
    <w:uiPriority w:val="50"/>
    <w:rsid w:val="00D9483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3-Accent51">
    <w:name w:val="Grid Table 3 - Accent 51"/>
    <w:basedOn w:val="a1"/>
    <w:uiPriority w:val="48"/>
    <w:rsid w:val="00D9483B"/>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character" w:styleId="ab">
    <w:name w:val="Intense Reference"/>
    <w:basedOn w:val="a0"/>
    <w:uiPriority w:val="32"/>
    <w:qFormat/>
    <w:rsid w:val="00890939"/>
    <w:rPr>
      <w:b/>
      <w:bCs/>
      <w:smallCaps/>
      <w:color w:val="5B9BD5" w:themeColor="accent1"/>
      <w:spacing w:val="5"/>
    </w:rPr>
  </w:style>
  <w:style w:type="paragraph" w:styleId="ac">
    <w:name w:val="Intense Quote"/>
    <w:basedOn w:val="a"/>
    <w:next w:val="a"/>
    <w:link w:val="Char2"/>
    <w:uiPriority w:val="30"/>
    <w:qFormat/>
    <w:rsid w:val="00890939"/>
    <w:pPr>
      <w:pBdr>
        <w:top w:val="single" w:sz="4" w:space="10" w:color="5B9BD5" w:themeColor="accent1"/>
        <w:bottom w:val="single" w:sz="4" w:space="10" w:color="5B9BD5" w:themeColor="accent1"/>
      </w:pBdr>
      <w:spacing w:before="360" w:after="360" w:line="240" w:lineRule="auto"/>
      <w:ind w:left="864" w:right="864"/>
      <w:jc w:val="center"/>
    </w:pPr>
    <w:rPr>
      <w:rFonts w:asciiTheme="majorHAnsi" w:hAnsiTheme="majorHAnsi"/>
      <w:i/>
      <w:iCs/>
      <w:color w:val="5B9BD5" w:themeColor="accent1"/>
    </w:rPr>
  </w:style>
  <w:style w:type="character" w:customStyle="1" w:styleId="Char2">
    <w:name w:val="اقتباس مكثف Char"/>
    <w:basedOn w:val="a0"/>
    <w:link w:val="ac"/>
    <w:uiPriority w:val="30"/>
    <w:rsid w:val="00890939"/>
    <w:rPr>
      <w:rFonts w:asciiTheme="majorHAnsi" w:hAnsiTheme="majorHAnsi"/>
      <w:i/>
      <w:iCs/>
      <w:color w:val="5B9BD5" w:themeColor="accent1"/>
      <w:sz w:val="24"/>
    </w:rPr>
  </w:style>
  <w:style w:type="paragraph" w:styleId="ad">
    <w:name w:val="Balloon Text"/>
    <w:basedOn w:val="a"/>
    <w:link w:val="Char3"/>
    <w:uiPriority w:val="99"/>
    <w:semiHidden/>
    <w:unhideWhenUsed/>
    <w:rsid w:val="000C46E7"/>
    <w:pPr>
      <w:spacing w:after="0" w:line="240" w:lineRule="auto"/>
    </w:pPr>
    <w:rPr>
      <w:rFonts w:ascii="Lucida Grande" w:hAnsi="Lucida Grande" w:cs="Lucida Grande"/>
      <w:sz w:val="18"/>
      <w:szCs w:val="18"/>
    </w:rPr>
  </w:style>
  <w:style w:type="character" w:customStyle="1" w:styleId="Char3">
    <w:name w:val="نص في بالون Char"/>
    <w:basedOn w:val="a0"/>
    <w:link w:val="ad"/>
    <w:uiPriority w:val="99"/>
    <w:semiHidden/>
    <w:rsid w:val="000C46E7"/>
    <w:rPr>
      <w:rFonts w:ascii="Lucida Grande" w:hAnsi="Lucida Grande" w:cs="Lucida Grande"/>
      <w:sz w:val="18"/>
      <w:szCs w:val="18"/>
    </w:rPr>
  </w:style>
  <w:style w:type="character" w:styleId="ae">
    <w:name w:val="annotation reference"/>
    <w:basedOn w:val="a0"/>
    <w:uiPriority w:val="99"/>
    <w:semiHidden/>
    <w:unhideWhenUsed/>
    <w:rsid w:val="000C46E7"/>
    <w:rPr>
      <w:sz w:val="18"/>
      <w:szCs w:val="18"/>
    </w:rPr>
  </w:style>
  <w:style w:type="paragraph" w:styleId="af">
    <w:name w:val="annotation text"/>
    <w:basedOn w:val="a"/>
    <w:link w:val="Char4"/>
    <w:uiPriority w:val="99"/>
    <w:semiHidden/>
    <w:unhideWhenUsed/>
    <w:rsid w:val="000C46E7"/>
    <w:pPr>
      <w:spacing w:line="240" w:lineRule="auto"/>
    </w:pPr>
    <w:rPr>
      <w:szCs w:val="24"/>
    </w:rPr>
  </w:style>
  <w:style w:type="character" w:customStyle="1" w:styleId="Char4">
    <w:name w:val="نص تعليق Char"/>
    <w:basedOn w:val="a0"/>
    <w:link w:val="af"/>
    <w:uiPriority w:val="99"/>
    <w:semiHidden/>
    <w:rsid w:val="000C46E7"/>
    <w:rPr>
      <w:sz w:val="24"/>
      <w:szCs w:val="24"/>
    </w:rPr>
  </w:style>
  <w:style w:type="paragraph" w:styleId="af0">
    <w:name w:val="annotation subject"/>
    <w:basedOn w:val="af"/>
    <w:next w:val="af"/>
    <w:link w:val="Char5"/>
    <w:uiPriority w:val="99"/>
    <w:semiHidden/>
    <w:unhideWhenUsed/>
    <w:rsid w:val="000C46E7"/>
    <w:rPr>
      <w:b/>
      <w:bCs/>
      <w:sz w:val="20"/>
      <w:szCs w:val="20"/>
    </w:rPr>
  </w:style>
  <w:style w:type="character" w:customStyle="1" w:styleId="Char5">
    <w:name w:val="موضوع تعليق Char"/>
    <w:basedOn w:val="Char4"/>
    <w:link w:val="af0"/>
    <w:uiPriority w:val="99"/>
    <w:semiHidden/>
    <w:rsid w:val="000C46E7"/>
    <w:rPr>
      <w:b/>
      <w:bCs/>
      <w:sz w:val="20"/>
      <w:szCs w:val="20"/>
    </w:rPr>
  </w:style>
  <w:style w:type="table" w:customStyle="1" w:styleId="PlainTable1">
    <w:name w:val="Plain Table 1"/>
    <w:basedOn w:val="a1"/>
    <w:uiPriority w:val="99"/>
    <w:rsid w:val="00C56F8E"/>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6ColorfulAccent1">
    <w:name w:val="Grid Table 6 Colorful Accent 1"/>
    <w:basedOn w:val="a1"/>
    <w:uiPriority w:val="51"/>
    <w:rsid w:val="00C56F8E"/>
    <w:pPr>
      <w:spacing w:after="0" w:line="240" w:lineRule="auto"/>
    </w:pPr>
    <w:rPr>
      <w:color w:val="2E74B5" w:themeColor="accent1" w:themeShade="BF"/>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5">
    <w:name w:val="Grid Table 5 Dark Accent 5"/>
    <w:basedOn w:val="a1"/>
    <w:uiPriority w:val="50"/>
    <w:rsid w:val="00C56F8E"/>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GridTable2Accent2">
    <w:name w:val="Grid Table 2 Accent 2"/>
    <w:basedOn w:val="a1"/>
    <w:uiPriority w:val="47"/>
    <w:rsid w:val="007D5D5F"/>
    <w:pPr>
      <w:spacing w:after="0" w:line="240" w:lineRule="auto"/>
    </w:pPr>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2Accent6">
    <w:name w:val="Grid Table 2 Accent 6"/>
    <w:basedOn w:val="a1"/>
    <w:uiPriority w:val="47"/>
    <w:rsid w:val="007D5D5F"/>
    <w:pPr>
      <w:spacing w:after="0" w:line="240" w:lineRule="auto"/>
    </w:pPr>
    <w:tblPr>
      <w:tblStyleRowBandSize w:val="1"/>
      <w:tblStyleColBandSize w:val="1"/>
      <w:tblInd w:w="0" w:type="dxa"/>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CellMar>
        <w:top w:w="0" w:type="dxa"/>
        <w:left w:w="108" w:type="dxa"/>
        <w:bottom w:w="0" w:type="dxa"/>
        <w:right w:w="108" w:type="dxa"/>
      </w:tblCellMar>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3Accent1">
    <w:name w:val="Grid Table 3 Accent 1"/>
    <w:basedOn w:val="a1"/>
    <w:uiPriority w:val="48"/>
    <w:rsid w:val="007D5D5F"/>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GridTable2Accent1">
    <w:name w:val="Grid Table 2 Accent 1"/>
    <w:basedOn w:val="a1"/>
    <w:uiPriority w:val="47"/>
    <w:rsid w:val="007D5D5F"/>
    <w:pPr>
      <w:spacing w:after="0" w:line="240" w:lineRule="auto"/>
    </w:pPr>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
    <w:name w:val="Grid Table 4 Accent 1"/>
    <w:basedOn w:val="a1"/>
    <w:uiPriority w:val="49"/>
    <w:rsid w:val="007D5D5F"/>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diag-name">
    <w:name w:val="diag-name"/>
    <w:basedOn w:val="a0"/>
    <w:rsid w:val="005B31B1"/>
  </w:style>
  <w:style w:type="character" w:customStyle="1" w:styleId="apple-converted-space">
    <w:name w:val="apple-converted-space"/>
    <w:basedOn w:val="a0"/>
    <w:rsid w:val="005B31B1"/>
  </w:style>
  <w:style w:type="table" w:customStyle="1" w:styleId="GridTable4Accent5">
    <w:name w:val="Grid Table 4 Accent 5"/>
    <w:basedOn w:val="a1"/>
    <w:uiPriority w:val="49"/>
    <w:rsid w:val="001804A6"/>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1LightAccent5">
    <w:name w:val="Grid Table 1 Light Accent 5"/>
    <w:basedOn w:val="a1"/>
    <w:uiPriority w:val="46"/>
    <w:rsid w:val="00572F85"/>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GridTable1LightAccent1">
    <w:name w:val="Grid Table 1 Light Accent 1"/>
    <w:basedOn w:val="a1"/>
    <w:uiPriority w:val="46"/>
    <w:rsid w:val="00572F85"/>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PlainTable4">
    <w:name w:val="Plain Table 4"/>
    <w:basedOn w:val="a1"/>
    <w:uiPriority w:val="99"/>
    <w:rsid w:val="00F21C4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1">
    <w:name w:val="Placeholder Text"/>
    <w:basedOn w:val="a0"/>
    <w:uiPriority w:val="99"/>
    <w:semiHidden/>
    <w:rsid w:val="004B15A9"/>
    <w:rPr>
      <w:color w:val="808080"/>
    </w:rPr>
  </w:style>
  <w:style w:type="paragraph" w:styleId="af2">
    <w:name w:val="Normal (Web)"/>
    <w:basedOn w:val="a"/>
    <w:uiPriority w:val="99"/>
    <w:semiHidden/>
    <w:unhideWhenUsed/>
    <w:rsid w:val="003323B5"/>
    <w:pPr>
      <w:spacing w:before="100" w:beforeAutospacing="1" w:after="100" w:afterAutospacing="1" w:line="240" w:lineRule="auto"/>
    </w:pPr>
    <w:rPr>
      <w:rFonts w:eastAsia="Times New Roman" w:cs="Times New Roman"/>
      <w:szCs w:val="24"/>
      <w:lang w:eastAsia="en-GB"/>
    </w:rPr>
  </w:style>
  <w:style w:type="table" w:customStyle="1" w:styleId="ListTable3Accent1">
    <w:name w:val="List Table 3 Accent 1"/>
    <w:basedOn w:val="a1"/>
    <w:uiPriority w:val="48"/>
    <w:rsid w:val="0044546D"/>
    <w:pPr>
      <w:spacing w:after="0" w:line="240" w:lineRule="auto"/>
    </w:pPr>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styleId="40">
    <w:name w:val="toc 4"/>
    <w:basedOn w:val="a"/>
    <w:next w:val="a"/>
    <w:autoRedefine/>
    <w:uiPriority w:val="39"/>
    <w:unhideWhenUsed/>
    <w:rsid w:val="00783A82"/>
    <w:pPr>
      <w:spacing w:after="100"/>
      <w:ind w:left="660"/>
      <w:jc w:val="left"/>
    </w:pPr>
    <w:rPr>
      <w:rFonts w:asciiTheme="minorHAnsi" w:eastAsiaTheme="minorEastAsia" w:hAnsiTheme="minorHAnsi"/>
      <w:sz w:val="22"/>
      <w:lang w:eastAsia="en-GB"/>
    </w:rPr>
  </w:style>
  <w:style w:type="paragraph" w:styleId="50">
    <w:name w:val="toc 5"/>
    <w:basedOn w:val="a"/>
    <w:next w:val="a"/>
    <w:autoRedefine/>
    <w:uiPriority w:val="39"/>
    <w:unhideWhenUsed/>
    <w:rsid w:val="00783A82"/>
    <w:pPr>
      <w:spacing w:after="100"/>
      <w:ind w:left="880"/>
      <w:jc w:val="left"/>
    </w:pPr>
    <w:rPr>
      <w:rFonts w:asciiTheme="minorHAnsi" w:eastAsiaTheme="minorEastAsia" w:hAnsiTheme="minorHAnsi"/>
      <w:sz w:val="22"/>
      <w:lang w:eastAsia="en-GB"/>
    </w:rPr>
  </w:style>
  <w:style w:type="paragraph" w:styleId="60">
    <w:name w:val="toc 6"/>
    <w:basedOn w:val="a"/>
    <w:next w:val="a"/>
    <w:autoRedefine/>
    <w:uiPriority w:val="39"/>
    <w:unhideWhenUsed/>
    <w:rsid w:val="00783A82"/>
    <w:pPr>
      <w:spacing w:after="100"/>
      <w:ind w:left="1100"/>
      <w:jc w:val="left"/>
    </w:pPr>
    <w:rPr>
      <w:rFonts w:asciiTheme="minorHAnsi" w:eastAsiaTheme="minorEastAsia" w:hAnsiTheme="minorHAnsi"/>
      <w:sz w:val="22"/>
      <w:lang w:eastAsia="en-GB"/>
    </w:rPr>
  </w:style>
  <w:style w:type="paragraph" w:styleId="70">
    <w:name w:val="toc 7"/>
    <w:basedOn w:val="a"/>
    <w:next w:val="a"/>
    <w:autoRedefine/>
    <w:uiPriority w:val="39"/>
    <w:unhideWhenUsed/>
    <w:rsid w:val="00783A82"/>
    <w:pPr>
      <w:spacing w:after="100"/>
      <w:ind w:left="1320"/>
      <w:jc w:val="left"/>
    </w:pPr>
    <w:rPr>
      <w:rFonts w:asciiTheme="minorHAnsi" w:eastAsiaTheme="minorEastAsia" w:hAnsiTheme="minorHAnsi"/>
      <w:sz w:val="22"/>
      <w:lang w:eastAsia="en-GB"/>
    </w:rPr>
  </w:style>
  <w:style w:type="paragraph" w:styleId="80">
    <w:name w:val="toc 8"/>
    <w:basedOn w:val="a"/>
    <w:next w:val="a"/>
    <w:autoRedefine/>
    <w:uiPriority w:val="39"/>
    <w:unhideWhenUsed/>
    <w:rsid w:val="00783A82"/>
    <w:pPr>
      <w:spacing w:after="100"/>
      <w:ind w:left="1540"/>
      <w:jc w:val="left"/>
    </w:pPr>
    <w:rPr>
      <w:rFonts w:asciiTheme="minorHAnsi" w:eastAsiaTheme="minorEastAsia" w:hAnsiTheme="minorHAnsi"/>
      <w:sz w:val="22"/>
      <w:lang w:eastAsia="en-GB"/>
    </w:rPr>
  </w:style>
  <w:style w:type="paragraph" w:styleId="90">
    <w:name w:val="toc 9"/>
    <w:basedOn w:val="a"/>
    <w:next w:val="a"/>
    <w:autoRedefine/>
    <w:uiPriority w:val="39"/>
    <w:unhideWhenUsed/>
    <w:rsid w:val="00783A82"/>
    <w:pPr>
      <w:spacing w:after="100"/>
      <w:ind w:left="1760"/>
      <w:jc w:val="left"/>
    </w:pPr>
    <w:rPr>
      <w:rFonts w:asciiTheme="minorHAnsi" w:eastAsiaTheme="minorEastAsia" w:hAnsiTheme="minorHAnsi"/>
      <w:sz w:val="22"/>
      <w:lang w:eastAsia="en-GB"/>
    </w:rPr>
  </w:style>
  <w:style w:type="character" w:customStyle="1" w:styleId="typenamelink">
    <w:name w:val="typenamelink"/>
    <w:basedOn w:val="a0"/>
    <w:rsid w:val="00E05B15"/>
  </w:style>
  <w:style w:type="paragraph" w:styleId="HTML">
    <w:name w:val="HTML Preformatted"/>
    <w:basedOn w:val="a"/>
    <w:link w:val="HTMLChar"/>
    <w:uiPriority w:val="99"/>
    <w:unhideWhenUsed/>
    <w:rsid w:val="00E05B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Char">
    <w:name w:val="بتنسيق HTML مسبق Char"/>
    <w:basedOn w:val="a0"/>
    <w:link w:val="HTML"/>
    <w:uiPriority w:val="99"/>
    <w:rsid w:val="00E05B15"/>
    <w:rPr>
      <w:rFonts w:ascii="Courier New" w:eastAsia="Times New Roman" w:hAnsi="Courier New" w:cs="Courier New"/>
      <w:sz w:val="20"/>
      <w:szCs w:val="20"/>
      <w:lang w:eastAsia="en-GB"/>
    </w:rPr>
  </w:style>
  <w:style w:type="character" w:customStyle="1" w:styleId="typenamelabel">
    <w:name w:val="typenamelabel"/>
    <w:basedOn w:val="a0"/>
    <w:rsid w:val="00E05B15"/>
  </w:style>
  <w:style w:type="character" w:customStyle="1" w:styleId="simpletaglabel">
    <w:name w:val="simpletaglabel"/>
    <w:basedOn w:val="a0"/>
    <w:rsid w:val="00E05B15"/>
  </w:style>
  <w:style w:type="character" w:styleId="HTMLCode">
    <w:name w:val="HTML Code"/>
    <w:basedOn w:val="a0"/>
    <w:uiPriority w:val="99"/>
    <w:semiHidden/>
    <w:unhideWhenUsed/>
    <w:rsid w:val="00E05B15"/>
    <w:rPr>
      <w:rFonts w:ascii="Courier New" w:eastAsia="Times New Roman" w:hAnsi="Courier New" w:cs="Courier New"/>
      <w:sz w:val="20"/>
      <w:szCs w:val="20"/>
    </w:rPr>
  </w:style>
  <w:style w:type="character" w:customStyle="1" w:styleId="membernamelink">
    <w:name w:val="membernamelink"/>
    <w:basedOn w:val="a0"/>
    <w:rsid w:val="00E05B15"/>
  </w:style>
  <w:style w:type="character" w:customStyle="1" w:styleId="activetabletab">
    <w:name w:val="activetabletab"/>
    <w:basedOn w:val="a0"/>
    <w:rsid w:val="00E05B15"/>
  </w:style>
  <w:style w:type="character" w:customStyle="1" w:styleId="tabletab">
    <w:name w:val="tabletab"/>
    <w:basedOn w:val="a0"/>
    <w:rsid w:val="00E05B15"/>
  </w:style>
  <w:style w:type="character" w:customStyle="1" w:styleId="overridespecifylabel">
    <w:name w:val="overridespecifylabel"/>
    <w:basedOn w:val="a0"/>
    <w:rsid w:val="00E05B15"/>
  </w:style>
  <w:style w:type="character" w:customStyle="1" w:styleId="seelabel">
    <w:name w:val="seelabel"/>
    <w:basedOn w:val="a0"/>
    <w:rsid w:val="00936AD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5E68"/>
    <w:pPr>
      <w:jc w:val="both"/>
    </w:pPr>
    <w:rPr>
      <w:rFonts w:ascii="Times New Roman" w:hAnsi="Times New Roman"/>
      <w:sz w:val="24"/>
    </w:rPr>
  </w:style>
  <w:style w:type="paragraph" w:styleId="1">
    <w:name w:val="heading 1"/>
    <w:basedOn w:val="2"/>
    <w:next w:val="a"/>
    <w:link w:val="1Char"/>
    <w:uiPriority w:val="9"/>
    <w:qFormat/>
    <w:rsid w:val="00F6778F"/>
    <w:pPr>
      <w:jc w:val="center"/>
      <w:outlineLvl w:val="0"/>
    </w:pPr>
    <w:rPr>
      <w:sz w:val="56"/>
    </w:rPr>
  </w:style>
  <w:style w:type="paragraph" w:styleId="2">
    <w:name w:val="heading 2"/>
    <w:basedOn w:val="a"/>
    <w:next w:val="a"/>
    <w:link w:val="2Char"/>
    <w:uiPriority w:val="9"/>
    <w:unhideWhenUsed/>
    <w:qFormat/>
    <w:rsid w:val="005C7544"/>
    <w:pPr>
      <w:keepNext/>
      <w:keepLines/>
      <w:spacing w:before="40" w:after="0"/>
      <w:outlineLvl w:val="1"/>
    </w:pPr>
    <w:rPr>
      <w:rFonts w:eastAsiaTheme="majorEastAsia" w:cstheme="majorBidi"/>
      <w:b/>
      <w:color w:val="2F5496" w:themeColor="accent5" w:themeShade="BF"/>
      <w:sz w:val="28"/>
      <w:szCs w:val="26"/>
    </w:rPr>
  </w:style>
  <w:style w:type="paragraph" w:styleId="3">
    <w:name w:val="heading 3"/>
    <w:basedOn w:val="a"/>
    <w:next w:val="a"/>
    <w:link w:val="3Char"/>
    <w:uiPriority w:val="9"/>
    <w:unhideWhenUsed/>
    <w:qFormat/>
    <w:rsid w:val="00B9477F"/>
    <w:pPr>
      <w:keepNext/>
      <w:keepLines/>
      <w:spacing w:before="40" w:after="0"/>
      <w:outlineLvl w:val="2"/>
    </w:pPr>
    <w:rPr>
      <w:rFonts w:eastAsiaTheme="majorEastAsia" w:cstheme="majorBidi"/>
      <w:b/>
      <w:color w:val="1F3864" w:themeColor="accent5" w:themeShade="80"/>
      <w:sz w:val="28"/>
      <w:szCs w:val="24"/>
    </w:rPr>
  </w:style>
  <w:style w:type="paragraph" w:styleId="4">
    <w:name w:val="heading 4"/>
    <w:basedOn w:val="a"/>
    <w:next w:val="a"/>
    <w:link w:val="4Char"/>
    <w:uiPriority w:val="9"/>
    <w:unhideWhenUsed/>
    <w:qFormat/>
    <w:rsid w:val="003A5E5A"/>
    <w:pPr>
      <w:keepNext/>
      <w:keepLines/>
      <w:spacing w:before="40" w:after="0"/>
      <w:outlineLvl w:val="3"/>
    </w:pPr>
    <w:rPr>
      <w:rFonts w:eastAsiaTheme="majorEastAsia" w:cstheme="majorBidi"/>
      <w:b/>
      <w:iCs/>
      <w:color w:val="1F4E79" w:themeColor="accent1" w:themeShade="80"/>
    </w:rPr>
  </w:style>
  <w:style w:type="paragraph" w:styleId="5">
    <w:name w:val="heading 5"/>
    <w:basedOn w:val="a"/>
    <w:next w:val="a"/>
    <w:link w:val="5Char"/>
    <w:uiPriority w:val="9"/>
    <w:semiHidden/>
    <w:unhideWhenUsed/>
    <w:qFormat/>
    <w:rsid w:val="00C47D4A"/>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Char"/>
    <w:uiPriority w:val="9"/>
    <w:semiHidden/>
    <w:unhideWhenUsed/>
    <w:qFormat/>
    <w:rsid w:val="00C47D4A"/>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semiHidden/>
    <w:unhideWhenUsed/>
    <w:qFormat/>
    <w:rsid w:val="00C47D4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Char"/>
    <w:uiPriority w:val="9"/>
    <w:semiHidden/>
    <w:unhideWhenUsed/>
    <w:qFormat/>
    <w:rsid w:val="00C47D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C47D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عنوان 2 Char"/>
    <w:basedOn w:val="a0"/>
    <w:link w:val="2"/>
    <w:uiPriority w:val="9"/>
    <w:rsid w:val="005C7544"/>
    <w:rPr>
      <w:rFonts w:ascii="Times New Roman" w:eastAsiaTheme="majorEastAsia" w:hAnsi="Times New Roman" w:cstheme="majorBidi"/>
      <w:b/>
      <w:color w:val="2F5496" w:themeColor="accent5" w:themeShade="BF"/>
      <w:sz w:val="28"/>
      <w:szCs w:val="26"/>
    </w:rPr>
  </w:style>
  <w:style w:type="character" w:customStyle="1" w:styleId="1Char">
    <w:name w:val="عنوان 1 Char"/>
    <w:basedOn w:val="a0"/>
    <w:link w:val="1"/>
    <w:uiPriority w:val="9"/>
    <w:rsid w:val="00F6778F"/>
    <w:rPr>
      <w:rFonts w:ascii="Times New Roman" w:eastAsiaTheme="majorEastAsia" w:hAnsi="Times New Roman" w:cstheme="majorBidi"/>
      <w:b/>
      <w:color w:val="2F5496" w:themeColor="accent5" w:themeShade="BF"/>
      <w:sz w:val="56"/>
      <w:szCs w:val="26"/>
    </w:rPr>
  </w:style>
  <w:style w:type="character" w:customStyle="1" w:styleId="3Char">
    <w:name w:val="عنوان 3 Char"/>
    <w:basedOn w:val="a0"/>
    <w:link w:val="3"/>
    <w:uiPriority w:val="9"/>
    <w:rsid w:val="00B9477F"/>
    <w:rPr>
      <w:rFonts w:ascii="Times New Roman" w:eastAsiaTheme="majorEastAsia" w:hAnsi="Times New Roman" w:cstheme="majorBidi"/>
      <w:b/>
      <w:color w:val="1F3864" w:themeColor="accent5" w:themeShade="80"/>
      <w:sz w:val="28"/>
      <w:szCs w:val="24"/>
    </w:rPr>
  </w:style>
  <w:style w:type="character" w:customStyle="1" w:styleId="4Char">
    <w:name w:val="عنوان 4 Char"/>
    <w:basedOn w:val="a0"/>
    <w:link w:val="4"/>
    <w:uiPriority w:val="9"/>
    <w:rsid w:val="003A5E5A"/>
    <w:rPr>
      <w:rFonts w:ascii="Times New Roman" w:eastAsiaTheme="majorEastAsia" w:hAnsi="Times New Roman" w:cstheme="majorBidi"/>
      <w:b/>
      <w:iCs/>
      <w:color w:val="1F4E79" w:themeColor="accent1" w:themeShade="80"/>
      <w:sz w:val="24"/>
    </w:rPr>
  </w:style>
  <w:style w:type="character" w:customStyle="1" w:styleId="5Char">
    <w:name w:val="عنوان 5 Char"/>
    <w:basedOn w:val="a0"/>
    <w:link w:val="5"/>
    <w:uiPriority w:val="9"/>
    <w:semiHidden/>
    <w:rsid w:val="00C47D4A"/>
    <w:rPr>
      <w:rFonts w:asciiTheme="majorHAnsi" w:eastAsiaTheme="majorEastAsia" w:hAnsiTheme="majorHAnsi" w:cstheme="majorBidi"/>
      <w:color w:val="2E74B5" w:themeColor="accent1" w:themeShade="BF"/>
      <w:sz w:val="24"/>
    </w:rPr>
  </w:style>
  <w:style w:type="character" w:customStyle="1" w:styleId="6Char">
    <w:name w:val="عنوان 6 Char"/>
    <w:basedOn w:val="a0"/>
    <w:link w:val="6"/>
    <w:uiPriority w:val="9"/>
    <w:semiHidden/>
    <w:rsid w:val="00C47D4A"/>
    <w:rPr>
      <w:rFonts w:asciiTheme="majorHAnsi" w:eastAsiaTheme="majorEastAsia" w:hAnsiTheme="majorHAnsi" w:cstheme="majorBidi"/>
      <w:color w:val="1F4D78" w:themeColor="accent1" w:themeShade="7F"/>
      <w:sz w:val="24"/>
    </w:rPr>
  </w:style>
  <w:style w:type="character" w:customStyle="1" w:styleId="7Char">
    <w:name w:val="عنوان 7 Char"/>
    <w:basedOn w:val="a0"/>
    <w:link w:val="7"/>
    <w:uiPriority w:val="9"/>
    <w:semiHidden/>
    <w:rsid w:val="00C47D4A"/>
    <w:rPr>
      <w:rFonts w:asciiTheme="majorHAnsi" w:eastAsiaTheme="majorEastAsia" w:hAnsiTheme="majorHAnsi" w:cstheme="majorBidi"/>
      <w:i/>
      <w:iCs/>
      <w:color w:val="1F4D78" w:themeColor="accent1" w:themeShade="7F"/>
      <w:sz w:val="24"/>
    </w:rPr>
  </w:style>
  <w:style w:type="character" w:customStyle="1" w:styleId="8Char">
    <w:name w:val="عنوان 8 Char"/>
    <w:basedOn w:val="a0"/>
    <w:link w:val="8"/>
    <w:uiPriority w:val="9"/>
    <w:semiHidden/>
    <w:rsid w:val="00C47D4A"/>
    <w:rPr>
      <w:rFonts w:asciiTheme="majorHAnsi" w:eastAsiaTheme="majorEastAsia" w:hAnsiTheme="majorHAnsi" w:cstheme="majorBidi"/>
      <w:color w:val="272727" w:themeColor="text1" w:themeTint="D8"/>
      <w:sz w:val="21"/>
      <w:szCs w:val="21"/>
    </w:rPr>
  </w:style>
  <w:style w:type="character" w:customStyle="1" w:styleId="9Char">
    <w:name w:val="عنوان 9 Char"/>
    <w:basedOn w:val="a0"/>
    <w:link w:val="9"/>
    <w:uiPriority w:val="9"/>
    <w:semiHidden/>
    <w:rsid w:val="00C47D4A"/>
    <w:rPr>
      <w:rFonts w:asciiTheme="majorHAnsi" w:eastAsiaTheme="majorEastAsia" w:hAnsiTheme="majorHAnsi" w:cstheme="majorBidi"/>
      <w:i/>
      <w:iCs/>
      <w:color w:val="272727" w:themeColor="text1" w:themeTint="D8"/>
      <w:sz w:val="21"/>
      <w:szCs w:val="21"/>
    </w:rPr>
  </w:style>
  <w:style w:type="paragraph" w:styleId="a3">
    <w:name w:val="No Spacing"/>
    <w:link w:val="Char"/>
    <w:uiPriority w:val="1"/>
    <w:qFormat/>
    <w:rsid w:val="00C47D4A"/>
    <w:pPr>
      <w:spacing w:after="0" w:line="240" w:lineRule="auto"/>
      <w:jc w:val="both"/>
    </w:pPr>
    <w:rPr>
      <w:rFonts w:ascii="Times New Roman" w:hAnsi="Times New Roman"/>
      <w:sz w:val="24"/>
    </w:rPr>
  </w:style>
  <w:style w:type="character" w:customStyle="1" w:styleId="Char">
    <w:name w:val="بلا تباعد Char"/>
    <w:basedOn w:val="a0"/>
    <w:link w:val="a3"/>
    <w:uiPriority w:val="1"/>
    <w:rsid w:val="00C47D4A"/>
    <w:rPr>
      <w:rFonts w:ascii="Times New Roman" w:hAnsi="Times New Roman"/>
      <w:sz w:val="24"/>
    </w:rPr>
  </w:style>
  <w:style w:type="paragraph" w:customStyle="1" w:styleId="EndNoteBibliographyTitle">
    <w:name w:val="EndNote Bibliography Title"/>
    <w:basedOn w:val="a"/>
    <w:link w:val="EndNoteBibliographyTitleChar"/>
    <w:rsid w:val="002D6CC3"/>
    <w:pPr>
      <w:spacing w:after="0"/>
      <w:jc w:val="center"/>
    </w:pPr>
    <w:rPr>
      <w:rFonts w:cs="Times New Roman"/>
      <w:noProof/>
      <w:lang w:val="en-US"/>
    </w:rPr>
  </w:style>
  <w:style w:type="character" w:customStyle="1" w:styleId="EndNoteBibliographyTitleChar">
    <w:name w:val="EndNote Bibliography Title Char"/>
    <w:basedOn w:val="a0"/>
    <w:link w:val="EndNoteBibliographyTitle"/>
    <w:rsid w:val="002D6CC3"/>
    <w:rPr>
      <w:rFonts w:ascii="Times New Roman" w:hAnsi="Times New Roman" w:cs="Times New Roman"/>
      <w:noProof/>
      <w:sz w:val="24"/>
      <w:lang w:val="en-US"/>
    </w:rPr>
  </w:style>
  <w:style w:type="paragraph" w:customStyle="1" w:styleId="EndNoteBibliography">
    <w:name w:val="EndNote Bibliography"/>
    <w:basedOn w:val="a"/>
    <w:link w:val="EndNoteBibliographyChar"/>
    <w:rsid w:val="002D6CC3"/>
    <w:pPr>
      <w:spacing w:line="240" w:lineRule="auto"/>
    </w:pPr>
    <w:rPr>
      <w:rFonts w:cs="Times New Roman"/>
      <w:noProof/>
      <w:lang w:val="en-US"/>
    </w:rPr>
  </w:style>
  <w:style w:type="character" w:customStyle="1" w:styleId="EndNoteBibliographyChar">
    <w:name w:val="EndNote Bibliography Char"/>
    <w:basedOn w:val="a0"/>
    <w:link w:val="EndNoteBibliography"/>
    <w:rsid w:val="002D6CC3"/>
    <w:rPr>
      <w:rFonts w:ascii="Times New Roman" w:hAnsi="Times New Roman" w:cs="Times New Roman"/>
      <w:noProof/>
      <w:sz w:val="24"/>
      <w:lang w:val="en-US"/>
    </w:rPr>
  </w:style>
  <w:style w:type="character" w:styleId="Hyperlink">
    <w:name w:val="Hyperlink"/>
    <w:basedOn w:val="a0"/>
    <w:uiPriority w:val="99"/>
    <w:unhideWhenUsed/>
    <w:rsid w:val="002D6CC3"/>
    <w:rPr>
      <w:color w:val="0563C1" w:themeColor="hyperlink"/>
      <w:u w:val="single"/>
    </w:rPr>
  </w:style>
  <w:style w:type="paragraph" w:styleId="a4">
    <w:name w:val="caption"/>
    <w:basedOn w:val="a"/>
    <w:next w:val="a"/>
    <w:uiPriority w:val="35"/>
    <w:unhideWhenUsed/>
    <w:qFormat/>
    <w:rsid w:val="00D3372B"/>
    <w:pPr>
      <w:spacing w:after="200" w:line="240" w:lineRule="auto"/>
    </w:pPr>
    <w:rPr>
      <w:i/>
      <w:iCs/>
      <w:color w:val="44546A" w:themeColor="text2"/>
      <w:sz w:val="18"/>
      <w:szCs w:val="18"/>
    </w:rPr>
  </w:style>
  <w:style w:type="paragraph" w:styleId="a5">
    <w:name w:val="table of figures"/>
    <w:basedOn w:val="a"/>
    <w:next w:val="a"/>
    <w:uiPriority w:val="99"/>
    <w:unhideWhenUsed/>
    <w:rsid w:val="00807D98"/>
    <w:pPr>
      <w:spacing w:after="0"/>
    </w:pPr>
  </w:style>
  <w:style w:type="paragraph" w:styleId="a6">
    <w:name w:val="List Paragraph"/>
    <w:basedOn w:val="a"/>
    <w:uiPriority w:val="34"/>
    <w:qFormat/>
    <w:rsid w:val="00762060"/>
    <w:pPr>
      <w:ind w:left="720"/>
      <w:contextualSpacing/>
    </w:pPr>
  </w:style>
  <w:style w:type="paragraph" w:styleId="a7">
    <w:name w:val="header"/>
    <w:basedOn w:val="a"/>
    <w:link w:val="Char0"/>
    <w:uiPriority w:val="99"/>
    <w:unhideWhenUsed/>
    <w:rsid w:val="002F5EBF"/>
    <w:pPr>
      <w:tabs>
        <w:tab w:val="center" w:pos="4513"/>
        <w:tab w:val="right" w:pos="9026"/>
      </w:tabs>
      <w:spacing w:after="0" w:line="240" w:lineRule="auto"/>
    </w:pPr>
  </w:style>
  <w:style w:type="character" w:customStyle="1" w:styleId="Char0">
    <w:name w:val="رأس الصفحة Char"/>
    <w:basedOn w:val="a0"/>
    <w:link w:val="a7"/>
    <w:uiPriority w:val="99"/>
    <w:rsid w:val="002F5EBF"/>
  </w:style>
  <w:style w:type="paragraph" w:styleId="a8">
    <w:name w:val="footer"/>
    <w:basedOn w:val="a"/>
    <w:link w:val="Char1"/>
    <w:uiPriority w:val="99"/>
    <w:unhideWhenUsed/>
    <w:rsid w:val="002F5EBF"/>
    <w:pPr>
      <w:tabs>
        <w:tab w:val="center" w:pos="4513"/>
        <w:tab w:val="right" w:pos="9026"/>
      </w:tabs>
      <w:spacing w:after="0" w:line="240" w:lineRule="auto"/>
    </w:pPr>
  </w:style>
  <w:style w:type="character" w:customStyle="1" w:styleId="Char1">
    <w:name w:val="تذييل الصفحة Char"/>
    <w:basedOn w:val="a0"/>
    <w:link w:val="a8"/>
    <w:uiPriority w:val="99"/>
    <w:rsid w:val="002F5EBF"/>
  </w:style>
  <w:style w:type="paragraph" w:styleId="a9">
    <w:name w:val="TOC Heading"/>
    <w:basedOn w:val="1"/>
    <w:next w:val="a"/>
    <w:uiPriority w:val="39"/>
    <w:unhideWhenUsed/>
    <w:qFormat/>
    <w:rsid w:val="00A176CF"/>
    <w:pPr>
      <w:outlineLvl w:val="9"/>
    </w:pPr>
    <w:rPr>
      <w:rFonts w:asciiTheme="majorHAnsi" w:hAnsiTheme="majorHAnsi"/>
      <w:lang w:val="en-US"/>
    </w:rPr>
  </w:style>
  <w:style w:type="paragraph" w:styleId="10">
    <w:name w:val="toc 1"/>
    <w:basedOn w:val="a"/>
    <w:next w:val="a"/>
    <w:autoRedefine/>
    <w:uiPriority w:val="39"/>
    <w:unhideWhenUsed/>
    <w:rsid w:val="005811F5"/>
    <w:pPr>
      <w:tabs>
        <w:tab w:val="left" w:pos="440"/>
        <w:tab w:val="right" w:leader="dot" w:pos="9016"/>
      </w:tabs>
      <w:spacing w:after="100"/>
    </w:pPr>
  </w:style>
  <w:style w:type="paragraph" w:styleId="20">
    <w:name w:val="toc 2"/>
    <w:basedOn w:val="a"/>
    <w:next w:val="a"/>
    <w:autoRedefine/>
    <w:uiPriority w:val="39"/>
    <w:unhideWhenUsed/>
    <w:rsid w:val="00A176CF"/>
    <w:pPr>
      <w:spacing w:after="100"/>
      <w:ind w:left="220"/>
    </w:pPr>
  </w:style>
  <w:style w:type="paragraph" w:customStyle="1" w:styleId="Default">
    <w:name w:val="Default"/>
    <w:rsid w:val="00E37ADC"/>
    <w:pPr>
      <w:autoSpaceDE w:val="0"/>
      <w:autoSpaceDN w:val="0"/>
      <w:adjustRightInd w:val="0"/>
      <w:spacing w:after="0" w:line="240" w:lineRule="auto"/>
    </w:pPr>
    <w:rPr>
      <w:rFonts w:ascii="Calibri" w:hAnsi="Calibri" w:cs="Calibri"/>
      <w:color w:val="000000"/>
      <w:sz w:val="24"/>
      <w:szCs w:val="24"/>
    </w:rPr>
  </w:style>
  <w:style w:type="paragraph" w:styleId="30">
    <w:name w:val="toc 3"/>
    <w:basedOn w:val="a"/>
    <w:next w:val="a"/>
    <w:autoRedefine/>
    <w:uiPriority w:val="39"/>
    <w:unhideWhenUsed/>
    <w:rsid w:val="00D477A2"/>
    <w:pPr>
      <w:spacing w:after="100"/>
      <w:ind w:left="440"/>
    </w:pPr>
  </w:style>
  <w:style w:type="table" w:styleId="aa">
    <w:name w:val="Table Grid"/>
    <w:basedOn w:val="a1"/>
    <w:uiPriority w:val="39"/>
    <w:rsid w:val="00D948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11">
    <w:name w:val="Grid Table 5 Dark - Accent 11"/>
    <w:basedOn w:val="a1"/>
    <w:uiPriority w:val="50"/>
    <w:rsid w:val="00D9483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3-Accent51">
    <w:name w:val="Grid Table 3 - Accent 51"/>
    <w:basedOn w:val="a1"/>
    <w:uiPriority w:val="48"/>
    <w:rsid w:val="00D9483B"/>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character" w:styleId="ab">
    <w:name w:val="Intense Reference"/>
    <w:basedOn w:val="a0"/>
    <w:uiPriority w:val="32"/>
    <w:qFormat/>
    <w:rsid w:val="00890939"/>
    <w:rPr>
      <w:b/>
      <w:bCs/>
      <w:smallCaps/>
      <w:color w:val="5B9BD5" w:themeColor="accent1"/>
      <w:spacing w:val="5"/>
    </w:rPr>
  </w:style>
  <w:style w:type="paragraph" w:styleId="ac">
    <w:name w:val="Intense Quote"/>
    <w:basedOn w:val="a"/>
    <w:next w:val="a"/>
    <w:link w:val="Char2"/>
    <w:uiPriority w:val="30"/>
    <w:qFormat/>
    <w:rsid w:val="00890939"/>
    <w:pPr>
      <w:pBdr>
        <w:top w:val="single" w:sz="4" w:space="10" w:color="5B9BD5" w:themeColor="accent1"/>
        <w:bottom w:val="single" w:sz="4" w:space="10" w:color="5B9BD5" w:themeColor="accent1"/>
      </w:pBdr>
      <w:spacing w:before="360" w:after="360" w:line="240" w:lineRule="auto"/>
      <w:ind w:left="864" w:right="864"/>
      <w:jc w:val="center"/>
    </w:pPr>
    <w:rPr>
      <w:rFonts w:asciiTheme="majorHAnsi" w:hAnsiTheme="majorHAnsi"/>
      <w:i/>
      <w:iCs/>
      <w:color w:val="5B9BD5" w:themeColor="accent1"/>
    </w:rPr>
  </w:style>
  <w:style w:type="character" w:customStyle="1" w:styleId="Char2">
    <w:name w:val="اقتباس مكثف Char"/>
    <w:basedOn w:val="a0"/>
    <w:link w:val="ac"/>
    <w:uiPriority w:val="30"/>
    <w:rsid w:val="00890939"/>
    <w:rPr>
      <w:rFonts w:asciiTheme="majorHAnsi" w:hAnsiTheme="majorHAnsi"/>
      <w:i/>
      <w:iCs/>
      <w:color w:val="5B9BD5" w:themeColor="accent1"/>
      <w:sz w:val="24"/>
    </w:rPr>
  </w:style>
  <w:style w:type="paragraph" w:styleId="ad">
    <w:name w:val="Balloon Text"/>
    <w:basedOn w:val="a"/>
    <w:link w:val="Char3"/>
    <w:uiPriority w:val="99"/>
    <w:semiHidden/>
    <w:unhideWhenUsed/>
    <w:rsid w:val="000C46E7"/>
    <w:pPr>
      <w:spacing w:after="0" w:line="240" w:lineRule="auto"/>
    </w:pPr>
    <w:rPr>
      <w:rFonts w:ascii="Lucida Grande" w:hAnsi="Lucida Grande" w:cs="Lucida Grande"/>
      <w:sz w:val="18"/>
      <w:szCs w:val="18"/>
    </w:rPr>
  </w:style>
  <w:style w:type="character" w:customStyle="1" w:styleId="Char3">
    <w:name w:val="نص في بالون Char"/>
    <w:basedOn w:val="a0"/>
    <w:link w:val="ad"/>
    <w:uiPriority w:val="99"/>
    <w:semiHidden/>
    <w:rsid w:val="000C46E7"/>
    <w:rPr>
      <w:rFonts w:ascii="Lucida Grande" w:hAnsi="Lucida Grande" w:cs="Lucida Grande"/>
      <w:sz w:val="18"/>
      <w:szCs w:val="18"/>
    </w:rPr>
  </w:style>
  <w:style w:type="character" w:styleId="ae">
    <w:name w:val="annotation reference"/>
    <w:basedOn w:val="a0"/>
    <w:uiPriority w:val="99"/>
    <w:semiHidden/>
    <w:unhideWhenUsed/>
    <w:rsid w:val="000C46E7"/>
    <w:rPr>
      <w:sz w:val="18"/>
      <w:szCs w:val="18"/>
    </w:rPr>
  </w:style>
  <w:style w:type="paragraph" w:styleId="af">
    <w:name w:val="annotation text"/>
    <w:basedOn w:val="a"/>
    <w:link w:val="Char4"/>
    <w:uiPriority w:val="99"/>
    <w:semiHidden/>
    <w:unhideWhenUsed/>
    <w:rsid w:val="000C46E7"/>
    <w:pPr>
      <w:spacing w:line="240" w:lineRule="auto"/>
    </w:pPr>
    <w:rPr>
      <w:szCs w:val="24"/>
    </w:rPr>
  </w:style>
  <w:style w:type="character" w:customStyle="1" w:styleId="Char4">
    <w:name w:val="نص تعليق Char"/>
    <w:basedOn w:val="a0"/>
    <w:link w:val="af"/>
    <w:uiPriority w:val="99"/>
    <w:semiHidden/>
    <w:rsid w:val="000C46E7"/>
    <w:rPr>
      <w:sz w:val="24"/>
      <w:szCs w:val="24"/>
    </w:rPr>
  </w:style>
  <w:style w:type="paragraph" w:styleId="af0">
    <w:name w:val="annotation subject"/>
    <w:basedOn w:val="af"/>
    <w:next w:val="af"/>
    <w:link w:val="Char5"/>
    <w:uiPriority w:val="99"/>
    <w:semiHidden/>
    <w:unhideWhenUsed/>
    <w:rsid w:val="000C46E7"/>
    <w:rPr>
      <w:b/>
      <w:bCs/>
      <w:sz w:val="20"/>
      <w:szCs w:val="20"/>
    </w:rPr>
  </w:style>
  <w:style w:type="character" w:customStyle="1" w:styleId="Char5">
    <w:name w:val="موضوع تعليق Char"/>
    <w:basedOn w:val="Char4"/>
    <w:link w:val="af0"/>
    <w:uiPriority w:val="99"/>
    <w:semiHidden/>
    <w:rsid w:val="000C46E7"/>
    <w:rPr>
      <w:b/>
      <w:bCs/>
      <w:sz w:val="20"/>
      <w:szCs w:val="20"/>
    </w:rPr>
  </w:style>
  <w:style w:type="table" w:customStyle="1" w:styleId="PlainTable1">
    <w:name w:val="Plain Table 1"/>
    <w:basedOn w:val="a1"/>
    <w:uiPriority w:val="99"/>
    <w:rsid w:val="00C56F8E"/>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6ColorfulAccent1">
    <w:name w:val="Grid Table 6 Colorful Accent 1"/>
    <w:basedOn w:val="a1"/>
    <w:uiPriority w:val="51"/>
    <w:rsid w:val="00C56F8E"/>
    <w:pPr>
      <w:spacing w:after="0" w:line="240" w:lineRule="auto"/>
    </w:pPr>
    <w:rPr>
      <w:color w:val="2E74B5" w:themeColor="accent1" w:themeShade="BF"/>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5">
    <w:name w:val="Grid Table 5 Dark Accent 5"/>
    <w:basedOn w:val="a1"/>
    <w:uiPriority w:val="50"/>
    <w:rsid w:val="00C56F8E"/>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GridTable2Accent2">
    <w:name w:val="Grid Table 2 Accent 2"/>
    <w:basedOn w:val="a1"/>
    <w:uiPriority w:val="47"/>
    <w:rsid w:val="007D5D5F"/>
    <w:pPr>
      <w:spacing w:after="0" w:line="240" w:lineRule="auto"/>
    </w:pPr>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2Accent6">
    <w:name w:val="Grid Table 2 Accent 6"/>
    <w:basedOn w:val="a1"/>
    <w:uiPriority w:val="47"/>
    <w:rsid w:val="007D5D5F"/>
    <w:pPr>
      <w:spacing w:after="0" w:line="240" w:lineRule="auto"/>
    </w:pPr>
    <w:tblPr>
      <w:tblStyleRowBandSize w:val="1"/>
      <w:tblStyleColBandSize w:val="1"/>
      <w:tblInd w:w="0" w:type="dxa"/>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CellMar>
        <w:top w:w="0" w:type="dxa"/>
        <w:left w:w="108" w:type="dxa"/>
        <w:bottom w:w="0" w:type="dxa"/>
        <w:right w:w="108" w:type="dxa"/>
      </w:tblCellMar>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3Accent1">
    <w:name w:val="Grid Table 3 Accent 1"/>
    <w:basedOn w:val="a1"/>
    <w:uiPriority w:val="48"/>
    <w:rsid w:val="007D5D5F"/>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customStyle="1" w:styleId="GridTable2Accent1">
    <w:name w:val="Grid Table 2 Accent 1"/>
    <w:basedOn w:val="a1"/>
    <w:uiPriority w:val="47"/>
    <w:rsid w:val="007D5D5F"/>
    <w:pPr>
      <w:spacing w:after="0" w:line="240" w:lineRule="auto"/>
    </w:pPr>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
    <w:name w:val="Grid Table 4 Accent 1"/>
    <w:basedOn w:val="a1"/>
    <w:uiPriority w:val="49"/>
    <w:rsid w:val="007D5D5F"/>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diag-name">
    <w:name w:val="diag-name"/>
    <w:basedOn w:val="a0"/>
    <w:rsid w:val="005B31B1"/>
  </w:style>
  <w:style w:type="character" w:customStyle="1" w:styleId="apple-converted-space">
    <w:name w:val="apple-converted-space"/>
    <w:basedOn w:val="a0"/>
    <w:rsid w:val="005B31B1"/>
  </w:style>
  <w:style w:type="table" w:customStyle="1" w:styleId="GridTable4Accent5">
    <w:name w:val="Grid Table 4 Accent 5"/>
    <w:basedOn w:val="a1"/>
    <w:uiPriority w:val="49"/>
    <w:rsid w:val="001804A6"/>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1LightAccent5">
    <w:name w:val="Grid Table 1 Light Accent 5"/>
    <w:basedOn w:val="a1"/>
    <w:uiPriority w:val="46"/>
    <w:rsid w:val="00572F85"/>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GridTable1LightAccent1">
    <w:name w:val="Grid Table 1 Light Accent 1"/>
    <w:basedOn w:val="a1"/>
    <w:uiPriority w:val="46"/>
    <w:rsid w:val="00572F85"/>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PlainTable4">
    <w:name w:val="Plain Table 4"/>
    <w:basedOn w:val="a1"/>
    <w:uiPriority w:val="99"/>
    <w:rsid w:val="00F21C4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1">
    <w:name w:val="Placeholder Text"/>
    <w:basedOn w:val="a0"/>
    <w:uiPriority w:val="99"/>
    <w:semiHidden/>
    <w:rsid w:val="004B15A9"/>
    <w:rPr>
      <w:color w:val="808080"/>
    </w:rPr>
  </w:style>
  <w:style w:type="paragraph" w:styleId="af2">
    <w:name w:val="Normal (Web)"/>
    <w:basedOn w:val="a"/>
    <w:uiPriority w:val="99"/>
    <w:semiHidden/>
    <w:unhideWhenUsed/>
    <w:rsid w:val="003323B5"/>
    <w:pPr>
      <w:spacing w:before="100" w:beforeAutospacing="1" w:after="100" w:afterAutospacing="1" w:line="240" w:lineRule="auto"/>
    </w:pPr>
    <w:rPr>
      <w:rFonts w:eastAsia="Times New Roman" w:cs="Times New Roman"/>
      <w:szCs w:val="24"/>
      <w:lang w:eastAsia="en-GB"/>
    </w:rPr>
  </w:style>
  <w:style w:type="table" w:customStyle="1" w:styleId="ListTable3Accent1">
    <w:name w:val="List Table 3 Accent 1"/>
    <w:basedOn w:val="a1"/>
    <w:uiPriority w:val="48"/>
    <w:rsid w:val="0044546D"/>
    <w:pPr>
      <w:spacing w:after="0" w:line="240" w:lineRule="auto"/>
    </w:pPr>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styleId="40">
    <w:name w:val="toc 4"/>
    <w:basedOn w:val="a"/>
    <w:next w:val="a"/>
    <w:autoRedefine/>
    <w:uiPriority w:val="39"/>
    <w:unhideWhenUsed/>
    <w:rsid w:val="00783A82"/>
    <w:pPr>
      <w:spacing w:after="100"/>
      <w:ind w:left="660"/>
      <w:jc w:val="left"/>
    </w:pPr>
    <w:rPr>
      <w:rFonts w:asciiTheme="minorHAnsi" w:eastAsiaTheme="minorEastAsia" w:hAnsiTheme="minorHAnsi"/>
      <w:sz w:val="22"/>
      <w:lang w:eastAsia="en-GB"/>
    </w:rPr>
  </w:style>
  <w:style w:type="paragraph" w:styleId="50">
    <w:name w:val="toc 5"/>
    <w:basedOn w:val="a"/>
    <w:next w:val="a"/>
    <w:autoRedefine/>
    <w:uiPriority w:val="39"/>
    <w:unhideWhenUsed/>
    <w:rsid w:val="00783A82"/>
    <w:pPr>
      <w:spacing w:after="100"/>
      <w:ind w:left="880"/>
      <w:jc w:val="left"/>
    </w:pPr>
    <w:rPr>
      <w:rFonts w:asciiTheme="minorHAnsi" w:eastAsiaTheme="minorEastAsia" w:hAnsiTheme="minorHAnsi"/>
      <w:sz w:val="22"/>
      <w:lang w:eastAsia="en-GB"/>
    </w:rPr>
  </w:style>
  <w:style w:type="paragraph" w:styleId="60">
    <w:name w:val="toc 6"/>
    <w:basedOn w:val="a"/>
    <w:next w:val="a"/>
    <w:autoRedefine/>
    <w:uiPriority w:val="39"/>
    <w:unhideWhenUsed/>
    <w:rsid w:val="00783A82"/>
    <w:pPr>
      <w:spacing w:after="100"/>
      <w:ind w:left="1100"/>
      <w:jc w:val="left"/>
    </w:pPr>
    <w:rPr>
      <w:rFonts w:asciiTheme="minorHAnsi" w:eastAsiaTheme="minorEastAsia" w:hAnsiTheme="minorHAnsi"/>
      <w:sz w:val="22"/>
      <w:lang w:eastAsia="en-GB"/>
    </w:rPr>
  </w:style>
  <w:style w:type="paragraph" w:styleId="70">
    <w:name w:val="toc 7"/>
    <w:basedOn w:val="a"/>
    <w:next w:val="a"/>
    <w:autoRedefine/>
    <w:uiPriority w:val="39"/>
    <w:unhideWhenUsed/>
    <w:rsid w:val="00783A82"/>
    <w:pPr>
      <w:spacing w:after="100"/>
      <w:ind w:left="1320"/>
      <w:jc w:val="left"/>
    </w:pPr>
    <w:rPr>
      <w:rFonts w:asciiTheme="minorHAnsi" w:eastAsiaTheme="minorEastAsia" w:hAnsiTheme="minorHAnsi"/>
      <w:sz w:val="22"/>
      <w:lang w:eastAsia="en-GB"/>
    </w:rPr>
  </w:style>
  <w:style w:type="paragraph" w:styleId="80">
    <w:name w:val="toc 8"/>
    <w:basedOn w:val="a"/>
    <w:next w:val="a"/>
    <w:autoRedefine/>
    <w:uiPriority w:val="39"/>
    <w:unhideWhenUsed/>
    <w:rsid w:val="00783A82"/>
    <w:pPr>
      <w:spacing w:after="100"/>
      <w:ind w:left="1540"/>
      <w:jc w:val="left"/>
    </w:pPr>
    <w:rPr>
      <w:rFonts w:asciiTheme="minorHAnsi" w:eastAsiaTheme="minorEastAsia" w:hAnsiTheme="minorHAnsi"/>
      <w:sz w:val="22"/>
      <w:lang w:eastAsia="en-GB"/>
    </w:rPr>
  </w:style>
  <w:style w:type="paragraph" w:styleId="90">
    <w:name w:val="toc 9"/>
    <w:basedOn w:val="a"/>
    <w:next w:val="a"/>
    <w:autoRedefine/>
    <w:uiPriority w:val="39"/>
    <w:unhideWhenUsed/>
    <w:rsid w:val="00783A82"/>
    <w:pPr>
      <w:spacing w:after="100"/>
      <w:ind w:left="1760"/>
      <w:jc w:val="left"/>
    </w:pPr>
    <w:rPr>
      <w:rFonts w:asciiTheme="minorHAnsi" w:eastAsiaTheme="minorEastAsia" w:hAnsiTheme="minorHAnsi"/>
      <w:sz w:val="22"/>
      <w:lang w:eastAsia="en-GB"/>
    </w:rPr>
  </w:style>
  <w:style w:type="character" w:customStyle="1" w:styleId="typenamelink">
    <w:name w:val="typenamelink"/>
    <w:basedOn w:val="a0"/>
    <w:rsid w:val="00E05B15"/>
  </w:style>
  <w:style w:type="paragraph" w:styleId="HTML">
    <w:name w:val="HTML Preformatted"/>
    <w:basedOn w:val="a"/>
    <w:link w:val="HTMLChar"/>
    <w:uiPriority w:val="99"/>
    <w:unhideWhenUsed/>
    <w:rsid w:val="00E05B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Char">
    <w:name w:val="بتنسيق HTML مسبق Char"/>
    <w:basedOn w:val="a0"/>
    <w:link w:val="HTML"/>
    <w:uiPriority w:val="99"/>
    <w:rsid w:val="00E05B15"/>
    <w:rPr>
      <w:rFonts w:ascii="Courier New" w:eastAsia="Times New Roman" w:hAnsi="Courier New" w:cs="Courier New"/>
      <w:sz w:val="20"/>
      <w:szCs w:val="20"/>
      <w:lang w:eastAsia="en-GB"/>
    </w:rPr>
  </w:style>
  <w:style w:type="character" w:customStyle="1" w:styleId="typenamelabel">
    <w:name w:val="typenamelabel"/>
    <w:basedOn w:val="a0"/>
    <w:rsid w:val="00E05B15"/>
  </w:style>
  <w:style w:type="character" w:customStyle="1" w:styleId="simpletaglabel">
    <w:name w:val="simpletaglabel"/>
    <w:basedOn w:val="a0"/>
    <w:rsid w:val="00E05B15"/>
  </w:style>
  <w:style w:type="character" w:styleId="HTMLCode">
    <w:name w:val="HTML Code"/>
    <w:basedOn w:val="a0"/>
    <w:uiPriority w:val="99"/>
    <w:semiHidden/>
    <w:unhideWhenUsed/>
    <w:rsid w:val="00E05B15"/>
    <w:rPr>
      <w:rFonts w:ascii="Courier New" w:eastAsia="Times New Roman" w:hAnsi="Courier New" w:cs="Courier New"/>
      <w:sz w:val="20"/>
      <w:szCs w:val="20"/>
    </w:rPr>
  </w:style>
  <w:style w:type="character" w:customStyle="1" w:styleId="membernamelink">
    <w:name w:val="membernamelink"/>
    <w:basedOn w:val="a0"/>
    <w:rsid w:val="00E05B15"/>
  </w:style>
  <w:style w:type="character" w:customStyle="1" w:styleId="activetabletab">
    <w:name w:val="activetabletab"/>
    <w:basedOn w:val="a0"/>
    <w:rsid w:val="00E05B15"/>
  </w:style>
  <w:style w:type="character" w:customStyle="1" w:styleId="tabletab">
    <w:name w:val="tabletab"/>
    <w:basedOn w:val="a0"/>
    <w:rsid w:val="00E05B15"/>
  </w:style>
  <w:style w:type="character" w:customStyle="1" w:styleId="overridespecifylabel">
    <w:name w:val="overridespecifylabel"/>
    <w:basedOn w:val="a0"/>
    <w:rsid w:val="00E05B15"/>
  </w:style>
  <w:style w:type="character" w:customStyle="1" w:styleId="seelabel">
    <w:name w:val="seelabel"/>
    <w:basedOn w:val="a0"/>
    <w:rsid w:val="00936A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78570">
      <w:bodyDiv w:val="1"/>
      <w:marLeft w:val="0"/>
      <w:marRight w:val="0"/>
      <w:marTop w:val="0"/>
      <w:marBottom w:val="0"/>
      <w:divBdr>
        <w:top w:val="none" w:sz="0" w:space="0" w:color="auto"/>
        <w:left w:val="none" w:sz="0" w:space="0" w:color="auto"/>
        <w:bottom w:val="none" w:sz="0" w:space="0" w:color="auto"/>
        <w:right w:val="none" w:sz="0" w:space="0" w:color="auto"/>
      </w:divBdr>
    </w:div>
    <w:div w:id="9769950">
      <w:bodyDiv w:val="1"/>
      <w:marLeft w:val="0"/>
      <w:marRight w:val="0"/>
      <w:marTop w:val="0"/>
      <w:marBottom w:val="0"/>
      <w:divBdr>
        <w:top w:val="none" w:sz="0" w:space="0" w:color="auto"/>
        <w:left w:val="none" w:sz="0" w:space="0" w:color="auto"/>
        <w:bottom w:val="none" w:sz="0" w:space="0" w:color="auto"/>
        <w:right w:val="none" w:sz="0" w:space="0" w:color="auto"/>
      </w:divBdr>
    </w:div>
    <w:div w:id="73549816">
      <w:bodyDiv w:val="1"/>
      <w:marLeft w:val="0"/>
      <w:marRight w:val="0"/>
      <w:marTop w:val="0"/>
      <w:marBottom w:val="0"/>
      <w:divBdr>
        <w:top w:val="none" w:sz="0" w:space="0" w:color="auto"/>
        <w:left w:val="none" w:sz="0" w:space="0" w:color="auto"/>
        <w:bottom w:val="none" w:sz="0" w:space="0" w:color="auto"/>
        <w:right w:val="none" w:sz="0" w:space="0" w:color="auto"/>
      </w:divBdr>
    </w:div>
    <w:div w:id="76177096">
      <w:bodyDiv w:val="1"/>
      <w:marLeft w:val="0"/>
      <w:marRight w:val="0"/>
      <w:marTop w:val="0"/>
      <w:marBottom w:val="0"/>
      <w:divBdr>
        <w:top w:val="none" w:sz="0" w:space="0" w:color="auto"/>
        <w:left w:val="none" w:sz="0" w:space="0" w:color="auto"/>
        <w:bottom w:val="none" w:sz="0" w:space="0" w:color="auto"/>
        <w:right w:val="none" w:sz="0" w:space="0" w:color="auto"/>
      </w:divBdr>
    </w:div>
    <w:div w:id="89199163">
      <w:bodyDiv w:val="1"/>
      <w:marLeft w:val="0"/>
      <w:marRight w:val="0"/>
      <w:marTop w:val="0"/>
      <w:marBottom w:val="0"/>
      <w:divBdr>
        <w:top w:val="none" w:sz="0" w:space="0" w:color="auto"/>
        <w:left w:val="none" w:sz="0" w:space="0" w:color="auto"/>
        <w:bottom w:val="none" w:sz="0" w:space="0" w:color="auto"/>
        <w:right w:val="none" w:sz="0" w:space="0" w:color="auto"/>
      </w:divBdr>
    </w:div>
    <w:div w:id="103424417">
      <w:bodyDiv w:val="1"/>
      <w:marLeft w:val="0"/>
      <w:marRight w:val="0"/>
      <w:marTop w:val="0"/>
      <w:marBottom w:val="0"/>
      <w:divBdr>
        <w:top w:val="none" w:sz="0" w:space="0" w:color="auto"/>
        <w:left w:val="none" w:sz="0" w:space="0" w:color="auto"/>
        <w:bottom w:val="none" w:sz="0" w:space="0" w:color="auto"/>
        <w:right w:val="none" w:sz="0" w:space="0" w:color="auto"/>
      </w:divBdr>
    </w:div>
    <w:div w:id="137382595">
      <w:bodyDiv w:val="1"/>
      <w:marLeft w:val="0"/>
      <w:marRight w:val="0"/>
      <w:marTop w:val="0"/>
      <w:marBottom w:val="0"/>
      <w:divBdr>
        <w:top w:val="none" w:sz="0" w:space="0" w:color="auto"/>
        <w:left w:val="none" w:sz="0" w:space="0" w:color="auto"/>
        <w:bottom w:val="none" w:sz="0" w:space="0" w:color="auto"/>
        <w:right w:val="none" w:sz="0" w:space="0" w:color="auto"/>
      </w:divBdr>
    </w:div>
    <w:div w:id="146746704">
      <w:bodyDiv w:val="1"/>
      <w:marLeft w:val="0"/>
      <w:marRight w:val="0"/>
      <w:marTop w:val="0"/>
      <w:marBottom w:val="0"/>
      <w:divBdr>
        <w:top w:val="none" w:sz="0" w:space="0" w:color="auto"/>
        <w:left w:val="none" w:sz="0" w:space="0" w:color="auto"/>
        <w:bottom w:val="none" w:sz="0" w:space="0" w:color="auto"/>
        <w:right w:val="none" w:sz="0" w:space="0" w:color="auto"/>
      </w:divBdr>
    </w:div>
    <w:div w:id="188491660">
      <w:bodyDiv w:val="1"/>
      <w:marLeft w:val="0"/>
      <w:marRight w:val="0"/>
      <w:marTop w:val="0"/>
      <w:marBottom w:val="0"/>
      <w:divBdr>
        <w:top w:val="none" w:sz="0" w:space="0" w:color="auto"/>
        <w:left w:val="none" w:sz="0" w:space="0" w:color="auto"/>
        <w:bottom w:val="none" w:sz="0" w:space="0" w:color="auto"/>
        <w:right w:val="none" w:sz="0" w:space="0" w:color="auto"/>
      </w:divBdr>
      <w:divsChild>
        <w:div w:id="1748921615">
          <w:marLeft w:val="300"/>
          <w:marRight w:val="300"/>
          <w:marTop w:val="0"/>
          <w:marBottom w:val="0"/>
          <w:divBdr>
            <w:top w:val="none" w:sz="0" w:space="0" w:color="auto"/>
            <w:left w:val="none" w:sz="0" w:space="0" w:color="auto"/>
            <w:bottom w:val="none" w:sz="0" w:space="0" w:color="auto"/>
            <w:right w:val="none" w:sz="0" w:space="0" w:color="auto"/>
          </w:divBdr>
        </w:div>
        <w:div w:id="1785928392">
          <w:marLeft w:val="0"/>
          <w:marRight w:val="0"/>
          <w:marTop w:val="0"/>
          <w:marBottom w:val="0"/>
          <w:divBdr>
            <w:top w:val="none" w:sz="0" w:space="0" w:color="auto"/>
            <w:left w:val="none" w:sz="0" w:space="0" w:color="auto"/>
            <w:bottom w:val="none" w:sz="0" w:space="0" w:color="auto"/>
            <w:right w:val="none" w:sz="0" w:space="0" w:color="auto"/>
          </w:divBdr>
          <w:divsChild>
            <w:div w:id="281111423">
              <w:marLeft w:val="0"/>
              <w:marRight w:val="0"/>
              <w:marTop w:val="0"/>
              <w:marBottom w:val="0"/>
              <w:divBdr>
                <w:top w:val="none" w:sz="0" w:space="0" w:color="auto"/>
                <w:left w:val="none" w:sz="0" w:space="0" w:color="auto"/>
                <w:bottom w:val="none" w:sz="0" w:space="0" w:color="auto"/>
                <w:right w:val="none" w:sz="0" w:space="0" w:color="auto"/>
              </w:divBdr>
              <w:divsChild>
                <w:div w:id="1106538594">
                  <w:marLeft w:val="0"/>
                  <w:marRight w:val="150"/>
                  <w:marTop w:val="45"/>
                  <w:marBottom w:val="30"/>
                  <w:divBdr>
                    <w:top w:val="none" w:sz="0" w:space="0" w:color="auto"/>
                    <w:left w:val="none" w:sz="0" w:space="0" w:color="auto"/>
                    <w:bottom w:val="none" w:sz="0" w:space="0" w:color="auto"/>
                    <w:right w:val="none" w:sz="0" w:space="0" w:color="auto"/>
                  </w:divBdr>
                </w:div>
              </w:divsChild>
            </w:div>
            <w:div w:id="2101758415">
              <w:marLeft w:val="0"/>
              <w:marRight w:val="0"/>
              <w:marTop w:val="0"/>
              <w:marBottom w:val="0"/>
              <w:divBdr>
                <w:top w:val="none" w:sz="0" w:space="0" w:color="auto"/>
                <w:left w:val="none" w:sz="0" w:space="0" w:color="auto"/>
                <w:bottom w:val="none" w:sz="0" w:space="0" w:color="auto"/>
                <w:right w:val="none" w:sz="0" w:space="0" w:color="auto"/>
              </w:divBdr>
              <w:divsChild>
                <w:div w:id="1833983442">
                  <w:marLeft w:val="0"/>
                  <w:marRight w:val="150"/>
                  <w:marTop w:val="45"/>
                  <w:marBottom w:val="30"/>
                  <w:divBdr>
                    <w:top w:val="none" w:sz="0" w:space="0" w:color="auto"/>
                    <w:left w:val="none" w:sz="0" w:space="0" w:color="auto"/>
                    <w:bottom w:val="none" w:sz="0" w:space="0" w:color="auto"/>
                    <w:right w:val="none" w:sz="0" w:space="0" w:color="auto"/>
                  </w:divBdr>
                </w:div>
                <w:div w:id="1788697569">
                  <w:marLeft w:val="0"/>
                  <w:marRight w:val="150"/>
                  <w:marTop w:val="45"/>
                  <w:marBottom w:val="30"/>
                  <w:divBdr>
                    <w:top w:val="none" w:sz="0" w:space="0" w:color="auto"/>
                    <w:left w:val="none" w:sz="0" w:space="0" w:color="auto"/>
                    <w:bottom w:val="none" w:sz="0" w:space="0" w:color="auto"/>
                    <w:right w:val="none" w:sz="0" w:space="0" w:color="auto"/>
                  </w:divBdr>
                </w:div>
                <w:div w:id="1843813771">
                  <w:marLeft w:val="0"/>
                  <w:marRight w:val="150"/>
                  <w:marTop w:val="45"/>
                  <w:marBottom w:val="30"/>
                  <w:divBdr>
                    <w:top w:val="none" w:sz="0" w:space="0" w:color="auto"/>
                    <w:left w:val="none" w:sz="0" w:space="0" w:color="auto"/>
                    <w:bottom w:val="none" w:sz="0" w:space="0" w:color="auto"/>
                    <w:right w:val="none" w:sz="0" w:space="0" w:color="auto"/>
                  </w:divBdr>
                </w:div>
                <w:div w:id="1290162937">
                  <w:marLeft w:val="0"/>
                  <w:marRight w:val="150"/>
                  <w:marTop w:val="45"/>
                  <w:marBottom w:val="30"/>
                  <w:divBdr>
                    <w:top w:val="none" w:sz="0" w:space="0" w:color="auto"/>
                    <w:left w:val="none" w:sz="0" w:space="0" w:color="auto"/>
                    <w:bottom w:val="none" w:sz="0" w:space="0" w:color="auto"/>
                    <w:right w:val="none" w:sz="0" w:space="0" w:color="auto"/>
                  </w:divBdr>
                </w:div>
              </w:divsChild>
            </w:div>
            <w:div w:id="884101035">
              <w:marLeft w:val="0"/>
              <w:marRight w:val="0"/>
              <w:marTop w:val="0"/>
              <w:marBottom w:val="0"/>
              <w:divBdr>
                <w:top w:val="none" w:sz="0" w:space="0" w:color="auto"/>
                <w:left w:val="none" w:sz="0" w:space="0" w:color="auto"/>
                <w:bottom w:val="none" w:sz="0" w:space="0" w:color="auto"/>
                <w:right w:val="none" w:sz="0" w:space="0" w:color="auto"/>
              </w:divBdr>
              <w:divsChild>
                <w:div w:id="1411535254">
                  <w:marLeft w:val="0"/>
                  <w:marRight w:val="150"/>
                  <w:marTop w:val="45"/>
                  <w:marBottom w:val="30"/>
                  <w:divBdr>
                    <w:top w:val="none" w:sz="0" w:space="0" w:color="auto"/>
                    <w:left w:val="none" w:sz="0" w:space="0" w:color="auto"/>
                    <w:bottom w:val="none" w:sz="0" w:space="0" w:color="auto"/>
                    <w:right w:val="none" w:sz="0" w:space="0" w:color="auto"/>
                  </w:divBdr>
                </w:div>
                <w:div w:id="204148078">
                  <w:marLeft w:val="0"/>
                  <w:marRight w:val="150"/>
                  <w:marTop w:val="45"/>
                  <w:marBottom w:val="30"/>
                  <w:divBdr>
                    <w:top w:val="none" w:sz="0" w:space="0" w:color="auto"/>
                    <w:left w:val="none" w:sz="0" w:space="0" w:color="auto"/>
                    <w:bottom w:val="none" w:sz="0" w:space="0" w:color="auto"/>
                    <w:right w:val="none" w:sz="0" w:space="0" w:color="auto"/>
                  </w:divBdr>
                </w:div>
                <w:div w:id="928348315">
                  <w:marLeft w:val="0"/>
                  <w:marRight w:val="150"/>
                  <w:marTop w:val="45"/>
                  <w:marBottom w:val="30"/>
                  <w:divBdr>
                    <w:top w:val="none" w:sz="0" w:space="0" w:color="auto"/>
                    <w:left w:val="none" w:sz="0" w:space="0" w:color="auto"/>
                    <w:bottom w:val="none" w:sz="0" w:space="0" w:color="auto"/>
                    <w:right w:val="none" w:sz="0" w:space="0" w:color="auto"/>
                  </w:divBdr>
                </w:div>
                <w:div w:id="173885440">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211696907">
      <w:bodyDiv w:val="1"/>
      <w:marLeft w:val="0"/>
      <w:marRight w:val="0"/>
      <w:marTop w:val="0"/>
      <w:marBottom w:val="0"/>
      <w:divBdr>
        <w:top w:val="none" w:sz="0" w:space="0" w:color="auto"/>
        <w:left w:val="none" w:sz="0" w:space="0" w:color="auto"/>
        <w:bottom w:val="none" w:sz="0" w:space="0" w:color="auto"/>
        <w:right w:val="none" w:sz="0" w:space="0" w:color="auto"/>
      </w:divBdr>
    </w:div>
    <w:div w:id="212347597">
      <w:bodyDiv w:val="1"/>
      <w:marLeft w:val="0"/>
      <w:marRight w:val="0"/>
      <w:marTop w:val="0"/>
      <w:marBottom w:val="0"/>
      <w:divBdr>
        <w:top w:val="none" w:sz="0" w:space="0" w:color="auto"/>
        <w:left w:val="none" w:sz="0" w:space="0" w:color="auto"/>
        <w:bottom w:val="none" w:sz="0" w:space="0" w:color="auto"/>
        <w:right w:val="none" w:sz="0" w:space="0" w:color="auto"/>
      </w:divBdr>
    </w:div>
    <w:div w:id="212543695">
      <w:bodyDiv w:val="1"/>
      <w:marLeft w:val="0"/>
      <w:marRight w:val="0"/>
      <w:marTop w:val="0"/>
      <w:marBottom w:val="0"/>
      <w:divBdr>
        <w:top w:val="none" w:sz="0" w:space="0" w:color="auto"/>
        <w:left w:val="none" w:sz="0" w:space="0" w:color="auto"/>
        <w:bottom w:val="none" w:sz="0" w:space="0" w:color="auto"/>
        <w:right w:val="none" w:sz="0" w:space="0" w:color="auto"/>
      </w:divBdr>
      <w:divsChild>
        <w:div w:id="164058652">
          <w:marLeft w:val="547"/>
          <w:marRight w:val="0"/>
          <w:marTop w:val="0"/>
          <w:marBottom w:val="0"/>
          <w:divBdr>
            <w:top w:val="none" w:sz="0" w:space="0" w:color="auto"/>
            <w:left w:val="none" w:sz="0" w:space="0" w:color="auto"/>
            <w:bottom w:val="none" w:sz="0" w:space="0" w:color="auto"/>
            <w:right w:val="none" w:sz="0" w:space="0" w:color="auto"/>
          </w:divBdr>
        </w:div>
        <w:div w:id="1214997938">
          <w:marLeft w:val="547"/>
          <w:marRight w:val="0"/>
          <w:marTop w:val="0"/>
          <w:marBottom w:val="0"/>
          <w:divBdr>
            <w:top w:val="none" w:sz="0" w:space="0" w:color="auto"/>
            <w:left w:val="none" w:sz="0" w:space="0" w:color="auto"/>
            <w:bottom w:val="none" w:sz="0" w:space="0" w:color="auto"/>
            <w:right w:val="none" w:sz="0" w:space="0" w:color="auto"/>
          </w:divBdr>
        </w:div>
      </w:divsChild>
    </w:div>
    <w:div w:id="221067101">
      <w:bodyDiv w:val="1"/>
      <w:marLeft w:val="0"/>
      <w:marRight w:val="0"/>
      <w:marTop w:val="0"/>
      <w:marBottom w:val="0"/>
      <w:divBdr>
        <w:top w:val="none" w:sz="0" w:space="0" w:color="auto"/>
        <w:left w:val="none" w:sz="0" w:space="0" w:color="auto"/>
        <w:bottom w:val="none" w:sz="0" w:space="0" w:color="auto"/>
        <w:right w:val="none" w:sz="0" w:space="0" w:color="auto"/>
      </w:divBdr>
      <w:divsChild>
        <w:div w:id="343291177">
          <w:marLeft w:val="547"/>
          <w:marRight w:val="0"/>
          <w:marTop w:val="0"/>
          <w:marBottom w:val="0"/>
          <w:divBdr>
            <w:top w:val="none" w:sz="0" w:space="0" w:color="auto"/>
            <w:left w:val="none" w:sz="0" w:space="0" w:color="auto"/>
            <w:bottom w:val="none" w:sz="0" w:space="0" w:color="auto"/>
            <w:right w:val="none" w:sz="0" w:space="0" w:color="auto"/>
          </w:divBdr>
        </w:div>
      </w:divsChild>
    </w:div>
    <w:div w:id="266623673">
      <w:bodyDiv w:val="1"/>
      <w:marLeft w:val="0"/>
      <w:marRight w:val="0"/>
      <w:marTop w:val="0"/>
      <w:marBottom w:val="0"/>
      <w:divBdr>
        <w:top w:val="none" w:sz="0" w:space="0" w:color="auto"/>
        <w:left w:val="none" w:sz="0" w:space="0" w:color="auto"/>
        <w:bottom w:val="none" w:sz="0" w:space="0" w:color="auto"/>
        <w:right w:val="none" w:sz="0" w:space="0" w:color="auto"/>
      </w:divBdr>
    </w:div>
    <w:div w:id="276913839">
      <w:bodyDiv w:val="1"/>
      <w:marLeft w:val="0"/>
      <w:marRight w:val="0"/>
      <w:marTop w:val="0"/>
      <w:marBottom w:val="0"/>
      <w:divBdr>
        <w:top w:val="none" w:sz="0" w:space="0" w:color="auto"/>
        <w:left w:val="none" w:sz="0" w:space="0" w:color="auto"/>
        <w:bottom w:val="none" w:sz="0" w:space="0" w:color="auto"/>
        <w:right w:val="none" w:sz="0" w:space="0" w:color="auto"/>
      </w:divBdr>
      <w:divsChild>
        <w:div w:id="1997562343">
          <w:marLeft w:val="547"/>
          <w:marRight w:val="0"/>
          <w:marTop w:val="0"/>
          <w:marBottom w:val="0"/>
          <w:divBdr>
            <w:top w:val="none" w:sz="0" w:space="0" w:color="auto"/>
            <w:left w:val="none" w:sz="0" w:space="0" w:color="auto"/>
            <w:bottom w:val="none" w:sz="0" w:space="0" w:color="auto"/>
            <w:right w:val="none" w:sz="0" w:space="0" w:color="auto"/>
          </w:divBdr>
        </w:div>
      </w:divsChild>
    </w:div>
    <w:div w:id="281811961">
      <w:bodyDiv w:val="1"/>
      <w:marLeft w:val="0"/>
      <w:marRight w:val="0"/>
      <w:marTop w:val="0"/>
      <w:marBottom w:val="0"/>
      <w:divBdr>
        <w:top w:val="none" w:sz="0" w:space="0" w:color="auto"/>
        <w:left w:val="none" w:sz="0" w:space="0" w:color="auto"/>
        <w:bottom w:val="none" w:sz="0" w:space="0" w:color="auto"/>
        <w:right w:val="none" w:sz="0" w:space="0" w:color="auto"/>
      </w:divBdr>
    </w:div>
    <w:div w:id="324165961">
      <w:bodyDiv w:val="1"/>
      <w:marLeft w:val="0"/>
      <w:marRight w:val="0"/>
      <w:marTop w:val="0"/>
      <w:marBottom w:val="0"/>
      <w:divBdr>
        <w:top w:val="none" w:sz="0" w:space="0" w:color="auto"/>
        <w:left w:val="none" w:sz="0" w:space="0" w:color="auto"/>
        <w:bottom w:val="none" w:sz="0" w:space="0" w:color="auto"/>
        <w:right w:val="none" w:sz="0" w:space="0" w:color="auto"/>
      </w:divBdr>
      <w:divsChild>
        <w:div w:id="1370956385">
          <w:marLeft w:val="300"/>
          <w:marRight w:val="300"/>
          <w:marTop w:val="0"/>
          <w:marBottom w:val="0"/>
          <w:divBdr>
            <w:top w:val="none" w:sz="0" w:space="0" w:color="auto"/>
            <w:left w:val="none" w:sz="0" w:space="0" w:color="auto"/>
            <w:bottom w:val="none" w:sz="0" w:space="0" w:color="auto"/>
            <w:right w:val="none" w:sz="0" w:space="0" w:color="auto"/>
          </w:divBdr>
        </w:div>
        <w:div w:id="1625961459">
          <w:marLeft w:val="0"/>
          <w:marRight w:val="0"/>
          <w:marTop w:val="0"/>
          <w:marBottom w:val="0"/>
          <w:divBdr>
            <w:top w:val="none" w:sz="0" w:space="0" w:color="auto"/>
            <w:left w:val="none" w:sz="0" w:space="0" w:color="auto"/>
            <w:bottom w:val="none" w:sz="0" w:space="0" w:color="auto"/>
            <w:right w:val="none" w:sz="0" w:space="0" w:color="auto"/>
          </w:divBdr>
          <w:divsChild>
            <w:div w:id="936669493">
              <w:marLeft w:val="0"/>
              <w:marRight w:val="0"/>
              <w:marTop w:val="0"/>
              <w:marBottom w:val="0"/>
              <w:divBdr>
                <w:top w:val="none" w:sz="0" w:space="0" w:color="auto"/>
                <w:left w:val="none" w:sz="0" w:space="0" w:color="auto"/>
                <w:bottom w:val="none" w:sz="0" w:space="0" w:color="auto"/>
                <w:right w:val="none" w:sz="0" w:space="0" w:color="auto"/>
              </w:divBdr>
              <w:divsChild>
                <w:div w:id="242570971">
                  <w:marLeft w:val="0"/>
                  <w:marRight w:val="150"/>
                  <w:marTop w:val="45"/>
                  <w:marBottom w:val="30"/>
                  <w:divBdr>
                    <w:top w:val="none" w:sz="0" w:space="0" w:color="auto"/>
                    <w:left w:val="none" w:sz="0" w:space="0" w:color="auto"/>
                    <w:bottom w:val="none" w:sz="0" w:space="0" w:color="auto"/>
                    <w:right w:val="none" w:sz="0" w:space="0" w:color="auto"/>
                  </w:divBdr>
                </w:div>
              </w:divsChild>
            </w:div>
            <w:div w:id="1971086759">
              <w:marLeft w:val="0"/>
              <w:marRight w:val="0"/>
              <w:marTop w:val="0"/>
              <w:marBottom w:val="0"/>
              <w:divBdr>
                <w:top w:val="none" w:sz="0" w:space="0" w:color="auto"/>
                <w:left w:val="none" w:sz="0" w:space="0" w:color="auto"/>
                <w:bottom w:val="none" w:sz="0" w:space="0" w:color="auto"/>
                <w:right w:val="none" w:sz="0" w:space="0" w:color="auto"/>
              </w:divBdr>
              <w:divsChild>
                <w:div w:id="1219972777">
                  <w:marLeft w:val="0"/>
                  <w:marRight w:val="150"/>
                  <w:marTop w:val="45"/>
                  <w:marBottom w:val="30"/>
                  <w:divBdr>
                    <w:top w:val="none" w:sz="0" w:space="0" w:color="auto"/>
                    <w:left w:val="none" w:sz="0" w:space="0" w:color="auto"/>
                    <w:bottom w:val="none" w:sz="0" w:space="0" w:color="auto"/>
                    <w:right w:val="none" w:sz="0" w:space="0" w:color="auto"/>
                  </w:divBdr>
                </w:div>
                <w:div w:id="976376135">
                  <w:marLeft w:val="0"/>
                  <w:marRight w:val="150"/>
                  <w:marTop w:val="45"/>
                  <w:marBottom w:val="30"/>
                  <w:divBdr>
                    <w:top w:val="none" w:sz="0" w:space="0" w:color="auto"/>
                    <w:left w:val="none" w:sz="0" w:space="0" w:color="auto"/>
                    <w:bottom w:val="none" w:sz="0" w:space="0" w:color="auto"/>
                    <w:right w:val="none" w:sz="0" w:space="0" w:color="auto"/>
                  </w:divBdr>
                </w:div>
                <w:div w:id="1000738296">
                  <w:marLeft w:val="0"/>
                  <w:marRight w:val="150"/>
                  <w:marTop w:val="45"/>
                  <w:marBottom w:val="30"/>
                  <w:divBdr>
                    <w:top w:val="none" w:sz="0" w:space="0" w:color="auto"/>
                    <w:left w:val="none" w:sz="0" w:space="0" w:color="auto"/>
                    <w:bottom w:val="none" w:sz="0" w:space="0" w:color="auto"/>
                    <w:right w:val="none" w:sz="0" w:space="0" w:color="auto"/>
                  </w:divBdr>
                </w:div>
              </w:divsChild>
            </w:div>
            <w:div w:id="790902630">
              <w:marLeft w:val="0"/>
              <w:marRight w:val="0"/>
              <w:marTop w:val="0"/>
              <w:marBottom w:val="0"/>
              <w:divBdr>
                <w:top w:val="none" w:sz="0" w:space="0" w:color="auto"/>
                <w:left w:val="none" w:sz="0" w:space="0" w:color="auto"/>
                <w:bottom w:val="none" w:sz="0" w:space="0" w:color="auto"/>
                <w:right w:val="none" w:sz="0" w:space="0" w:color="auto"/>
              </w:divBdr>
              <w:divsChild>
                <w:div w:id="2111928200">
                  <w:marLeft w:val="0"/>
                  <w:marRight w:val="150"/>
                  <w:marTop w:val="45"/>
                  <w:marBottom w:val="30"/>
                  <w:divBdr>
                    <w:top w:val="none" w:sz="0" w:space="0" w:color="auto"/>
                    <w:left w:val="none" w:sz="0" w:space="0" w:color="auto"/>
                    <w:bottom w:val="none" w:sz="0" w:space="0" w:color="auto"/>
                    <w:right w:val="none" w:sz="0" w:space="0" w:color="auto"/>
                  </w:divBdr>
                </w:div>
                <w:div w:id="1318802574">
                  <w:marLeft w:val="0"/>
                  <w:marRight w:val="150"/>
                  <w:marTop w:val="45"/>
                  <w:marBottom w:val="30"/>
                  <w:divBdr>
                    <w:top w:val="none" w:sz="0" w:space="0" w:color="auto"/>
                    <w:left w:val="none" w:sz="0" w:space="0" w:color="auto"/>
                    <w:bottom w:val="none" w:sz="0" w:space="0" w:color="auto"/>
                    <w:right w:val="none" w:sz="0" w:space="0" w:color="auto"/>
                  </w:divBdr>
                </w:div>
                <w:div w:id="2051034255">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333651411">
      <w:bodyDiv w:val="1"/>
      <w:marLeft w:val="0"/>
      <w:marRight w:val="0"/>
      <w:marTop w:val="0"/>
      <w:marBottom w:val="0"/>
      <w:divBdr>
        <w:top w:val="none" w:sz="0" w:space="0" w:color="auto"/>
        <w:left w:val="none" w:sz="0" w:space="0" w:color="auto"/>
        <w:bottom w:val="none" w:sz="0" w:space="0" w:color="auto"/>
        <w:right w:val="none" w:sz="0" w:space="0" w:color="auto"/>
      </w:divBdr>
    </w:div>
    <w:div w:id="349376864">
      <w:bodyDiv w:val="1"/>
      <w:marLeft w:val="0"/>
      <w:marRight w:val="0"/>
      <w:marTop w:val="0"/>
      <w:marBottom w:val="0"/>
      <w:divBdr>
        <w:top w:val="none" w:sz="0" w:space="0" w:color="auto"/>
        <w:left w:val="none" w:sz="0" w:space="0" w:color="auto"/>
        <w:bottom w:val="none" w:sz="0" w:space="0" w:color="auto"/>
        <w:right w:val="none" w:sz="0" w:space="0" w:color="auto"/>
      </w:divBdr>
    </w:div>
    <w:div w:id="355815828">
      <w:bodyDiv w:val="1"/>
      <w:marLeft w:val="0"/>
      <w:marRight w:val="0"/>
      <w:marTop w:val="0"/>
      <w:marBottom w:val="0"/>
      <w:divBdr>
        <w:top w:val="none" w:sz="0" w:space="0" w:color="auto"/>
        <w:left w:val="none" w:sz="0" w:space="0" w:color="auto"/>
        <w:bottom w:val="none" w:sz="0" w:space="0" w:color="auto"/>
        <w:right w:val="none" w:sz="0" w:space="0" w:color="auto"/>
      </w:divBdr>
    </w:div>
    <w:div w:id="357387490">
      <w:bodyDiv w:val="1"/>
      <w:marLeft w:val="0"/>
      <w:marRight w:val="0"/>
      <w:marTop w:val="0"/>
      <w:marBottom w:val="0"/>
      <w:divBdr>
        <w:top w:val="none" w:sz="0" w:space="0" w:color="auto"/>
        <w:left w:val="none" w:sz="0" w:space="0" w:color="auto"/>
        <w:bottom w:val="none" w:sz="0" w:space="0" w:color="auto"/>
        <w:right w:val="none" w:sz="0" w:space="0" w:color="auto"/>
      </w:divBdr>
    </w:div>
    <w:div w:id="400181154">
      <w:bodyDiv w:val="1"/>
      <w:marLeft w:val="0"/>
      <w:marRight w:val="0"/>
      <w:marTop w:val="0"/>
      <w:marBottom w:val="0"/>
      <w:divBdr>
        <w:top w:val="none" w:sz="0" w:space="0" w:color="auto"/>
        <w:left w:val="none" w:sz="0" w:space="0" w:color="auto"/>
        <w:bottom w:val="none" w:sz="0" w:space="0" w:color="auto"/>
        <w:right w:val="none" w:sz="0" w:space="0" w:color="auto"/>
      </w:divBdr>
    </w:div>
    <w:div w:id="414589167">
      <w:bodyDiv w:val="1"/>
      <w:marLeft w:val="0"/>
      <w:marRight w:val="0"/>
      <w:marTop w:val="0"/>
      <w:marBottom w:val="0"/>
      <w:divBdr>
        <w:top w:val="none" w:sz="0" w:space="0" w:color="auto"/>
        <w:left w:val="none" w:sz="0" w:space="0" w:color="auto"/>
        <w:bottom w:val="none" w:sz="0" w:space="0" w:color="auto"/>
        <w:right w:val="none" w:sz="0" w:space="0" w:color="auto"/>
      </w:divBdr>
    </w:div>
    <w:div w:id="424495643">
      <w:bodyDiv w:val="1"/>
      <w:marLeft w:val="0"/>
      <w:marRight w:val="0"/>
      <w:marTop w:val="0"/>
      <w:marBottom w:val="0"/>
      <w:divBdr>
        <w:top w:val="none" w:sz="0" w:space="0" w:color="auto"/>
        <w:left w:val="none" w:sz="0" w:space="0" w:color="auto"/>
        <w:bottom w:val="none" w:sz="0" w:space="0" w:color="auto"/>
        <w:right w:val="none" w:sz="0" w:space="0" w:color="auto"/>
      </w:divBdr>
    </w:div>
    <w:div w:id="438257780">
      <w:bodyDiv w:val="1"/>
      <w:marLeft w:val="0"/>
      <w:marRight w:val="0"/>
      <w:marTop w:val="0"/>
      <w:marBottom w:val="0"/>
      <w:divBdr>
        <w:top w:val="none" w:sz="0" w:space="0" w:color="auto"/>
        <w:left w:val="none" w:sz="0" w:space="0" w:color="auto"/>
        <w:bottom w:val="none" w:sz="0" w:space="0" w:color="auto"/>
        <w:right w:val="none" w:sz="0" w:space="0" w:color="auto"/>
      </w:divBdr>
    </w:div>
    <w:div w:id="447504829">
      <w:bodyDiv w:val="1"/>
      <w:marLeft w:val="0"/>
      <w:marRight w:val="0"/>
      <w:marTop w:val="0"/>
      <w:marBottom w:val="0"/>
      <w:divBdr>
        <w:top w:val="none" w:sz="0" w:space="0" w:color="auto"/>
        <w:left w:val="none" w:sz="0" w:space="0" w:color="auto"/>
        <w:bottom w:val="none" w:sz="0" w:space="0" w:color="auto"/>
        <w:right w:val="none" w:sz="0" w:space="0" w:color="auto"/>
      </w:divBdr>
    </w:div>
    <w:div w:id="451898665">
      <w:bodyDiv w:val="1"/>
      <w:marLeft w:val="0"/>
      <w:marRight w:val="0"/>
      <w:marTop w:val="0"/>
      <w:marBottom w:val="0"/>
      <w:divBdr>
        <w:top w:val="none" w:sz="0" w:space="0" w:color="auto"/>
        <w:left w:val="none" w:sz="0" w:space="0" w:color="auto"/>
        <w:bottom w:val="none" w:sz="0" w:space="0" w:color="auto"/>
        <w:right w:val="none" w:sz="0" w:space="0" w:color="auto"/>
      </w:divBdr>
    </w:div>
    <w:div w:id="467405903">
      <w:bodyDiv w:val="1"/>
      <w:marLeft w:val="0"/>
      <w:marRight w:val="0"/>
      <w:marTop w:val="0"/>
      <w:marBottom w:val="0"/>
      <w:divBdr>
        <w:top w:val="none" w:sz="0" w:space="0" w:color="auto"/>
        <w:left w:val="none" w:sz="0" w:space="0" w:color="auto"/>
        <w:bottom w:val="none" w:sz="0" w:space="0" w:color="auto"/>
        <w:right w:val="none" w:sz="0" w:space="0" w:color="auto"/>
      </w:divBdr>
    </w:div>
    <w:div w:id="488522716">
      <w:bodyDiv w:val="1"/>
      <w:marLeft w:val="0"/>
      <w:marRight w:val="0"/>
      <w:marTop w:val="0"/>
      <w:marBottom w:val="0"/>
      <w:divBdr>
        <w:top w:val="none" w:sz="0" w:space="0" w:color="auto"/>
        <w:left w:val="none" w:sz="0" w:space="0" w:color="auto"/>
        <w:bottom w:val="none" w:sz="0" w:space="0" w:color="auto"/>
        <w:right w:val="none" w:sz="0" w:space="0" w:color="auto"/>
      </w:divBdr>
    </w:div>
    <w:div w:id="549342042">
      <w:bodyDiv w:val="1"/>
      <w:marLeft w:val="0"/>
      <w:marRight w:val="0"/>
      <w:marTop w:val="0"/>
      <w:marBottom w:val="0"/>
      <w:divBdr>
        <w:top w:val="none" w:sz="0" w:space="0" w:color="auto"/>
        <w:left w:val="none" w:sz="0" w:space="0" w:color="auto"/>
        <w:bottom w:val="none" w:sz="0" w:space="0" w:color="auto"/>
        <w:right w:val="none" w:sz="0" w:space="0" w:color="auto"/>
      </w:divBdr>
    </w:div>
    <w:div w:id="625089942">
      <w:bodyDiv w:val="1"/>
      <w:marLeft w:val="0"/>
      <w:marRight w:val="0"/>
      <w:marTop w:val="0"/>
      <w:marBottom w:val="0"/>
      <w:divBdr>
        <w:top w:val="none" w:sz="0" w:space="0" w:color="auto"/>
        <w:left w:val="none" w:sz="0" w:space="0" w:color="auto"/>
        <w:bottom w:val="none" w:sz="0" w:space="0" w:color="auto"/>
        <w:right w:val="none" w:sz="0" w:space="0" w:color="auto"/>
      </w:divBdr>
    </w:div>
    <w:div w:id="653098997">
      <w:bodyDiv w:val="1"/>
      <w:marLeft w:val="0"/>
      <w:marRight w:val="0"/>
      <w:marTop w:val="0"/>
      <w:marBottom w:val="0"/>
      <w:divBdr>
        <w:top w:val="none" w:sz="0" w:space="0" w:color="auto"/>
        <w:left w:val="none" w:sz="0" w:space="0" w:color="auto"/>
        <w:bottom w:val="none" w:sz="0" w:space="0" w:color="auto"/>
        <w:right w:val="none" w:sz="0" w:space="0" w:color="auto"/>
      </w:divBdr>
    </w:div>
    <w:div w:id="660431186">
      <w:bodyDiv w:val="1"/>
      <w:marLeft w:val="0"/>
      <w:marRight w:val="0"/>
      <w:marTop w:val="0"/>
      <w:marBottom w:val="0"/>
      <w:divBdr>
        <w:top w:val="none" w:sz="0" w:space="0" w:color="auto"/>
        <w:left w:val="none" w:sz="0" w:space="0" w:color="auto"/>
        <w:bottom w:val="none" w:sz="0" w:space="0" w:color="auto"/>
        <w:right w:val="none" w:sz="0" w:space="0" w:color="auto"/>
      </w:divBdr>
      <w:divsChild>
        <w:div w:id="1538659440">
          <w:marLeft w:val="300"/>
          <w:marRight w:val="300"/>
          <w:marTop w:val="0"/>
          <w:marBottom w:val="0"/>
          <w:divBdr>
            <w:top w:val="none" w:sz="0" w:space="0" w:color="auto"/>
            <w:left w:val="none" w:sz="0" w:space="0" w:color="auto"/>
            <w:bottom w:val="none" w:sz="0" w:space="0" w:color="auto"/>
            <w:right w:val="none" w:sz="0" w:space="0" w:color="auto"/>
          </w:divBdr>
        </w:div>
        <w:div w:id="2144883162">
          <w:marLeft w:val="0"/>
          <w:marRight w:val="0"/>
          <w:marTop w:val="0"/>
          <w:marBottom w:val="0"/>
          <w:divBdr>
            <w:top w:val="none" w:sz="0" w:space="0" w:color="auto"/>
            <w:left w:val="none" w:sz="0" w:space="0" w:color="auto"/>
            <w:bottom w:val="none" w:sz="0" w:space="0" w:color="auto"/>
            <w:right w:val="none" w:sz="0" w:space="0" w:color="auto"/>
          </w:divBdr>
          <w:divsChild>
            <w:div w:id="1079055168">
              <w:marLeft w:val="0"/>
              <w:marRight w:val="0"/>
              <w:marTop w:val="0"/>
              <w:marBottom w:val="0"/>
              <w:divBdr>
                <w:top w:val="none" w:sz="0" w:space="0" w:color="auto"/>
                <w:left w:val="none" w:sz="0" w:space="0" w:color="auto"/>
                <w:bottom w:val="none" w:sz="0" w:space="0" w:color="auto"/>
                <w:right w:val="none" w:sz="0" w:space="0" w:color="auto"/>
              </w:divBdr>
              <w:divsChild>
                <w:div w:id="2093500436">
                  <w:marLeft w:val="0"/>
                  <w:marRight w:val="150"/>
                  <w:marTop w:val="45"/>
                  <w:marBottom w:val="30"/>
                  <w:divBdr>
                    <w:top w:val="none" w:sz="0" w:space="0" w:color="auto"/>
                    <w:left w:val="none" w:sz="0" w:space="0" w:color="auto"/>
                    <w:bottom w:val="none" w:sz="0" w:space="0" w:color="auto"/>
                    <w:right w:val="none" w:sz="0" w:space="0" w:color="auto"/>
                  </w:divBdr>
                </w:div>
              </w:divsChild>
            </w:div>
            <w:div w:id="943803215">
              <w:marLeft w:val="0"/>
              <w:marRight w:val="0"/>
              <w:marTop w:val="0"/>
              <w:marBottom w:val="0"/>
              <w:divBdr>
                <w:top w:val="none" w:sz="0" w:space="0" w:color="auto"/>
                <w:left w:val="none" w:sz="0" w:space="0" w:color="auto"/>
                <w:bottom w:val="none" w:sz="0" w:space="0" w:color="auto"/>
                <w:right w:val="none" w:sz="0" w:space="0" w:color="auto"/>
              </w:divBdr>
              <w:divsChild>
                <w:div w:id="978270074">
                  <w:marLeft w:val="0"/>
                  <w:marRight w:val="150"/>
                  <w:marTop w:val="45"/>
                  <w:marBottom w:val="30"/>
                  <w:divBdr>
                    <w:top w:val="none" w:sz="0" w:space="0" w:color="auto"/>
                    <w:left w:val="none" w:sz="0" w:space="0" w:color="auto"/>
                    <w:bottom w:val="none" w:sz="0" w:space="0" w:color="auto"/>
                    <w:right w:val="none" w:sz="0" w:space="0" w:color="auto"/>
                  </w:divBdr>
                </w:div>
                <w:div w:id="1632904995">
                  <w:marLeft w:val="0"/>
                  <w:marRight w:val="150"/>
                  <w:marTop w:val="45"/>
                  <w:marBottom w:val="30"/>
                  <w:divBdr>
                    <w:top w:val="none" w:sz="0" w:space="0" w:color="auto"/>
                    <w:left w:val="none" w:sz="0" w:space="0" w:color="auto"/>
                    <w:bottom w:val="none" w:sz="0" w:space="0" w:color="auto"/>
                    <w:right w:val="none" w:sz="0" w:space="0" w:color="auto"/>
                  </w:divBdr>
                </w:div>
                <w:div w:id="233901279">
                  <w:marLeft w:val="0"/>
                  <w:marRight w:val="150"/>
                  <w:marTop w:val="45"/>
                  <w:marBottom w:val="30"/>
                  <w:divBdr>
                    <w:top w:val="none" w:sz="0" w:space="0" w:color="auto"/>
                    <w:left w:val="none" w:sz="0" w:space="0" w:color="auto"/>
                    <w:bottom w:val="none" w:sz="0" w:space="0" w:color="auto"/>
                    <w:right w:val="none" w:sz="0" w:space="0" w:color="auto"/>
                  </w:divBdr>
                </w:div>
                <w:div w:id="1338194977">
                  <w:marLeft w:val="0"/>
                  <w:marRight w:val="150"/>
                  <w:marTop w:val="45"/>
                  <w:marBottom w:val="30"/>
                  <w:divBdr>
                    <w:top w:val="none" w:sz="0" w:space="0" w:color="auto"/>
                    <w:left w:val="none" w:sz="0" w:space="0" w:color="auto"/>
                    <w:bottom w:val="none" w:sz="0" w:space="0" w:color="auto"/>
                    <w:right w:val="none" w:sz="0" w:space="0" w:color="auto"/>
                  </w:divBdr>
                </w:div>
                <w:div w:id="1336572523">
                  <w:marLeft w:val="0"/>
                  <w:marRight w:val="150"/>
                  <w:marTop w:val="45"/>
                  <w:marBottom w:val="30"/>
                  <w:divBdr>
                    <w:top w:val="none" w:sz="0" w:space="0" w:color="auto"/>
                    <w:left w:val="none" w:sz="0" w:space="0" w:color="auto"/>
                    <w:bottom w:val="none" w:sz="0" w:space="0" w:color="auto"/>
                    <w:right w:val="none" w:sz="0" w:space="0" w:color="auto"/>
                  </w:divBdr>
                </w:div>
                <w:div w:id="297228950">
                  <w:marLeft w:val="0"/>
                  <w:marRight w:val="150"/>
                  <w:marTop w:val="45"/>
                  <w:marBottom w:val="30"/>
                  <w:divBdr>
                    <w:top w:val="none" w:sz="0" w:space="0" w:color="auto"/>
                    <w:left w:val="none" w:sz="0" w:space="0" w:color="auto"/>
                    <w:bottom w:val="none" w:sz="0" w:space="0" w:color="auto"/>
                    <w:right w:val="none" w:sz="0" w:space="0" w:color="auto"/>
                  </w:divBdr>
                </w:div>
              </w:divsChild>
            </w:div>
            <w:div w:id="1145975905">
              <w:marLeft w:val="0"/>
              <w:marRight w:val="0"/>
              <w:marTop w:val="0"/>
              <w:marBottom w:val="0"/>
              <w:divBdr>
                <w:top w:val="none" w:sz="0" w:space="0" w:color="auto"/>
                <w:left w:val="none" w:sz="0" w:space="0" w:color="auto"/>
                <w:bottom w:val="none" w:sz="0" w:space="0" w:color="auto"/>
                <w:right w:val="none" w:sz="0" w:space="0" w:color="auto"/>
              </w:divBdr>
              <w:divsChild>
                <w:div w:id="1614357724">
                  <w:marLeft w:val="0"/>
                  <w:marRight w:val="150"/>
                  <w:marTop w:val="45"/>
                  <w:marBottom w:val="30"/>
                  <w:divBdr>
                    <w:top w:val="none" w:sz="0" w:space="0" w:color="auto"/>
                    <w:left w:val="none" w:sz="0" w:space="0" w:color="auto"/>
                    <w:bottom w:val="none" w:sz="0" w:space="0" w:color="auto"/>
                    <w:right w:val="none" w:sz="0" w:space="0" w:color="auto"/>
                  </w:divBdr>
                </w:div>
                <w:div w:id="494957983">
                  <w:marLeft w:val="0"/>
                  <w:marRight w:val="150"/>
                  <w:marTop w:val="45"/>
                  <w:marBottom w:val="30"/>
                  <w:divBdr>
                    <w:top w:val="none" w:sz="0" w:space="0" w:color="auto"/>
                    <w:left w:val="none" w:sz="0" w:space="0" w:color="auto"/>
                    <w:bottom w:val="none" w:sz="0" w:space="0" w:color="auto"/>
                    <w:right w:val="none" w:sz="0" w:space="0" w:color="auto"/>
                  </w:divBdr>
                </w:div>
                <w:div w:id="17127572">
                  <w:marLeft w:val="0"/>
                  <w:marRight w:val="150"/>
                  <w:marTop w:val="45"/>
                  <w:marBottom w:val="30"/>
                  <w:divBdr>
                    <w:top w:val="none" w:sz="0" w:space="0" w:color="auto"/>
                    <w:left w:val="none" w:sz="0" w:space="0" w:color="auto"/>
                    <w:bottom w:val="none" w:sz="0" w:space="0" w:color="auto"/>
                    <w:right w:val="none" w:sz="0" w:space="0" w:color="auto"/>
                  </w:divBdr>
                </w:div>
                <w:div w:id="931281263">
                  <w:marLeft w:val="0"/>
                  <w:marRight w:val="150"/>
                  <w:marTop w:val="45"/>
                  <w:marBottom w:val="30"/>
                  <w:divBdr>
                    <w:top w:val="none" w:sz="0" w:space="0" w:color="auto"/>
                    <w:left w:val="none" w:sz="0" w:space="0" w:color="auto"/>
                    <w:bottom w:val="none" w:sz="0" w:space="0" w:color="auto"/>
                    <w:right w:val="none" w:sz="0" w:space="0" w:color="auto"/>
                  </w:divBdr>
                </w:div>
                <w:div w:id="1933511476">
                  <w:marLeft w:val="0"/>
                  <w:marRight w:val="150"/>
                  <w:marTop w:val="45"/>
                  <w:marBottom w:val="30"/>
                  <w:divBdr>
                    <w:top w:val="none" w:sz="0" w:space="0" w:color="auto"/>
                    <w:left w:val="none" w:sz="0" w:space="0" w:color="auto"/>
                    <w:bottom w:val="none" w:sz="0" w:space="0" w:color="auto"/>
                    <w:right w:val="none" w:sz="0" w:space="0" w:color="auto"/>
                  </w:divBdr>
                </w:div>
                <w:div w:id="1329556996">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663897925">
      <w:bodyDiv w:val="1"/>
      <w:marLeft w:val="0"/>
      <w:marRight w:val="0"/>
      <w:marTop w:val="0"/>
      <w:marBottom w:val="0"/>
      <w:divBdr>
        <w:top w:val="none" w:sz="0" w:space="0" w:color="auto"/>
        <w:left w:val="none" w:sz="0" w:space="0" w:color="auto"/>
        <w:bottom w:val="none" w:sz="0" w:space="0" w:color="auto"/>
        <w:right w:val="none" w:sz="0" w:space="0" w:color="auto"/>
      </w:divBdr>
    </w:div>
    <w:div w:id="687604234">
      <w:bodyDiv w:val="1"/>
      <w:marLeft w:val="0"/>
      <w:marRight w:val="0"/>
      <w:marTop w:val="0"/>
      <w:marBottom w:val="0"/>
      <w:divBdr>
        <w:top w:val="none" w:sz="0" w:space="0" w:color="auto"/>
        <w:left w:val="none" w:sz="0" w:space="0" w:color="auto"/>
        <w:bottom w:val="none" w:sz="0" w:space="0" w:color="auto"/>
        <w:right w:val="none" w:sz="0" w:space="0" w:color="auto"/>
      </w:divBdr>
    </w:div>
    <w:div w:id="689381690">
      <w:bodyDiv w:val="1"/>
      <w:marLeft w:val="0"/>
      <w:marRight w:val="0"/>
      <w:marTop w:val="0"/>
      <w:marBottom w:val="0"/>
      <w:divBdr>
        <w:top w:val="none" w:sz="0" w:space="0" w:color="auto"/>
        <w:left w:val="none" w:sz="0" w:space="0" w:color="auto"/>
        <w:bottom w:val="none" w:sz="0" w:space="0" w:color="auto"/>
        <w:right w:val="none" w:sz="0" w:space="0" w:color="auto"/>
      </w:divBdr>
    </w:div>
    <w:div w:id="711270585">
      <w:bodyDiv w:val="1"/>
      <w:marLeft w:val="0"/>
      <w:marRight w:val="0"/>
      <w:marTop w:val="0"/>
      <w:marBottom w:val="0"/>
      <w:divBdr>
        <w:top w:val="none" w:sz="0" w:space="0" w:color="auto"/>
        <w:left w:val="none" w:sz="0" w:space="0" w:color="auto"/>
        <w:bottom w:val="none" w:sz="0" w:space="0" w:color="auto"/>
        <w:right w:val="none" w:sz="0" w:space="0" w:color="auto"/>
      </w:divBdr>
    </w:div>
    <w:div w:id="739517716">
      <w:bodyDiv w:val="1"/>
      <w:marLeft w:val="0"/>
      <w:marRight w:val="0"/>
      <w:marTop w:val="0"/>
      <w:marBottom w:val="0"/>
      <w:divBdr>
        <w:top w:val="none" w:sz="0" w:space="0" w:color="auto"/>
        <w:left w:val="none" w:sz="0" w:space="0" w:color="auto"/>
        <w:bottom w:val="none" w:sz="0" w:space="0" w:color="auto"/>
        <w:right w:val="none" w:sz="0" w:space="0" w:color="auto"/>
      </w:divBdr>
    </w:div>
    <w:div w:id="741754860">
      <w:bodyDiv w:val="1"/>
      <w:marLeft w:val="0"/>
      <w:marRight w:val="0"/>
      <w:marTop w:val="0"/>
      <w:marBottom w:val="0"/>
      <w:divBdr>
        <w:top w:val="none" w:sz="0" w:space="0" w:color="auto"/>
        <w:left w:val="none" w:sz="0" w:space="0" w:color="auto"/>
        <w:bottom w:val="none" w:sz="0" w:space="0" w:color="auto"/>
        <w:right w:val="none" w:sz="0" w:space="0" w:color="auto"/>
      </w:divBdr>
    </w:div>
    <w:div w:id="769276100">
      <w:bodyDiv w:val="1"/>
      <w:marLeft w:val="0"/>
      <w:marRight w:val="0"/>
      <w:marTop w:val="0"/>
      <w:marBottom w:val="0"/>
      <w:divBdr>
        <w:top w:val="none" w:sz="0" w:space="0" w:color="auto"/>
        <w:left w:val="none" w:sz="0" w:space="0" w:color="auto"/>
        <w:bottom w:val="none" w:sz="0" w:space="0" w:color="auto"/>
        <w:right w:val="none" w:sz="0" w:space="0" w:color="auto"/>
      </w:divBdr>
      <w:divsChild>
        <w:div w:id="557281245">
          <w:marLeft w:val="300"/>
          <w:marRight w:val="300"/>
          <w:marTop w:val="0"/>
          <w:marBottom w:val="0"/>
          <w:divBdr>
            <w:top w:val="none" w:sz="0" w:space="0" w:color="auto"/>
            <w:left w:val="none" w:sz="0" w:space="0" w:color="auto"/>
            <w:bottom w:val="none" w:sz="0" w:space="0" w:color="auto"/>
            <w:right w:val="none" w:sz="0" w:space="0" w:color="auto"/>
          </w:divBdr>
        </w:div>
        <w:div w:id="132874180">
          <w:marLeft w:val="0"/>
          <w:marRight w:val="0"/>
          <w:marTop w:val="0"/>
          <w:marBottom w:val="0"/>
          <w:divBdr>
            <w:top w:val="none" w:sz="0" w:space="0" w:color="auto"/>
            <w:left w:val="none" w:sz="0" w:space="0" w:color="auto"/>
            <w:bottom w:val="none" w:sz="0" w:space="0" w:color="auto"/>
            <w:right w:val="none" w:sz="0" w:space="0" w:color="auto"/>
          </w:divBdr>
          <w:divsChild>
            <w:div w:id="1193957785">
              <w:marLeft w:val="0"/>
              <w:marRight w:val="0"/>
              <w:marTop w:val="0"/>
              <w:marBottom w:val="0"/>
              <w:divBdr>
                <w:top w:val="none" w:sz="0" w:space="0" w:color="auto"/>
                <w:left w:val="none" w:sz="0" w:space="0" w:color="auto"/>
                <w:bottom w:val="none" w:sz="0" w:space="0" w:color="auto"/>
                <w:right w:val="none" w:sz="0" w:space="0" w:color="auto"/>
              </w:divBdr>
              <w:divsChild>
                <w:div w:id="650719180">
                  <w:marLeft w:val="0"/>
                  <w:marRight w:val="150"/>
                  <w:marTop w:val="45"/>
                  <w:marBottom w:val="30"/>
                  <w:divBdr>
                    <w:top w:val="none" w:sz="0" w:space="0" w:color="auto"/>
                    <w:left w:val="none" w:sz="0" w:space="0" w:color="auto"/>
                    <w:bottom w:val="none" w:sz="0" w:space="0" w:color="auto"/>
                    <w:right w:val="none" w:sz="0" w:space="0" w:color="auto"/>
                  </w:divBdr>
                </w:div>
              </w:divsChild>
            </w:div>
            <w:div w:id="1088234609">
              <w:marLeft w:val="0"/>
              <w:marRight w:val="0"/>
              <w:marTop w:val="0"/>
              <w:marBottom w:val="0"/>
              <w:divBdr>
                <w:top w:val="none" w:sz="0" w:space="0" w:color="auto"/>
                <w:left w:val="none" w:sz="0" w:space="0" w:color="auto"/>
                <w:bottom w:val="none" w:sz="0" w:space="0" w:color="auto"/>
                <w:right w:val="none" w:sz="0" w:space="0" w:color="auto"/>
              </w:divBdr>
              <w:divsChild>
                <w:div w:id="1143157154">
                  <w:marLeft w:val="0"/>
                  <w:marRight w:val="150"/>
                  <w:marTop w:val="45"/>
                  <w:marBottom w:val="30"/>
                  <w:divBdr>
                    <w:top w:val="none" w:sz="0" w:space="0" w:color="auto"/>
                    <w:left w:val="none" w:sz="0" w:space="0" w:color="auto"/>
                    <w:bottom w:val="none" w:sz="0" w:space="0" w:color="auto"/>
                    <w:right w:val="none" w:sz="0" w:space="0" w:color="auto"/>
                  </w:divBdr>
                </w:div>
                <w:div w:id="783310189">
                  <w:marLeft w:val="0"/>
                  <w:marRight w:val="150"/>
                  <w:marTop w:val="45"/>
                  <w:marBottom w:val="30"/>
                  <w:divBdr>
                    <w:top w:val="none" w:sz="0" w:space="0" w:color="auto"/>
                    <w:left w:val="none" w:sz="0" w:space="0" w:color="auto"/>
                    <w:bottom w:val="none" w:sz="0" w:space="0" w:color="auto"/>
                    <w:right w:val="none" w:sz="0" w:space="0" w:color="auto"/>
                  </w:divBdr>
                </w:div>
                <w:div w:id="1155947532">
                  <w:marLeft w:val="0"/>
                  <w:marRight w:val="150"/>
                  <w:marTop w:val="45"/>
                  <w:marBottom w:val="30"/>
                  <w:divBdr>
                    <w:top w:val="none" w:sz="0" w:space="0" w:color="auto"/>
                    <w:left w:val="none" w:sz="0" w:space="0" w:color="auto"/>
                    <w:bottom w:val="none" w:sz="0" w:space="0" w:color="auto"/>
                    <w:right w:val="none" w:sz="0" w:space="0" w:color="auto"/>
                  </w:divBdr>
                </w:div>
                <w:div w:id="1580599588">
                  <w:marLeft w:val="0"/>
                  <w:marRight w:val="150"/>
                  <w:marTop w:val="45"/>
                  <w:marBottom w:val="30"/>
                  <w:divBdr>
                    <w:top w:val="none" w:sz="0" w:space="0" w:color="auto"/>
                    <w:left w:val="none" w:sz="0" w:space="0" w:color="auto"/>
                    <w:bottom w:val="none" w:sz="0" w:space="0" w:color="auto"/>
                    <w:right w:val="none" w:sz="0" w:space="0" w:color="auto"/>
                  </w:divBdr>
                </w:div>
                <w:div w:id="712538053">
                  <w:marLeft w:val="0"/>
                  <w:marRight w:val="150"/>
                  <w:marTop w:val="45"/>
                  <w:marBottom w:val="30"/>
                  <w:divBdr>
                    <w:top w:val="none" w:sz="0" w:space="0" w:color="auto"/>
                    <w:left w:val="none" w:sz="0" w:space="0" w:color="auto"/>
                    <w:bottom w:val="none" w:sz="0" w:space="0" w:color="auto"/>
                    <w:right w:val="none" w:sz="0" w:space="0" w:color="auto"/>
                  </w:divBdr>
                </w:div>
                <w:div w:id="1621065725">
                  <w:marLeft w:val="0"/>
                  <w:marRight w:val="150"/>
                  <w:marTop w:val="45"/>
                  <w:marBottom w:val="30"/>
                  <w:divBdr>
                    <w:top w:val="none" w:sz="0" w:space="0" w:color="auto"/>
                    <w:left w:val="none" w:sz="0" w:space="0" w:color="auto"/>
                    <w:bottom w:val="none" w:sz="0" w:space="0" w:color="auto"/>
                    <w:right w:val="none" w:sz="0" w:space="0" w:color="auto"/>
                  </w:divBdr>
                </w:div>
                <w:div w:id="767389416">
                  <w:marLeft w:val="0"/>
                  <w:marRight w:val="150"/>
                  <w:marTop w:val="45"/>
                  <w:marBottom w:val="30"/>
                  <w:divBdr>
                    <w:top w:val="none" w:sz="0" w:space="0" w:color="auto"/>
                    <w:left w:val="none" w:sz="0" w:space="0" w:color="auto"/>
                    <w:bottom w:val="none" w:sz="0" w:space="0" w:color="auto"/>
                    <w:right w:val="none" w:sz="0" w:space="0" w:color="auto"/>
                  </w:divBdr>
                </w:div>
              </w:divsChild>
            </w:div>
            <w:div w:id="1425153987">
              <w:marLeft w:val="0"/>
              <w:marRight w:val="0"/>
              <w:marTop w:val="0"/>
              <w:marBottom w:val="0"/>
              <w:divBdr>
                <w:top w:val="none" w:sz="0" w:space="0" w:color="auto"/>
                <w:left w:val="none" w:sz="0" w:space="0" w:color="auto"/>
                <w:bottom w:val="none" w:sz="0" w:space="0" w:color="auto"/>
                <w:right w:val="none" w:sz="0" w:space="0" w:color="auto"/>
              </w:divBdr>
              <w:divsChild>
                <w:div w:id="2046756783">
                  <w:marLeft w:val="0"/>
                  <w:marRight w:val="150"/>
                  <w:marTop w:val="45"/>
                  <w:marBottom w:val="30"/>
                  <w:divBdr>
                    <w:top w:val="none" w:sz="0" w:space="0" w:color="auto"/>
                    <w:left w:val="none" w:sz="0" w:space="0" w:color="auto"/>
                    <w:bottom w:val="none" w:sz="0" w:space="0" w:color="auto"/>
                    <w:right w:val="none" w:sz="0" w:space="0" w:color="auto"/>
                  </w:divBdr>
                </w:div>
                <w:div w:id="1562904949">
                  <w:marLeft w:val="0"/>
                  <w:marRight w:val="150"/>
                  <w:marTop w:val="45"/>
                  <w:marBottom w:val="30"/>
                  <w:divBdr>
                    <w:top w:val="none" w:sz="0" w:space="0" w:color="auto"/>
                    <w:left w:val="none" w:sz="0" w:space="0" w:color="auto"/>
                    <w:bottom w:val="none" w:sz="0" w:space="0" w:color="auto"/>
                    <w:right w:val="none" w:sz="0" w:space="0" w:color="auto"/>
                  </w:divBdr>
                </w:div>
                <w:div w:id="1556434021">
                  <w:marLeft w:val="0"/>
                  <w:marRight w:val="150"/>
                  <w:marTop w:val="45"/>
                  <w:marBottom w:val="30"/>
                  <w:divBdr>
                    <w:top w:val="none" w:sz="0" w:space="0" w:color="auto"/>
                    <w:left w:val="none" w:sz="0" w:space="0" w:color="auto"/>
                    <w:bottom w:val="none" w:sz="0" w:space="0" w:color="auto"/>
                    <w:right w:val="none" w:sz="0" w:space="0" w:color="auto"/>
                  </w:divBdr>
                </w:div>
                <w:div w:id="1390612161">
                  <w:marLeft w:val="0"/>
                  <w:marRight w:val="150"/>
                  <w:marTop w:val="45"/>
                  <w:marBottom w:val="30"/>
                  <w:divBdr>
                    <w:top w:val="none" w:sz="0" w:space="0" w:color="auto"/>
                    <w:left w:val="none" w:sz="0" w:space="0" w:color="auto"/>
                    <w:bottom w:val="none" w:sz="0" w:space="0" w:color="auto"/>
                    <w:right w:val="none" w:sz="0" w:space="0" w:color="auto"/>
                  </w:divBdr>
                </w:div>
                <w:div w:id="205681017">
                  <w:marLeft w:val="0"/>
                  <w:marRight w:val="150"/>
                  <w:marTop w:val="45"/>
                  <w:marBottom w:val="30"/>
                  <w:divBdr>
                    <w:top w:val="none" w:sz="0" w:space="0" w:color="auto"/>
                    <w:left w:val="none" w:sz="0" w:space="0" w:color="auto"/>
                    <w:bottom w:val="none" w:sz="0" w:space="0" w:color="auto"/>
                    <w:right w:val="none" w:sz="0" w:space="0" w:color="auto"/>
                  </w:divBdr>
                </w:div>
                <w:div w:id="1216354149">
                  <w:marLeft w:val="0"/>
                  <w:marRight w:val="150"/>
                  <w:marTop w:val="45"/>
                  <w:marBottom w:val="30"/>
                  <w:divBdr>
                    <w:top w:val="none" w:sz="0" w:space="0" w:color="auto"/>
                    <w:left w:val="none" w:sz="0" w:space="0" w:color="auto"/>
                    <w:bottom w:val="none" w:sz="0" w:space="0" w:color="auto"/>
                    <w:right w:val="none" w:sz="0" w:space="0" w:color="auto"/>
                  </w:divBdr>
                </w:div>
                <w:div w:id="508251757">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804736420">
      <w:bodyDiv w:val="1"/>
      <w:marLeft w:val="0"/>
      <w:marRight w:val="0"/>
      <w:marTop w:val="0"/>
      <w:marBottom w:val="0"/>
      <w:divBdr>
        <w:top w:val="none" w:sz="0" w:space="0" w:color="auto"/>
        <w:left w:val="none" w:sz="0" w:space="0" w:color="auto"/>
        <w:bottom w:val="none" w:sz="0" w:space="0" w:color="auto"/>
        <w:right w:val="none" w:sz="0" w:space="0" w:color="auto"/>
      </w:divBdr>
    </w:div>
    <w:div w:id="814614029">
      <w:bodyDiv w:val="1"/>
      <w:marLeft w:val="0"/>
      <w:marRight w:val="0"/>
      <w:marTop w:val="0"/>
      <w:marBottom w:val="0"/>
      <w:divBdr>
        <w:top w:val="none" w:sz="0" w:space="0" w:color="auto"/>
        <w:left w:val="none" w:sz="0" w:space="0" w:color="auto"/>
        <w:bottom w:val="none" w:sz="0" w:space="0" w:color="auto"/>
        <w:right w:val="none" w:sz="0" w:space="0" w:color="auto"/>
      </w:divBdr>
    </w:div>
    <w:div w:id="834420153">
      <w:bodyDiv w:val="1"/>
      <w:marLeft w:val="0"/>
      <w:marRight w:val="0"/>
      <w:marTop w:val="0"/>
      <w:marBottom w:val="0"/>
      <w:divBdr>
        <w:top w:val="none" w:sz="0" w:space="0" w:color="auto"/>
        <w:left w:val="none" w:sz="0" w:space="0" w:color="auto"/>
        <w:bottom w:val="none" w:sz="0" w:space="0" w:color="auto"/>
        <w:right w:val="none" w:sz="0" w:space="0" w:color="auto"/>
      </w:divBdr>
      <w:divsChild>
        <w:div w:id="1911693705">
          <w:marLeft w:val="300"/>
          <w:marRight w:val="300"/>
          <w:marTop w:val="0"/>
          <w:marBottom w:val="0"/>
          <w:divBdr>
            <w:top w:val="none" w:sz="0" w:space="0" w:color="auto"/>
            <w:left w:val="none" w:sz="0" w:space="0" w:color="auto"/>
            <w:bottom w:val="none" w:sz="0" w:space="0" w:color="auto"/>
            <w:right w:val="none" w:sz="0" w:space="0" w:color="auto"/>
          </w:divBdr>
        </w:div>
        <w:div w:id="1283607965">
          <w:marLeft w:val="0"/>
          <w:marRight w:val="0"/>
          <w:marTop w:val="0"/>
          <w:marBottom w:val="0"/>
          <w:divBdr>
            <w:top w:val="none" w:sz="0" w:space="0" w:color="auto"/>
            <w:left w:val="none" w:sz="0" w:space="0" w:color="auto"/>
            <w:bottom w:val="none" w:sz="0" w:space="0" w:color="auto"/>
            <w:right w:val="none" w:sz="0" w:space="0" w:color="auto"/>
          </w:divBdr>
          <w:divsChild>
            <w:div w:id="1089808461">
              <w:marLeft w:val="0"/>
              <w:marRight w:val="0"/>
              <w:marTop w:val="0"/>
              <w:marBottom w:val="0"/>
              <w:divBdr>
                <w:top w:val="none" w:sz="0" w:space="0" w:color="auto"/>
                <w:left w:val="none" w:sz="0" w:space="0" w:color="auto"/>
                <w:bottom w:val="none" w:sz="0" w:space="0" w:color="auto"/>
                <w:right w:val="none" w:sz="0" w:space="0" w:color="auto"/>
              </w:divBdr>
              <w:divsChild>
                <w:div w:id="796290788">
                  <w:marLeft w:val="0"/>
                  <w:marRight w:val="150"/>
                  <w:marTop w:val="45"/>
                  <w:marBottom w:val="30"/>
                  <w:divBdr>
                    <w:top w:val="none" w:sz="0" w:space="0" w:color="auto"/>
                    <w:left w:val="none" w:sz="0" w:space="0" w:color="auto"/>
                    <w:bottom w:val="none" w:sz="0" w:space="0" w:color="auto"/>
                    <w:right w:val="none" w:sz="0" w:space="0" w:color="auto"/>
                  </w:divBdr>
                </w:div>
              </w:divsChild>
            </w:div>
            <w:div w:id="1750497558">
              <w:marLeft w:val="0"/>
              <w:marRight w:val="0"/>
              <w:marTop w:val="0"/>
              <w:marBottom w:val="0"/>
              <w:divBdr>
                <w:top w:val="none" w:sz="0" w:space="0" w:color="auto"/>
                <w:left w:val="none" w:sz="0" w:space="0" w:color="auto"/>
                <w:bottom w:val="none" w:sz="0" w:space="0" w:color="auto"/>
                <w:right w:val="none" w:sz="0" w:space="0" w:color="auto"/>
              </w:divBdr>
              <w:divsChild>
                <w:div w:id="1351418055">
                  <w:marLeft w:val="0"/>
                  <w:marRight w:val="150"/>
                  <w:marTop w:val="45"/>
                  <w:marBottom w:val="30"/>
                  <w:divBdr>
                    <w:top w:val="none" w:sz="0" w:space="0" w:color="auto"/>
                    <w:left w:val="none" w:sz="0" w:space="0" w:color="auto"/>
                    <w:bottom w:val="none" w:sz="0" w:space="0" w:color="auto"/>
                    <w:right w:val="none" w:sz="0" w:space="0" w:color="auto"/>
                  </w:divBdr>
                </w:div>
                <w:div w:id="1364863959">
                  <w:marLeft w:val="0"/>
                  <w:marRight w:val="150"/>
                  <w:marTop w:val="45"/>
                  <w:marBottom w:val="30"/>
                  <w:divBdr>
                    <w:top w:val="none" w:sz="0" w:space="0" w:color="auto"/>
                    <w:left w:val="none" w:sz="0" w:space="0" w:color="auto"/>
                    <w:bottom w:val="none" w:sz="0" w:space="0" w:color="auto"/>
                    <w:right w:val="none" w:sz="0" w:space="0" w:color="auto"/>
                  </w:divBdr>
                </w:div>
                <w:div w:id="2051224102">
                  <w:marLeft w:val="0"/>
                  <w:marRight w:val="150"/>
                  <w:marTop w:val="45"/>
                  <w:marBottom w:val="30"/>
                  <w:divBdr>
                    <w:top w:val="none" w:sz="0" w:space="0" w:color="auto"/>
                    <w:left w:val="none" w:sz="0" w:space="0" w:color="auto"/>
                    <w:bottom w:val="none" w:sz="0" w:space="0" w:color="auto"/>
                    <w:right w:val="none" w:sz="0" w:space="0" w:color="auto"/>
                  </w:divBdr>
                </w:div>
              </w:divsChild>
            </w:div>
            <w:div w:id="550269645">
              <w:marLeft w:val="0"/>
              <w:marRight w:val="0"/>
              <w:marTop w:val="0"/>
              <w:marBottom w:val="0"/>
              <w:divBdr>
                <w:top w:val="none" w:sz="0" w:space="0" w:color="auto"/>
                <w:left w:val="none" w:sz="0" w:space="0" w:color="auto"/>
                <w:bottom w:val="none" w:sz="0" w:space="0" w:color="auto"/>
                <w:right w:val="none" w:sz="0" w:space="0" w:color="auto"/>
              </w:divBdr>
              <w:divsChild>
                <w:div w:id="1177304785">
                  <w:marLeft w:val="0"/>
                  <w:marRight w:val="150"/>
                  <w:marTop w:val="45"/>
                  <w:marBottom w:val="30"/>
                  <w:divBdr>
                    <w:top w:val="none" w:sz="0" w:space="0" w:color="auto"/>
                    <w:left w:val="none" w:sz="0" w:space="0" w:color="auto"/>
                    <w:bottom w:val="none" w:sz="0" w:space="0" w:color="auto"/>
                    <w:right w:val="none" w:sz="0" w:space="0" w:color="auto"/>
                  </w:divBdr>
                </w:div>
                <w:div w:id="2118522799">
                  <w:marLeft w:val="0"/>
                  <w:marRight w:val="150"/>
                  <w:marTop w:val="45"/>
                  <w:marBottom w:val="30"/>
                  <w:divBdr>
                    <w:top w:val="none" w:sz="0" w:space="0" w:color="auto"/>
                    <w:left w:val="none" w:sz="0" w:space="0" w:color="auto"/>
                    <w:bottom w:val="none" w:sz="0" w:space="0" w:color="auto"/>
                    <w:right w:val="none" w:sz="0" w:space="0" w:color="auto"/>
                  </w:divBdr>
                </w:div>
                <w:div w:id="773718784">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840968868">
      <w:bodyDiv w:val="1"/>
      <w:marLeft w:val="0"/>
      <w:marRight w:val="0"/>
      <w:marTop w:val="0"/>
      <w:marBottom w:val="0"/>
      <w:divBdr>
        <w:top w:val="none" w:sz="0" w:space="0" w:color="auto"/>
        <w:left w:val="none" w:sz="0" w:space="0" w:color="auto"/>
        <w:bottom w:val="none" w:sz="0" w:space="0" w:color="auto"/>
        <w:right w:val="none" w:sz="0" w:space="0" w:color="auto"/>
      </w:divBdr>
      <w:divsChild>
        <w:div w:id="352616236">
          <w:marLeft w:val="300"/>
          <w:marRight w:val="300"/>
          <w:marTop w:val="0"/>
          <w:marBottom w:val="0"/>
          <w:divBdr>
            <w:top w:val="none" w:sz="0" w:space="0" w:color="auto"/>
            <w:left w:val="none" w:sz="0" w:space="0" w:color="auto"/>
            <w:bottom w:val="none" w:sz="0" w:space="0" w:color="auto"/>
            <w:right w:val="none" w:sz="0" w:space="0" w:color="auto"/>
          </w:divBdr>
        </w:div>
        <w:div w:id="51118428">
          <w:marLeft w:val="0"/>
          <w:marRight w:val="0"/>
          <w:marTop w:val="0"/>
          <w:marBottom w:val="0"/>
          <w:divBdr>
            <w:top w:val="none" w:sz="0" w:space="0" w:color="auto"/>
            <w:left w:val="none" w:sz="0" w:space="0" w:color="auto"/>
            <w:bottom w:val="none" w:sz="0" w:space="0" w:color="auto"/>
            <w:right w:val="none" w:sz="0" w:space="0" w:color="auto"/>
          </w:divBdr>
          <w:divsChild>
            <w:div w:id="63069521">
              <w:marLeft w:val="0"/>
              <w:marRight w:val="0"/>
              <w:marTop w:val="0"/>
              <w:marBottom w:val="0"/>
              <w:divBdr>
                <w:top w:val="none" w:sz="0" w:space="0" w:color="auto"/>
                <w:left w:val="none" w:sz="0" w:space="0" w:color="auto"/>
                <w:bottom w:val="none" w:sz="0" w:space="0" w:color="auto"/>
                <w:right w:val="none" w:sz="0" w:space="0" w:color="auto"/>
              </w:divBdr>
              <w:divsChild>
                <w:div w:id="29573021">
                  <w:marLeft w:val="0"/>
                  <w:marRight w:val="150"/>
                  <w:marTop w:val="45"/>
                  <w:marBottom w:val="30"/>
                  <w:divBdr>
                    <w:top w:val="none" w:sz="0" w:space="0" w:color="auto"/>
                    <w:left w:val="none" w:sz="0" w:space="0" w:color="auto"/>
                    <w:bottom w:val="none" w:sz="0" w:space="0" w:color="auto"/>
                    <w:right w:val="none" w:sz="0" w:space="0" w:color="auto"/>
                  </w:divBdr>
                </w:div>
              </w:divsChild>
            </w:div>
            <w:div w:id="399600158">
              <w:marLeft w:val="0"/>
              <w:marRight w:val="0"/>
              <w:marTop w:val="0"/>
              <w:marBottom w:val="0"/>
              <w:divBdr>
                <w:top w:val="none" w:sz="0" w:space="0" w:color="auto"/>
                <w:left w:val="none" w:sz="0" w:space="0" w:color="auto"/>
                <w:bottom w:val="none" w:sz="0" w:space="0" w:color="auto"/>
                <w:right w:val="none" w:sz="0" w:space="0" w:color="auto"/>
              </w:divBdr>
              <w:divsChild>
                <w:div w:id="138963626">
                  <w:marLeft w:val="0"/>
                  <w:marRight w:val="150"/>
                  <w:marTop w:val="45"/>
                  <w:marBottom w:val="30"/>
                  <w:divBdr>
                    <w:top w:val="none" w:sz="0" w:space="0" w:color="auto"/>
                    <w:left w:val="none" w:sz="0" w:space="0" w:color="auto"/>
                    <w:bottom w:val="none" w:sz="0" w:space="0" w:color="auto"/>
                    <w:right w:val="none" w:sz="0" w:space="0" w:color="auto"/>
                  </w:divBdr>
                </w:div>
                <w:div w:id="327906414">
                  <w:marLeft w:val="0"/>
                  <w:marRight w:val="150"/>
                  <w:marTop w:val="45"/>
                  <w:marBottom w:val="30"/>
                  <w:divBdr>
                    <w:top w:val="none" w:sz="0" w:space="0" w:color="auto"/>
                    <w:left w:val="none" w:sz="0" w:space="0" w:color="auto"/>
                    <w:bottom w:val="none" w:sz="0" w:space="0" w:color="auto"/>
                    <w:right w:val="none" w:sz="0" w:space="0" w:color="auto"/>
                  </w:divBdr>
                </w:div>
                <w:div w:id="1360354776">
                  <w:marLeft w:val="0"/>
                  <w:marRight w:val="150"/>
                  <w:marTop w:val="45"/>
                  <w:marBottom w:val="30"/>
                  <w:divBdr>
                    <w:top w:val="none" w:sz="0" w:space="0" w:color="auto"/>
                    <w:left w:val="none" w:sz="0" w:space="0" w:color="auto"/>
                    <w:bottom w:val="none" w:sz="0" w:space="0" w:color="auto"/>
                    <w:right w:val="none" w:sz="0" w:space="0" w:color="auto"/>
                  </w:divBdr>
                </w:div>
                <w:div w:id="1565138158">
                  <w:marLeft w:val="0"/>
                  <w:marRight w:val="150"/>
                  <w:marTop w:val="45"/>
                  <w:marBottom w:val="30"/>
                  <w:divBdr>
                    <w:top w:val="none" w:sz="0" w:space="0" w:color="auto"/>
                    <w:left w:val="none" w:sz="0" w:space="0" w:color="auto"/>
                    <w:bottom w:val="none" w:sz="0" w:space="0" w:color="auto"/>
                    <w:right w:val="none" w:sz="0" w:space="0" w:color="auto"/>
                  </w:divBdr>
                </w:div>
              </w:divsChild>
            </w:div>
            <w:div w:id="1466121273">
              <w:marLeft w:val="0"/>
              <w:marRight w:val="0"/>
              <w:marTop w:val="0"/>
              <w:marBottom w:val="0"/>
              <w:divBdr>
                <w:top w:val="none" w:sz="0" w:space="0" w:color="auto"/>
                <w:left w:val="none" w:sz="0" w:space="0" w:color="auto"/>
                <w:bottom w:val="none" w:sz="0" w:space="0" w:color="auto"/>
                <w:right w:val="none" w:sz="0" w:space="0" w:color="auto"/>
              </w:divBdr>
              <w:divsChild>
                <w:div w:id="1032456004">
                  <w:marLeft w:val="0"/>
                  <w:marRight w:val="150"/>
                  <w:marTop w:val="45"/>
                  <w:marBottom w:val="30"/>
                  <w:divBdr>
                    <w:top w:val="none" w:sz="0" w:space="0" w:color="auto"/>
                    <w:left w:val="none" w:sz="0" w:space="0" w:color="auto"/>
                    <w:bottom w:val="none" w:sz="0" w:space="0" w:color="auto"/>
                    <w:right w:val="none" w:sz="0" w:space="0" w:color="auto"/>
                  </w:divBdr>
                </w:div>
                <w:div w:id="893811933">
                  <w:marLeft w:val="0"/>
                  <w:marRight w:val="150"/>
                  <w:marTop w:val="45"/>
                  <w:marBottom w:val="30"/>
                  <w:divBdr>
                    <w:top w:val="none" w:sz="0" w:space="0" w:color="auto"/>
                    <w:left w:val="none" w:sz="0" w:space="0" w:color="auto"/>
                    <w:bottom w:val="none" w:sz="0" w:space="0" w:color="auto"/>
                    <w:right w:val="none" w:sz="0" w:space="0" w:color="auto"/>
                  </w:divBdr>
                </w:div>
                <w:div w:id="1260912717">
                  <w:marLeft w:val="0"/>
                  <w:marRight w:val="150"/>
                  <w:marTop w:val="45"/>
                  <w:marBottom w:val="30"/>
                  <w:divBdr>
                    <w:top w:val="none" w:sz="0" w:space="0" w:color="auto"/>
                    <w:left w:val="none" w:sz="0" w:space="0" w:color="auto"/>
                    <w:bottom w:val="none" w:sz="0" w:space="0" w:color="auto"/>
                    <w:right w:val="none" w:sz="0" w:space="0" w:color="auto"/>
                  </w:divBdr>
                </w:div>
                <w:div w:id="278689365">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870187451">
      <w:bodyDiv w:val="1"/>
      <w:marLeft w:val="0"/>
      <w:marRight w:val="0"/>
      <w:marTop w:val="0"/>
      <w:marBottom w:val="0"/>
      <w:divBdr>
        <w:top w:val="none" w:sz="0" w:space="0" w:color="auto"/>
        <w:left w:val="none" w:sz="0" w:space="0" w:color="auto"/>
        <w:bottom w:val="none" w:sz="0" w:space="0" w:color="auto"/>
        <w:right w:val="none" w:sz="0" w:space="0" w:color="auto"/>
      </w:divBdr>
    </w:div>
    <w:div w:id="876896238">
      <w:bodyDiv w:val="1"/>
      <w:marLeft w:val="0"/>
      <w:marRight w:val="0"/>
      <w:marTop w:val="0"/>
      <w:marBottom w:val="0"/>
      <w:divBdr>
        <w:top w:val="none" w:sz="0" w:space="0" w:color="auto"/>
        <w:left w:val="none" w:sz="0" w:space="0" w:color="auto"/>
        <w:bottom w:val="none" w:sz="0" w:space="0" w:color="auto"/>
        <w:right w:val="none" w:sz="0" w:space="0" w:color="auto"/>
      </w:divBdr>
    </w:div>
    <w:div w:id="898442100">
      <w:bodyDiv w:val="1"/>
      <w:marLeft w:val="0"/>
      <w:marRight w:val="0"/>
      <w:marTop w:val="0"/>
      <w:marBottom w:val="0"/>
      <w:divBdr>
        <w:top w:val="none" w:sz="0" w:space="0" w:color="auto"/>
        <w:left w:val="none" w:sz="0" w:space="0" w:color="auto"/>
        <w:bottom w:val="none" w:sz="0" w:space="0" w:color="auto"/>
        <w:right w:val="none" w:sz="0" w:space="0" w:color="auto"/>
      </w:divBdr>
    </w:div>
    <w:div w:id="912205743">
      <w:bodyDiv w:val="1"/>
      <w:marLeft w:val="0"/>
      <w:marRight w:val="0"/>
      <w:marTop w:val="0"/>
      <w:marBottom w:val="0"/>
      <w:divBdr>
        <w:top w:val="none" w:sz="0" w:space="0" w:color="auto"/>
        <w:left w:val="none" w:sz="0" w:space="0" w:color="auto"/>
        <w:bottom w:val="none" w:sz="0" w:space="0" w:color="auto"/>
        <w:right w:val="none" w:sz="0" w:space="0" w:color="auto"/>
      </w:divBdr>
    </w:div>
    <w:div w:id="954943592">
      <w:bodyDiv w:val="1"/>
      <w:marLeft w:val="0"/>
      <w:marRight w:val="0"/>
      <w:marTop w:val="0"/>
      <w:marBottom w:val="0"/>
      <w:divBdr>
        <w:top w:val="none" w:sz="0" w:space="0" w:color="auto"/>
        <w:left w:val="none" w:sz="0" w:space="0" w:color="auto"/>
        <w:bottom w:val="none" w:sz="0" w:space="0" w:color="auto"/>
        <w:right w:val="none" w:sz="0" w:space="0" w:color="auto"/>
      </w:divBdr>
      <w:divsChild>
        <w:div w:id="1870797105">
          <w:marLeft w:val="300"/>
          <w:marRight w:val="300"/>
          <w:marTop w:val="0"/>
          <w:marBottom w:val="0"/>
          <w:divBdr>
            <w:top w:val="none" w:sz="0" w:space="0" w:color="auto"/>
            <w:left w:val="none" w:sz="0" w:space="0" w:color="auto"/>
            <w:bottom w:val="none" w:sz="0" w:space="0" w:color="auto"/>
            <w:right w:val="none" w:sz="0" w:space="0" w:color="auto"/>
          </w:divBdr>
        </w:div>
        <w:div w:id="1996183750">
          <w:marLeft w:val="0"/>
          <w:marRight w:val="0"/>
          <w:marTop w:val="0"/>
          <w:marBottom w:val="0"/>
          <w:divBdr>
            <w:top w:val="none" w:sz="0" w:space="0" w:color="auto"/>
            <w:left w:val="none" w:sz="0" w:space="0" w:color="auto"/>
            <w:bottom w:val="none" w:sz="0" w:space="0" w:color="auto"/>
            <w:right w:val="none" w:sz="0" w:space="0" w:color="auto"/>
          </w:divBdr>
          <w:divsChild>
            <w:div w:id="1075054684">
              <w:marLeft w:val="0"/>
              <w:marRight w:val="0"/>
              <w:marTop w:val="0"/>
              <w:marBottom w:val="0"/>
              <w:divBdr>
                <w:top w:val="none" w:sz="0" w:space="0" w:color="auto"/>
                <w:left w:val="none" w:sz="0" w:space="0" w:color="auto"/>
                <w:bottom w:val="none" w:sz="0" w:space="0" w:color="auto"/>
                <w:right w:val="none" w:sz="0" w:space="0" w:color="auto"/>
              </w:divBdr>
              <w:divsChild>
                <w:div w:id="710692878">
                  <w:marLeft w:val="0"/>
                  <w:marRight w:val="150"/>
                  <w:marTop w:val="45"/>
                  <w:marBottom w:val="30"/>
                  <w:divBdr>
                    <w:top w:val="none" w:sz="0" w:space="0" w:color="auto"/>
                    <w:left w:val="none" w:sz="0" w:space="0" w:color="auto"/>
                    <w:bottom w:val="none" w:sz="0" w:space="0" w:color="auto"/>
                    <w:right w:val="none" w:sz="0" w:space="0" w:color="auto"/>
                  </w:divBdr>
                </w:div>
              </w:divsChild>
            </w:div>
            <w:div w:id="887379359">
              <w:marLeft w:val="0"/>
              <w:marRight w:val="0"/>
              <w:marTop w:val="0"/>
              <w:marBottom w:val="0"/>
              <w:divBdr>
                <w:top w:val="none" w:sz="0" w:space="0" w:color="auto"/>
                <w:left w:val="none" w:sz="0" w:space="0" w:color="auto"/>
                <w:bottom w:val="none" w:sz="0" w:space="0" w:color="auto"/>
                <w:right w:val="none" w:sz="0" w:space="0" w:color="auto"/>
              </w:divBdr>
              <w:divsChild>
                <w:div w:id="208150343">
                  <w:marLeft w:val="0"/>
                  <w:marRight w:val="150"/>
                  <w:marTop w:val="45"/>
                  <w:marBottom w:val="30"/>
                  <w:divBdr>
                    <w:top w:val="none" w:sz="0" w:space="0" w:color="auto"/>
                    <w:left w:val="none" w:sz="0" w:space="0" w:color="auto"/>
                    <w:bottom w:val="none" w:sz="0" w:space="0" w:color="auto"/>
                    <w:right w:val="none" w:sz="0" w:space="0" w:color="auto"/>
                  </w:divBdr>
                </w:div>
                <w:div w:id="2138177879">
                  <w:marLeft w:val="0"/>
                  <w:marRight w:val="150"/>
                  <w:marTop w:val="45"/>
                  <w:marBottom w:val="30"/>
                  <w:divBdr>
                    <w:top w:val="none" w:sz="0" w:space="0" w:color="auto"/>
                    <w:left w:val="none" w:sz="0" w:space="0" w:color="auto"/>
                    <w:bottom w:val="none" w:sz="0" w:space="0" w:color="auto"/>
                    <w:right w:val="none" w:sz="0" w:space="0" w:color="auto"/>
                  </w:divBdr>
                </w:div>
                <w:div w:id="1570311164">
                  <w:marLeft w:val="0"/>
                  <w:marRight w:val="150"/>
                  <w:marTop w:val="45"/>
                  <w:marBottom w:val="30"/>
                  <w:divBdr>
                    <w:top w:val="none" w:sz="0" w:space="0" w:color="auto"/>
                    <w:left w:val="none" w:sz="0" w:space="0" w:color="auto"/>
                    <w:bottom w:val="none" w:sz="0" w:space="0" w:color="auto"/>
                    <w:right w:val="none" w:sz="0" w:space="0" w:color="auto"/>
                  </w:divBdr>
                </w:div>
                <w:div w:id="1023483256">
                  <w:marLeft w:val="0"/>
                  <w:marRight w:val="150"/>
                  <w:marTop w:val="45"/>
                  <w:marBottom w:val="30"/>
                  <w:divBdr>
                    <w:top w:val="none" w:sz="0" w:space="0" w:color="auto"/>
                    <w:left w:val="none" w:sz="0" w:space="0" w:color="auto"/>
                    <w:bottom w:val="none" w:sz="0" w:space="0" w:color="auto"/>
                    <w:right w:val="none" w:sz="0" w:space="0" w:color="auto"/>
                  </w:divBdr>
                </w:div>
              </w:divsChild>
            </w:div>
            <w:div w:id="526413137">
              <w:marLeft w:val="0"/>
              <w:marRight w:val="0"/>
              <w:marTop w:val="0"/>
              <w:marBottom w:val="0"/>
              <w:divBdr>
                <w:top w:val="none" w:sz="0" w:space="0" w:color="auto"/>
                <w:left w:val="none" w:sz="0" w:space="0" w:color="auto"/>
                <w:bottom w:val="none" w:sz="0" w:space="0" w:color="auto"/>
                <w:right w:val="none" w:sz="0" w:space="0" w:color="auto"/>
              </w:divBdr>
              <w:divsChild>
                <w:div w:id="1612013693">
                  <w:marLeft w:val="0"/>
                  <w:marRight w:val="150"/>
                  <w:marTop w:val="45"/>
                  <w:marBottom w:val="30"/>
                  <w:divBdr>
                    <w:top w:val="none" w:sz="0" w:space="0" w:color="auto"/>
                    <w:left w:val="none" w:sz="0" w:space="0" w:color="auto"/>
                    <w:bottom w:val="none" w:sz="0" w:space="0" w:color="auto"/>
                    <w:right w:val="none" w:sz="0" w:space="0" w:color="auto"/>
                  </w:divBdr>
                </w:div>
                <w:div w:id="1226724420">
                  <w:marLeft w:val="0"/>
                  <w:marRight w:val="150"/>
                  <w:marTop w:val="45"/>
                  <w:marBottom w:val="30"/>
                  <w:divBdr>
                    <w:top w:val="none" w:sz="0" w:space="0" w:color="auto"/>
                    <w:left w:val="none" w:sz="0" w:space="0" w:color="auto"/>
                    <w:bottom w:val="none" w:sz="0" w:space="0" w:color="auto"/>
                    <w:right w:val="none" w:sz="0" w:space="0" w:color="auto"/>
                  </w:divBdr>
                </w:div>
                <w:div w:id="1489520883">
                  <w:marLeft w:val="0"/>
                  <w:marRight w:val="150"/>
                  <w:marTop w:val="45"/>
                  <w:marBottom w:val="30"/>
                  <w:divBdr>
                    <w:top w:val="none" w:sz="0" w:space="0" w:color="auto"/>
                    <w:left w:val="none" w:sz="0" w:space="0" w:color="auto"/>
                    <w:bottom w:val="none" w:sz="0" w:space="0" w:color="auto"/>
                    <w:right w:val="none" w:sz="0" w:space="0" w:color="auto"/>
                  </w:divBdr>
                </w:div>
                <w:div w:id="893858727">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977149931">
      <w:bodyDiv w:val="1"/>
      <w:marLeft w:val="0"/>
      <w:marRight w:val="0"/>
      <w:marTop w:val="0"/>
      <w:marBottom w:val="0"/>
      <w:divBdr>
        <w:top w:val="none" w:sz="0" w:space="0" w:color="auto"/>
        <w:left w:val="none" w:sz="0" w:space="0" w:color="auto"/>
        <w:bottom w:val="none" w:sz="0" w:space="0" w:color="auto"/>
        <w:right w:val="none" w:sz="0" w:space="0" w:color="auto"/>
      </w:divBdr>
    </w:div>
    <w:div w:id="978732779">
      <w:bodyDiv w:val="1"/>
      <w:marLeft w:val="0"/>
      <w:marRight w:val="0"/>
      <w:marTop w:val="0"/>
      <w:marBottom w:val="0"/>
      <w:divBdr>
        <w:top w:val="none" w:sz="0" w:space="0" w:color="auto"/>
        <w:left w:val="none" w:sz="0" w:space="0" w:color="auto"/>
        <w:bottom w:val="none" w:sz="0" w:space="0" w:color="auto"/>
        <w:right w:val="none" w:sz="0" w:space="0" w:color="auto"/>
      </w:divBdr>
    </w:div>
    <w:div w:id="993335255">
      <w:bodyDiv w:val="1"/>
      <w:marLeft w:val="0"/>
      <w:marRight w:val="0"/>
      <w:marTop w:val="0"/>
      <w:marBottom w:val="0"/>
      <w:divBdr>
        <w:top w:val="none" w:sz="0" w:space="0" w:color="auto"/>
        <w:left w:val="none" w:sz="0" w:space="0" w:color="auto"/>
        <w:bottom w:val="none" w:sz="0" w:space="0" w:color="auto"/>
        <w:right w:val="none" w:sz="0" w:space="0" w:color="auto"/>
      </w:divBdr>
    </w:div>
    <w:div w:id="1005671329">
      <w:bodyDiv w:val="1"/>
      <w:marLeft w:val="0"/>
      <w:marRight w:val="0"/>
      <w:marTop w:val="0"/>
      <w:marBottom w:val="0"/>
      <w:divBdr>
        <w:top w:val="none" w:sz="0" w:space="0" w:color="auto"/>
        <w:left w:val="none" w:sz="0" w:space="0" w:color="auto"/>
        <w:bottom w:val="none" w:sz="0" w:space="0" w:color="auto"/>
        <w:right w:val="none" w:sz="0" w:space="0" w:color="auto"/>
      </w:divBdr>
      <w:divsChild>
        <w:div w:id="1330644408">
          <w:marLeft w:val="0"/>
          <w:marRight w:val="0"/>
          <w:marTop w:val="0"/>
          <w:marBottom w:val="0"/>
          <w:divBdr>
            <w:top w:val="none" w:sz="0" w:space="0" w:color="auto"/>
            <w:left w:val="none" w:sz="0" w:space="0" w:color="auto"/>
            <w:bottom w:val="none" w:sz="0" w:space="0" w:color="auto"/>
            <w:right w:val="none" w:sz="0" w:space="0" w:color="auto"/>
          </w:divBdr>
          <w:divsChild>
            <w:div w:id="924723498">
              <w:marLeft w:val="0"/>
              <w:marRight w:val="0"/>
              <w:marTop w:val="0"/>
              <w:marBottom w:val="0"/>
              <w:divBdr>
                <w:top w:val="none" w:sz="0" w:space="0" w:color="auto"/>
                <w:left w:val="none" w:sz="0" w:space="0" w:color="auto"/>
                <w:bottom w:val="none" w:sz="0" w:space="0" w:color="auto"/>
                <w:right w:val="none" w:sz="0" w:space="0" w:color="auto"/>
              </w:divBdr>
            </w:div>
          </w:divsChild>
        </w:div>
        <w:div w:id="562954545">
          <w:marLeft w:val="0"/>
          <w:marRight w:val="0"/>
          <w:marTop w:val="0"/>
          <w:marBottom w:val="0"/>
          <w:divBdr>
            <w:top w:val="none" w:sz="0" w:space="0" w:color="auto"/>
            <w:left w:val="none" w:sz="0" w:space="0" w:color="auto"/>
            <w:bottom w:val="none" w:sz="0" w:space="0" w:color="auto"/>
            <w:right w:val="none" w:sz="0" w:space="0" w:color="auto"/>
          </w:divBdr>
          <w:divsChild>
            <w:div w:id="142164797">
              <w:marLeft w:val="0"/>
              <w:marRight w:val="0"/>
              <w:marTop w:val="0"/>
              <w:marBottom w:val="0"/>
              <w:divBdr>
                <w:top w:val="none" w:sz="0" w:space="0" w:color="auto"/>
                <w:left w:val="none" w:sz="0" w:space="0" w:color="auto"/>
                <w:bottom w:val="none" w:sz="0" w:space="0" w:color="auto"/>
                <w:right w:val="none" w:sz="0" w:space="0" w:color="auto"/>
              </w:divBdr>
            </w:div>
          </w:divsChild>
        </w:div>
        <w:div w:id="774599835">
          <w:marLeft w:val="300"/>
          <w:marRight w:val="300"/>
          <w:marTop w:val="0"/>
          <w:marBottom w:val="0"/>
          <w:divBdr>
            <w:top w:val="none" w:sz="0" w:space="0" w:color="auto"/>
            <w:left w:val="none" w:sz="0" w:space="0" w:color="auto"/>
            <w:bottom w:val="none" w:sz="0" w:space="0" w:color="auto"/>
            <w:right w:val="none" w:sz="0" w:space="0" w:color="auto"/>
          </w:divBdr>
          <w:divsChild>
            <w:div w:id="1138762779">
              <w:marLeft w:val="0"/>
              <w:marRight w:val="0"/>
              <w:marTop w:val="75"/>
              <w:marBottom w:val="0"/>
              <w:divBdr>
                <w:top w:val="none" w:sz="0" w:space="0" w:color="auto"/>
                <w:left w:val="none" w:sz="0" w:space="0" w:color="auto"/>
                <w:bottom w:val="none" w:sz="0" w:space="0" w:color="auto"/>
                <w:right w:val="none" w:sz="0" w:space="0" w:color="auto"/>
              </w:divBdr>
            </w:div>
          </w:divsChild>
        </w:div>
        <w:div w:id="1259753728">
          <w:marLeft w:val="0"/>
          <w:marRight w:val="0"/>
          <w:marTop w:val="0"/>
          <w:marBottom w:val="0"/>
          <w:divBdr>
            <w:top w:val="none" w:sz="0" w:space="0" w:color="auto"/>
            <w:left w:val="none" w:sz="0" w:space="0" w:color="auto"/>
            <w:bottom w:val="none" w:sz="0" w:space="0" w:color="auto"/>
            <w:right w:val="none" w:sz="0" w:space="0" w:color="auto"/>
          </w:divBdr>
          <w:divsChild>
            <w:div w:id="466315688">
              <w:marLeft w:val="0"/>
              <w:marRight w:val="0"/>
              <w:marTop w:val="0"/>
              <w:marBottom w:val="0"/>
              <w:divBdr>
                <w:top w:val="none" w:sz="0" w:space="0" w:color="auto"/>
                <w:left w:val="none" w:sz="0" w:space="0" w:color="auto"/>
                <w:bottom w:val="none" w:sz="0" w:space="0" w:color="auto"/>
                <w:right w:val="none" w:sz="0" w:space="0" w:color="auto"/>
              </w:divBdr>
              <w:divsChild>
                <w:div w:id="569274180">
                  <w:marLeft w:val="0"/>
                  <w:marRight w:val="150"/>
                  <w:marTop w:val="45"/>
                  <w:marBottom w:val="30"/>
                  <w:divBdr>
                    <w:top w:val="none" w:sz="0" w:space="0" w:color="auto"/>
                    <w:left w:val="none" w:sz="0" w:space="0" w:color="auto"/>
                    <w:bottom w:val="none" w:sz="0" w:space="0" w:color="auto"/>
                    <w:right w:val="none" w:sz="0" w:space="0" w:color="auto"/>
                  </w:divBdr>
                </w:div>
              </w:divsChild>
            </w:div>
            <w:div w:id="1777943954">
              <w:marLeft w:val="0"/>
              <w:marRight w:val="0"/>
              <w:marTop w:val="0"/>
              <w:marBottom w:val="0"/>
              <w:divBdr>
                <w:top w:val="none" w:sz="0" w:space="0" w:color="auto"/>
                <w:left w:val="none" w:sz="0" w:space="0" w:color="auto"/>
                <w:bottom w:val="none" w:sz="0" w:space="0" w:color="auto"/>
                <w:right w:val="none" w:sz="0" w:space="0" w:color="auto"/>
              </w:divBdr>
              <w:divsChild>
                <w:div w:id="862866253">
                  <w:marLeft w:val="0"/>
                  <w:marRight w:val="150"/>
                  <w:marTop w:val="45"/>
                  <w:marBottom w:val="30"/>
                  <w:divBdr>
                    <w:top w:val="none" w:sz="0" w:space="0" w:color="auto"/>
                    <w:left w:val="none" w:sz="0" w:space="0" w:color="auto"/>
                    <w:bottom w:val="none" w:sz="0" w:space="0" w:color="auto"/>
                    <w:right w:val="none" w:sz="0" w:space="0" w:color="auto"/>
                  </w:divBdr>
                </w:div>
                <w:div w:id="1490829734">
                  <w:marLeft w:val="0"/>
                  <w:marRight w:val="150"/>
                  <w:marTop w:val="45"/>
                  <w:marBottom w:val="30"/>
                  <w:divBdr>
                    <w:top w:val="none" w:sz="0" w:space="0" w:color="auto"/>
                    <w:left w:val="none" w:sz="0" w:space="0" w:color="auto"/>
                    <w:bottom w:val="none" w:sz="0" w:space="0" w:color="auto"/>
                    <w:right w:val="none" w:sz="0" w:space="0" w:color="auto"/>
                  </w:divBdr>
                </w:div>
                <w:div w:id="519663751">
                  <w:marLeft w:val="0"/>
                  <w:marRight w:val="150"/>
                  <w:marTop w:val="45"/>
                  <w:marBottom w:val="30"/>
                  <w:divBdr>
                    <w:top w:val="none" w:sz="0" w:space="0" w:color="auto"/>
                    <w:left w:val="none" w:sz="0" w:space="0" w:color="auto"/>
                    <w:bottom w:val="none" w:sz="0" w:space="0" w:color="auto"/>
                    <w:right w:val="none" w:sz="0" w:space="0" w:color="auto"/>
                  </w:divBdr>
                </w:div>
                <w:div w:id="267087204">
                  <w:marLeft w:val="0"/>
                  <w:marRight w:val="150"/>
                  <w:marTop w:val="45"/>
                  <w:marBottom w:val="30"/>
                  <w:divBdr>
                    <w:top w:val="none" w:sz="0" w:space="0" w:color="auto"/>
                    <w:left w:val="none" w:sz="0" w:space="0" w:color="auto"/>
                    <w:bottom w:val="none" w:sz="0" w:space="0" w:color="auto"/>
                    <w:right w:val="none" w:sz="0" w:space="0" w:color="auto"/>
                  </w:divBdr>
                </w:div>
                <w:div w:id="1173297662">
                  <w:marLeft w:val="0"/>
                  <w:marRight w:val="150"/>
                  <w:marTop w:val="45"/>
                  <w:marBottom w:val="30"/>
                  <w:divBdr>
                    <w:top w:val="none" w:sz="0" w:space="0" w:color="auto"/>
                    <w:left w:val="none" w:sz="0" w:space="0" w:color="auto"/>
                    <w:bottom w:val="none" w:sz="0" w:space="0" w:color="auto"/>
                    <w:right w:val="none" w:sz="0" w:space="0" w:color="auto"/>
                  </w:divBdr>
                </w:div>
                <w:div w:id="684213764">
                  <w:marLeft w:val="0"/>
                  <w:marRight w:val="150"/>
                  <w:marTop w:val="45"/>
                  <w:marBottom w:val="30"/>
                  <w:divBdr>
                    <w:top w:val="none" w:sz="0" w:space="0" w:color="auto"/>
                    <w:left w:val="none" w:sz="0" w:space="0" w:color="auto"/>
                    <w:bottom w:val="none" w:sz="0" w:space="0" w:color="auto"/>
                    <w:right w:val="none" w:sz="0" w:space="0" w:color="auto"/>
                  </w:divBdr>
                </w:div>
              </w:divsChild>
            </w:div>
            <w:div w:id="1647851753">
              <w:marLeft w:val="0"/>
              <w:marRight w:val="0"/>
              <w:marTop w:val="0"/>
              <w:marBottom w:val="0"/>
              <w:divBdr>
                <w:top w:val="none" w:sz="0" w:space="0" w:color="auto"/>
                <w:left w:val="none" w:sz="0" w:space="0" w:color="auto"/>
                <w:bottom w:val="none" w:sz="0" w:space="0" w:color="auto"/>
                <w:right w:val="none" w:sz="0" w:space="0" w:color="auto"/>
              </w:divBdr>
              <w:divsChild>
                <w:div w:id="1513840672">
                  <w:marLeft w:val="0"/>
                  <w:marRight w:val="150"/>
                  <w:marTop w:val="45"/>
                  <w:marBottom w:val="30"/>
                  <w:divBdr>
                    <w:top w:val="none" w:sz="0" w:space="0" w:color="auto"/>
                    <w:left w:val="none" w:sz="0" w:space="0" w:color="auto"/>
                    <w:bottom w:val="none" w:sz="0" w:space="0" w:color="auto"/>
                    <w:right w:val="none" w:sz="0" w:space="0" w:color="auto"/>
                  </w:divBdr>
                </w:div>
                <w:div w:id="1437095634">
                  <w:marLeft w:val="0"/>
                  <w:marRight w:val="150"/>
                  <w:marTop w:val="45"/>
                  <w:marBottom w:val="30"/>
                  <w:divBdr>
                    <w:top w:val="none" w:sz="0" w:space="0" w:color="auto"/>
                    <w:left w:val="none" w:sz="0" w:space="0" w:color="auto"/>
                    <w:bottom w:val="none" w:sz="0" w:space="0" w:color="auto"/>
                    <w:right w:val="none" w:sz="0" w:space="0" w:color="auto"/>
                  </w:divBdr>
                </w:div>
                <w:div w:id="1196039914">
                  <w:marLeft w:val="0"/>
                  <w:marRight w:val="150"/>
                  <w:marTop w:val="45"/>
                  <w:marBottom w:val="30"/>
                  <w:divBdr>
                    <w:top w:val="none" w:sz="0" w:space="0" w:color="auto"/>
                    <w:left w:val="none" w:sz="0" w:space="0" w:color="auto"/>
                    <w:bottom w:val="none" w:sz="0" w:space="0" w:color="auto"/>
                    <w:right w:val="none" w:sz="0" w:space="0" w:color="auto"/>
                  </w:divBdr>
                </w:div>
                <w:div w:id="428433857">
                  <w:marLeft w:val="0"/>
                  <w:marRight w:val="150"/>
                  <w:marTop w:val="45"/>
                  <w:marBottom w:val="30"/>
                  <w:divBdr>
                    <w:top w:val="none" w:sz="0" w:space="0" w:color="auto"/>
                    <w:left w:val="none" w:sz="0" w:space="0" w:color="auto"/>
                    <w:bottom w:val="none" w:sz="0" w:space="0" w:color="auto"/>
                    <w:right w:val="none" w:sz="0" w:space="0" w:color="auto"/>
                  </w:divBdr>
                </w:div>
                <w:div w:id="1173299768">
                  <w:marLeft w:val="0"/>
                  <w:marRight w:val="150"/>
                  <w:marTop w:val="45"/>
                  <w:marBottom w:val="30"/>
                  <w:divBdr>
                    <w:top w:val="none" w:sz="0" w:space="0" w:color="auto"/>
                    <w:left w:val="none" w:sz="0" w:space="0" w:color="auto"/>
                    <w:bottom w:val="none" w:sz="0" w:space="0" w:color="auto"/>
                    <w:right w:val="none" w:sz="0" w:space="0" w:color="auto"/>
                  </w:divBdr>
                </w:div>
                <w:div w:id="1295022865">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 w:id="1411003869">
          <w:marLeft w:val="0"/>
          <w:marRight w:val="0"/>
          <w:marTop w:val="150"/>
          <w:marBottom w:val="0"/>
          <w:divBdr>
            <w:top w:val="none" w:sz="0" w:space="0" w:color="auto"/>
            <w:left w:val="none" w:sz="0" w:space="0" w:color="auto"/>
            <w:bottom w:val="none" w:sz="0" w:space="0" w:color="auto"/>
            <w:right w:val="none" w:sz="0" w:space="0" w:color="auto"/>
          </w:divBdr>
          <w:divsChild>
            <w:div w:id="100882018">
              <w:marLeft w:val="0"/>
              <w:marRight w:val="0"/>
              <w:marTop w:val="0"/>
              <w:marBottom w:val="0"/>
              <w:divBdr>
                <w:top w:val="none" w:sz="0" w:space="0" w:color="auto"/>
                <w:left w:val="none" w:sz="0" w:space="0" w:color="auto"/>
                <w:bottom w:val="none" w:sz="0" w:space="0" w:color="auto"/>
                <w:right w:val="none" w:sz="0" w:space="0" w:color="auto"/>
              </w:divBdr>
            </w:div>
          </w:divsChild>
        </w:div>
        <w:div w:id="1894465876">
          <w:marLeft w:val="0"/>
          <w:marRight w:val="0"/>
          <w:marTop w:val="0"/>
          <w:marBottom w:val="0"/>
          <w:divBdr>
            <w:top w:val="none" w:sz="0" w:space="0" w:color="auto"/>
            <w:left w:val="none" w:sz="0" w:space="0" w:color="auto"/>
            <w:bottom w:val="none" w:sz="0" w:space="0" w:color="auto"/>
            <w:right w:val="none" w:sz="0" w:space="0" w:color="auto"/>
          </w:divBdr>
          <w:divsChild>
            <w:div w:id="1697728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117867">
      <w:bodyDiv w:val="1"/>
      <w:marLeft w:val="0"/>
      <w:marRight w:val="0"/>
      <w:marTop w:val="0"/>
      <w:marBottom w:val="0"/>
      <w:divBdr>
        <w:top w:val="none" w:sz="0" w:space="0" w:color="auto"/>
        <w:left w:val="none" w:sz="0" w:space="0" w:color="auto"/>
        <w:bottom w:val="none" w:sz="0" w:space="0" w:color="auto"/>
        <w:right w:val="none" w:sz="0" w:space="0" w:color="auto"/>
      </w:divBdr>
    </w:div>
    <w:div w:id="1088192109">
      <w:bodyDiv w:val="1"/>
      <w:marLeft w:val="0"/>
      <w:marRight w:val="0"/>
      <w:marTop w:val="0"/>
      <w:marBottom w:val="0"/>
      <w:divBdr>
        <w:top w:val="none" w:sz="0" w:space="0" w:color="auto"/>
        <w:left w:val="none" w:sz="0" w:space="0" w:color="auto"/>
        <w:bottom w:val="none" w:sz="0" w:space="0" w:color="auto"/>
        <w:right w:val="none" w:sz="0" w:space="0" w:color="auto"/>
      </w:divBdr>
    </w:div>
    <w:div w:id="1099570266">
      <w:bodyDiv w:val="1"/>
      <w:marLeft w:val="0"/>
      <w:marRight w:val="0"/>
      <w:marTop w:val="0"/>
      <w:marBottom w:val="0"/>
      <w:divBdr>
        <w:top w:val="none" w:sz="0" w:space="0" w:color="auto"/>
        <w:left w:val="none" w:sz="0" w:space="0" w:color="auto"/>
        <w:bottom w:val="none" w:sz="0" w:space="0" w:color="auto"/>
        <w:right w:val="none" w:sz="0" w:space="0" w:color="auto"/>
      </w:divBdr>
    </w:div>
    <w:div w:id="1107001213">
      <w:bodyDiv w:val="1"/>
      <w:marLeft w:val="0"/>
      <w:marRight w:val="0"/>
      <w:marTop w:val="0"/>
      <w:marBottom w:val="0"/>
      <w:divBdr>
        <w:top w:val="none" w:sz="0" w:space="0" w:color="auto"/>
        <w:left w:val="none" w:sz="0" w:space="0" w:color="auto"/>
        <w:bottom w:val="none" w:sz="0" w:space="0" w:color="auto"/>
        <w:right w:val="none" w:sz="0" w:space="0" w:color="auto"/>
      </w:divBdr>
    </w:div>
    <w:div w:id="1148203060">
      <w:bodyDiv w:val="1"/>
      <w:marLeft w:val="0"/>
      <w:marRight w:val="0"/>
      <w:marTop w:val="0"/>
      <w:marBottom w:val="0"/>
      <w:divBdr>
        <w:top w:val="none" w:sz="0" w:space="0" w:color="auto"/>
        <w:left w:val="none" w:sz="0" w:space="0" w:color="auto"/>
        <w:bottom w:val="none" w:sz="0" w:space="0" w:color="auto"/>
        <w:right w:val="none" w:sz="0" w:space="0" w:color="auto"/>
      </w:divBdr>
    </w:div>
    <w:div w:id="1170292274">
      <w:bodyDiv w:val="1"/>
      <w:marLeft w:val="0"/>
      <w:marRight w:val="0"/>
      <w:marTop w:val="0"/>
      <w:marBottom w:val="0"/>
      <w:divBdr>
        <w:top w:val="none" w:sz="0" w:space="0" w:color="auto"/>
        <w:left w:val="none" w:sz="0" w:space="0" w:color="auto"/>
        <w:bottom w:val="none" w:sz="0" w:space="0" w:color="auto"/>
        <w:right w:val="none" w:sz="0" w:space="0" w:color="auto"/>
      </w:divBdr>
    </w:div>
    <w:div w:id="1176968183">
      <w:bodyDiv w:val="1"/>
      <w:marLeft w:val="0"/>
      <w:marRight w:val="0"/>
      <w:marTop w:val="0"/>
      <w:marBottom w:val="0"/>
      <w:divBdr>
        <w:top w:val="none" w:sz="0" w:space="0" w:color="auto"/>
        <w:left w:val="none" w:sz="0" w:space="0" w:color="auto"/>
        <w:bottom w:val="none" w:sz="0" w:space="0" w:color="auto"/>
        <w:right w:val="none" w:sz="0" w:space="0" w:color="auto"/>
      </w:divBdr>
    </w:div>
    <w:div w:id="1190297053">
      <w:bodyDiv w:val="1"/>
      <w:marLeft w:val="0"/>
      <w:marRight w:val="0"/>
      <w:marTop w:val="0"/>
      <w:marBottom w:val="0"/>
      <w:divBdr>
        <w:top w:val="none" w:sz="0" w:space="0" w:color="auto"/>
        <w:left w:val="none" w:sz="0" w:space="0" w:color="auto"/>
        <w:bottom w:val="none" w:sz="0" w:space="0" w:color="auto"/>
        <w:right w:val="none" w:sz="0" w:space="0" w:color="auto"/>
      </w:divBdr>
    </w:div>
    <w:div w:id="1227953440">
      <w:bodyDiv w:val="1"/>
      <w:marLeft w:val="0"/>
      <w:marRight w:val="0"/>
      <w:marTop w:val="0"/>
      <w:marBottom w:val="0"/>
      <w:divBdr>
        <w:top w:val="none" w:sz="0" w:space="0" w:color="auto"/>
        <w:left w:val="none" w:sz="0" w:space="0" w:color="auto"/>
        <w:bottom w:val="none" w:sz="0" w:space="0" w:color="auto"/>
        <w:right w:val="none" w:sz="0" w:space="0" w:color="auto"/>
      </w:divBdr>
    </w:div>
    <w:div w:id="1266183503">
      <w:bodyDiv w:val="1"/>
      <w:marLeft w:val="0"/>
      <w:marRight w:val="0"/>
      <w:marTop w:val="0"/>
      <w:marBottom w:val="0"/>
      <w:divBdr>
        <w:top w:val="none" w:sz="0" w:space="0" w:color="auto"/>
        <w:left w:val="none" w:sz="0" w:space="0" w:color="auto"/>
        <w:bottom w:val="none" w:sz="0" w:space="0" w:color="auto"/>
        <w:right w:val="none" w:sz="0" w:space="0" w:color="auto"/>
      </w:divBdr>
    </w:div>
    <w:div w:id="1295479533">
      <w:bodyDiv w:val="1"/>
      <w:marLeft w:val="0"/>
      <w:marRight w:val="0"/>
      <w:marTop w:val="0"/>
      <w:marBottom w:val="0"/>
      <w:divBdr>
        <w:top w:val="none" w:sz="0" w:space="0" w:color="auto"/>
        <w:left w:val="none" w:sz="0" w:space="0" w:color="auto"/>
        <w:bottom w:val="none" w:sz="0" w:space="0" w:color="auto"/>
        <w:right w:val="none" w:sz="0" w:space="0" w:color="auto"/>
      </w:divBdr>
    </w:div>
    <w:div w:id="1369063021">
      <w:bodyDiv w:val="1"/>
      <w:marLeft w:val="0"/>
      <w:marRight w:val="0"/>
      <w:marTop w:val="0"/>
      <w:marBottom w:val="0"/>
      <w:divBdr>
        <w:top w:val="none" w:sz="0" w:space="0" w:color="auto"/>
        <w:left w:val="none" w:sz="0" w:space="0" w:color="auto"/>
        <w:bottom w:val="none" w:sz="0" w:space="0" w:color="auto"/>
        <w:right w:val="none" w:sz="0" w:space="0" w:color="auto"/>
      </w:divBdr>
    </w:div>
    <w:div w:id="1398164712">
      <w:bodyDiv w:val="1"/>
      <w:marLeft w:val="0"/>
      <w:marRight w:val="0"/>
      <w:marTop w:val="0"/>
      <w:marBottom w:val="0"/>
      <w:divBdr>
        <w:top w:val="none" w:sz="0" w:space="0" w:color="auto"/>
        <w:left w:val="none" w:sz="0" w:space="0" w:color="auto"/>
        <w:bottom w:val="none" w:sz="0" w:space="0" w:color="auto"/>
        <w:right w:val="none" w:sz="0" w:space="0" w:color="auto"/>
      </w:divBdr>
    </w:div>
    <w:div w:id="1402674084">
      <w:bodyDiv w:val="1"/>
      <w:marLeft w:val="0"/>
      <w:marRight w:val="0"/>
      <w:marTop w:val="0"/>
      <w:marBottom w:val="0"/>
      <w:divBdr>
        <w:top w:val="none" w:sz="0" w:space="0" w:color="auto"/>
        <w:left w:val="none" w:sz="0" w:space="0" w:color="auto"/>
        <w:bottom w:val="none" w:sz="0" w:space="0" w:color="auto"/>
        <w:right w:val="none" w:sz="0" w:space="0" w:color="auto"/>
      </w:divBdr>
    </w:div>
    <w:div w:id="1409111611">
      <w:bodyDiv w:val="1"/>
      <w:marLeft w:val="0"/>
      <w:marRight w:val="0"/>
      <w:marTop w:val="0"/>
      <w:marBottom w:val="0"/>
      <w:divBdr>
        <w:top w:val="none" w:sz="0" w:space="0" w:color="auto"/>
        <w:left w:val="none" w:sz="0" w:space="0" w:color="auto"/>
        <w:bottom w:val="none" w:sz="0" w:space="0" w:color="auto"/>
        <w:right w:val="none" w:sz="0" w:space="0" w:color="auto"/>
      </w:divBdr>
    </w:div>
    <w:div w:id="1426072947">
      <w:bodyDiv w:val="1"/>
      <w:marLeft w:val="0"/>
      <w:marRight w:val="0"/>
      <w:marTop w:val="0"/>
      <w:marBottom w:val="0"/>
      <w:divBdr>
        <w:top w:val="none" w:sz="0" w:space="0" w:color="auto"/>
        <w:left w:val="none" w:sz="0" w:space="0" w:color="auto"/>
        <w:bottom w:val="none" w:sz="0" w:space="0" w:color="auto"/>
        <w:right w:val="none" w:sz="0" w:space="0" w:color="auto"/>
      </w:divBdr>
    </w:div>
    <w:div w:id="1450662731">
      <w:bodyDiv w:val="1"/>
      <w:marLeft w:val="0"/>
      <w:marRight w:val="0"/>
      <w:marTop w:val="0"/>
      <w:marBottom w:val="0"/>
      <w:divBdr>
        <w:top w:val="none" w:sz="0" w:space="0" w:color="auto"/>
        <w:left w:val="none" w:sz="0" w:space="0" w:color="auto"/>
        <w:bottom w:val="none" w:sz="0" w:space="0" w:color="auto"/>
        <w:right w:val="none" w:sz="0" w:space="0" w:color="auto"/>
      </w:divBdr>
      <w:divsChild>
        <w:div w:id="1847667673">
          <w:marLeft w:val="300"/>
          <w:marRight w:val="300"/>
          <w:marTop w:val="0"/>
          <w:marBottom w:val="0"/>
          <w:divBdr>
            <w:top w:val="none" w:sz="0" w:space="0" w:color="auto"/>
            <w:left w:val="none" w:sz="0" w:space="0" w:color="auto"/>
            <w:bottom w:val="none" w:sz="0" w:space="0" w:color="auto"/>
            <w:right w:val="none" w:sz="0" w:space="0" w:color="auto"/>
          </w:divBdr>
        </w:div>
        <w:div w:id="672683897">
          <w:marLeft w:val="0"/>
          <w:marRight w:val="0"/>
          <w:marTop w:val="0"/>
          <w:marBottom w:val="0"/>
          <w:divBdr>
            <w:top w:val="none" w:sz="0" w:space="0" w:color="auto"/>
            <w:left w:val="none" w:sz="0" w:space="0" w:color="auto"/>
            <w:bottom w:val="none" w:sz="0" w:space="0" w:color="auto"/>
            <w:right w:val="none" w:sz="0" w:space="0" w:color="auto"/>
          </w:divBdr>
          <w:divsChild>
            <w:div w:id="1347487068">
              <w:marLeft w:val="0"/>
              <w:marRight w:val="0"/>
              <w:marTop w:val="0"/>
              <w:marBottom w:val="0"/>
              <w:divBdr>
                <w:top w:val="none" w:sz="0" w:space="0" w:color="auto"/>
                <w:left w:val="none" w:sz="0" w:space="0" w:color="auto"/>
                <w:bottom w:val="none" w:sz="0" w:space="0" w:color="auto"/>
                <w:right w:val="none" w:sz="0" w:space="0" w:color="auto"/>
              </w:divBdr>
              <w:divsChild>
                <w:div w:id="569653604">
                  <w:marLeft w:val="0"/>
                  <w:marRight w:val="150"/>
                  <w:marTop w:val="45"/>
                  <w:marBottom w:val="30"/>
                  <w:divBdr>
                    <w:top w:val="none" w:sz="0" w:space="0" w:color="auto"/>
                    <w:left w:val="none" w:sz="0" w:space="0" w:color="auto"/>
                    <w:bottom w:val="none" w:sz="0" w:space="0" w:color="auto"/>
                    <w:right w:val="none" w:sz="0" w:space="0" w:color="auto"/>
                  </w:divBdr>
                </w:div>
              </w:divsChild>
            </w:div>
            <w:div w:id="1529636900">
              <w:marLeft w:val="0"/>
              <w:marRight w:val="0"/>
              <w:marTop w:val="0"/>
              <w:marBottom w:val="0"/>
              <w:divBdr>
                <w:top w:val="none" w:sz="0" w:space="0" w:color="auto"/>
                <w:left w:val="none" w:sz="0" w:space="0" w:color="auto"/>
                <w:bottom w:val="none" w:sz="0" w:space="0" w:color="auto"/>
                <w:right w:val="none" w:sz="0" w:space="0" w:color="auto"/>
              </w:divBdr>
              <w:divsChild>
                <w:div w:id="1996490140">
                  <w:marLeft w:val="0"/>
                  <w:marRight w:val="150"/>
                  <w:marTop w:val="45"/>
                  <w:marBottom w:val="30"/>
                  <w:divBdr>
                    <w:top w:val="none" w:sz="0" w:space="0" w:color="auto"/>
                    <w:left w:val="none" w:sz="0" w:space="0" w:color="auto"/>
                    <w:bottom w:val="none" w:sz="0" w:space="0" w:color="auto"/>
                    <w:right w:val="none" w:sz="0" w:space="0" w:color="auto"/>
                  </w:divBdr>
                </w:div>
                <w:div w:id="1192105759">
                  <w:marLeft w:val="0"/>
                  <w:marRight w:val="150"/>
                  <w:marTop w:val="45"/>
                  <w:marBottom w:val="30"/>
                  <w:divBdr>
                    <w:top w:val="none" w:sz="0" w:space="0" w:color="auto"/>
                    <w:left w:val="none" w:sz="0" w:space="0" w:color="auto"/>
                    <w:bottom w:val="none" w:sz="0" w:space="0" w:color="auto"/>
                    <w:right w:val="none" w:sz="0" w:space="0" w:color="auto"/>
                  </w:divBdr>
                </w:div>
                <w:div w:id="2092771774">
                  <w:marLeft w:val="0"/>
                  <w:marRight w:val="150"/>
                  <w:marTop w:val="45"/>
                  <w:marBottom w:val="30"/>
                  <w:divBdr>
                    <w:top w:val="none" w:sz="0" w:space="0" w:color="auto"/>
                    <w:left w:val="none" w:sz="0" w:space="0" w:color="auto"/>
                    <w:bottom w:val="none" w:sz="0" w:space="0" w:color="auto"/>
                    <w:right w:val="none" w:sz="0" w:space="0" w:color="auto"/>
                  </w:divBdr>
                </w:div>
                <w:div w:id="1913587279">
                  <w:marLeft w:val="0"/>
                  <w:marRight w:val="150"/>
                  <w:marTop w:val="45"/>
                  <w:marBottom w:val="30"/>
                  <w:divBdr>
                    <w:top w:val="none" w:sz="0" w:space="0" w:color="auto"/>
                    <w:left w:val="none" w:sz="0" w:space="0" w:color="auto"/>
                    <w:bottom w:val="none" w:sz="0" w:space="0" w:color="auto"/>
                    <w:right w:val="none" w:sz="0" w:space="0" w:color="auto"/>
                  </w:divBdr>
                </w:div>
              </w:divsChild>
            </w:div>
            <w:div w:id="1553038362">
              <w:marLeft w:val="0"/>
              <w:marRight w:val="0"/>
              <w:marTop w:val="0"/>
              <w:marBottom w:val="0"/>
              <w:divBdr>
                <w:top w:val="none" w:sz="0" w:space="0" w:color="auto"/>
                <w:left w:val="none" w:sz="0" w:space="0" w:color="auto"/>
                <w:bottom w:val="none" w:sz="0" w:space="0" w:color="auto"/>
                <w:right w:val="none" w:sz="0" w:space="0" w:color="auto"/>
              </w:divBdr>
              <w:divsChild>
                <w:div w:id="300111031">
                  <w:marLeft w:val="0"/>
                  <w:marRight w:val="150"/>
                  <w:marTop w:val="45"/>
                  <w:marBottom w:val="30"/>
                  <w:divBdr>
                    <w:top w:val="none" w:sz="0" w:space="0" w:color="auto"/>
                    <w:left w:val="none" w:sz="0" w:space="0" w:color="auto"/>
                    <w:bottom w:val="none" w:sz="0" w:space="0" w:color="auto"/>
                    <w:right w:val="none" w:sz="0" w:space="0" w:color="auto"/>
                  </w:divBdr>
                </w:div>
                <w:div w:id="192422590">
                  <w:marLeft w:val="0"/>
                  <w:marRight w:val="150"/>
                  <w:marTop w:val="45"/>
                  <w:marBottom w:val="30"/>
                  <w:divBdr>
                    <w:top w:val="none" w:sz="0" w:space="0" w:color="auto"/>
                    <w:left w:val="none" w:sz="0" w:space="0" w:color="auto"/>
                    <w:bottom w:val="none" w:sz="0" w:space="0" w:color="auto"/>
                    <w:right w:val="none" w:sz="0" w:space="0" w:color="auto"/>
                  </w:divBdr>
                </w:div>
                <w:div w:id="1453859832">
                  <w:marLeft w:val="0"/>
                  <w:marRight w:val="150"/>
                  <w:marTop w:val="45"/>
                  <w:marBottom w:val="30"/>
                  <w:divBdr>
                    <w:top w:val="none" w:sz="0" w:space="0" w:color="auto"/>
                    <w:left w:val="none" w:sz="0" w:space="0" w:color="auto"/>
                    <w:bottom w:val="none" w:sz="0" w:space="0" w:color="auto"/>
                    <w:right w:val="none" w:sz="0" w:space="0" w:color="auto"/>
                  </w:divBdr>
                </w:div>
                <w:div w:id="6182383">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1483279376">
      <w:bodyDiv w:val="1"/>
      <w:marLeft w:val="0"/>
      <w:marRight w:val="0"/>
      <w:marTop w:val="0"/>
      <w:marBottom w:val="0"/>
      <w:divBdr>
        <w:top w:val="none" w:sz="0" w:space="0" w:color="auto"/>
        <w:left w:val="none" w:sz="0" w:space="0" w:color="auto"/>
        <w:bottom w:val="none" w:sz="0" w:space="0" w:color="auto"/>
        <w:right w:val="none" w:sz="0" w:space="0" w:color="auto"/>
      </w:divBdr>
    </w:div>
    <w:div w:id="1516963452">
      <w:bodyDiv w:val="1"/>
      <w:marLeft w:val="0"/>
      <w:marRight w:val="0"/>
      <w:marTop w:val="0"/>
      <w:marBottom w:val="0"/>
      <w:divBdr>
        <w:top w:val="none" w:sz="0" w:space="0" w:color="auto"/>
        <w:left w:val="none" w:sz="0" w:space="0" w:color="auto"/>
        <w:bottom w:val="none" w:sz="0" w:space="0" w:color="auto"/>
        <w:right w:val="none" w:sz="0" w:space="0" w:color="auto"/>
      </w:divBdr>
    </w:div>
    <w:div w:id="1519465414">
      <w:bodyDiv w:val="1"/>
      <w:marLeft w:val="0"/>
      <w:marRight w:val="0"/>
      <w:marTop w:val="0"/>
      <w:marBottom w:val="0"/>
      <w:divBdr>
        <w:top w:val="none" w:sz="0" w:space="0" w:color="auto"/>
        <w:left w:val="none" w:sz="0" w:space="0" w:color="auto"/>
        <w:bottom w:val="none" w:sz="0" w:space="0" w:color="auto"/>
        <w:right w:val="none" w:sz="0" w:space="0" w:color="auto"/>
      </w:divBdr>
    </w:div>
    <w:div w:id="1549876696">
      <w:bodyDiv w:val="1"/>
      <w:marLeft w:val="0"/>
      <w:marRight w:val="0"/>
      <w:marTop w:val="0"/>
      <w:marBottom w:val="0"/>
      <w:divBdr>
        <w:top w:val="none" w:sz="0" w:space="0" w:color="auto"/>
        <w:left w:val="none" w:sz="0" w:space="0" w:color="auto"/>
        <w:bottom w:val="none" w:sz="0" w:space="0" w:color="auto"/>
        <w:right w:val="none" w:sz="0" w:space="0" w:color="auto"/>
      </w:divBdr>
    </w:div>
    <w:div w:id="1581863775">
      <w:bodyDiv w:val="1"/>
      <w:marLeft w:val="0"/>
      <w:marRight w:val="0"/>
      <w:marTop w:val="0"/>
      <w:marBottom w:val="0"/>
      <w:divBdr>
        <w:top w:val="none" w:sz="0" w:space="0" w:color="auto"/>
        <w:left w:val="none" w:sz="0" w:space="0" w:color="auto"/>
        <w:bottom w:val="none" w:sz="0" w:space="0" w:color="auto"/>
        <w:right w:val="none" w:sz="0" w:space="0" w:color="auto"/>
      </w:divBdr>
    </w:div>
    <w:div w:id="1593974913">
      <w:bodyDiv w:val="1"/>
      <w:marLeft w:val="0"/>
      <w:marRight w:val="0"/>
      <w:marTop w:val="0"/>
      <w:marBottom w:val="0"/>
      <w:divBdr>
        <w:top w:val="none" w:sz="0" w:space="0" w:color="auto"/>
        <w:left w:val="none" w:sz="0" w:space="0" w:color="auto"/>
        <w:bottom w:val="none" w:sz="0" w:space="0" w:color="auto"/>
        <w:right w:val="none" w:sz="0" w:space="0" w:color="auto"/>
      </w:divBdr>
    </w:div>
    <w:div w:id="1596744206">
      <w:bodyDiv w:val="1"/>
      <w:marLeft w:val="0"/>
      <w:marRight w:val="0"/>
      <w:marTop w:val="0"/>
      <w:marBottom w:val="0"/>
      <w:divBdr>
        <w:top w:val="none" w:sz="0" w:space="0" w:color="auto"/>
        <w:left w:val="none" w:sz="0" w:space="0" w:color="auto"/>
        <w:bottom w:val="none" w:sz="0" w:space="0" w:color="auto"/>
        <w:right w:val="none" w:sz="0" w:space="0" w:color="auto"/>
      </w:divBdr>
    </w:div>
    <w:div w:id="1605111707">
      <w:bodyDiv w:val="1"/>
      <w:marLeft w:val="0"/>
      <w:marRight w:val="0"/>
      <w:marTop w:val="0"/>
      <w:marBottom w:val="0"/>
      <w:divBdr>
        <w:top w:val="none" w:sz="0" w:space="0" w:color="auto"/>
        <w:left w:val="none" w:sz="0" w:space="0" w:color="auto"/>
        <w:bottom w:val="none" w:sz="0" w:space="0" w:color="auto"/>
        <w:right w:val="none" w:sz="0" w:space="0" w:color="auto"/>
      </w:divBdr>
    </w:div>
    <w:div w:id="1802192615">
      <w:bodyDiv w:val="1"/>
      <w:marLeft w:val="0"/>
      <w:marRight w:val="0"/>
      <w:marTop w:val="0"/>
      <w:marBottom w:val="0"/>
      <w:divBdr>
        <w:top w:val="none" w:sz="0" w:space="0" w:color="auto"/>
        <w:left w:val="none" w:sz="0" w:space="0" w:color="auto"/>
        <w:bottom w:val="none" w:sz="0" w:space="0" w:color="auto"/>
        <w:right w:val="none" w:sz="0" w:space="0" w:color="auto"/>
      </w:divBdr>
    </w:div>
    <w:div w:id="1809083837">
      <w:bodyDiv w:val="1"/>
      <w:marLeft w:val="0"/>
      <w:marRight w:val="0"/>
      <w:marTop w:val="0"/>
      <w:marBottom w:val="0"/>
      <w:divBdr>
        <w:top w:val="none" w:sz="0" w:space="0" w:color="auto"/>
        <w:left w:val="none" w:sz="0" w:space="0" w:color="auto"/>
        <w:bottom w:val="none" w:sz="0" w:space="0" w:color="auto"/>
        <w:right w:val="none" w:sz="0" w:space="0" w:color="auto"/>
      </w:divBdr>
      <w:divsChild>
        <w:div w:id="1423068710">
          <w:marLeft w:val="300"/>
          <w:marRight w:val="300"/>
          <w:marTop w:val="0"/>
          <w:marBottom w:val="0"/>
          <w:divBdr>
            <w:top w:val="none" w:sz="0" w:space="0" w:color="auto"/>
            <w:left w:val="none" w:sz="0" w:space="0" w:color="auto"/>
            <w:bottom w:val="none" w:sz="0" w:space="0" w:color="auto"/>
            <w:right w:val="none" w:sz="0" w:space="0" w:color="auto"/>
          </w:divBdr>
        </w:div>
        <w:div w:id="495345720">
          <w:marLeft w:val="0"/>
          <w:marRight w:val="0"/>
          <w:marTop w:val="0"/>
          <w:marBottom w:val="0"/>
          <w:divBdr>
            <w:top w:val="none" w:sz="0" w:space="0" w:color="auto"/>
            <w:left w:val="none" w:sz="0" w:space="0" w:color="auto"/>
            <w:bottom w:val="none" w:sz="0" w:space="0" w:color="auto"/>
            <w:right w:val="none" w:sz="0" w:space="0" w:color="auto"/>
          </w:divBdr>
          <w:divsChild>
            <w:div w:id="629551324">
              <w:marLeft w:val="0"/>
              <w:marRight w:val="0"/>
              <w:marTop w:val="0"/>
              <w:marBottom w:val="0"/>
              <w:divBdr>
                <w:top w:val="none" w:sz="0" w:space="0" w:color="auto"/>
                <w:left w:val="none" w:sz="0" w:space="0" w:color="auto"/>
                <w:bottom w:val="none" w:sz="0" w:space="0" w:color="auto"/>
                <w:right w:val="none" w:sz="0" w:space="0" w:color="auto"/>
              </w:divBdr>
              <w:divsChild>
                <w:div w:id="1084455058">
                  <w:marLeft w:val="0"/>
                  <w:marRight w:val="150"/>
                  <w:marTop w:val="45"/>
                  <w:marBottom w:val="30"/>
                  <w:divBdr>
                    <w:top w:val="none" w:sz="0" w:space="0" w:color="auto"/>
                    <w:left w:val="none" w:sz="0" w:space="0" w:color="auto"/>
                    <w:bottom w:val="none" w:sz="0" w:space="0" w:color="auto"/>
                    <w:right w:val="none" w:sz="0" w:space="0" w:color="auto"/>
                  </w:divBdr>
                </w:div>
              </w:divsChild>
            </w:div>
            <w:div w:id="1981498361">
              <w:marLeft w:val="0"/>
              <w:marRight w:val="0"/>
              <w:marTop w:val="0"/>
              <w:marBottom w:val="0"/>
              <w:divBdr>
                <w:top w:val="none" w:sz="0" w:space="0" w:color="auto"/>
                <w:left w:val="none" w:sz="0" w:space="0" w:color="auto"/>
                <w:bottom w:val="none" w:sz="0" w:space="0" w:color="auto"/>
                <w:right w:val="none" w:sz="0" w:space="0" w:color="auto"/>
              </w:divBdr>
              <w:divsChild>
                <w:div w:id="1951818244">
                  <w:marLeft w:val="0"/>
                  <w:marRight w:val="150"/>
                  <w:marTop w:val="45"/>
                  <w:marBottom w:val="30"/>
                  <w:divBdr>
                    <w:top w:val="none" w:sz="0" w:space="0" w:color="auto"/>
                    <w:left w:val="none" w:sz="0" w:space="0" w:color="auto"/>
                    <w:bottom w:val="none" w:sz="0" w:space="0" w:color="auto"/>
                    <w:right w:val="none" w:sz="0" w:space="0" w:color="auto"/>
                  </w:divBdr>
                </w:div>
                <w:div w:id="1585651775">
                  <w:marLeft w:val="0"/>
                  <w:marRight w:val="150"/>
                  <w:marTop w:val="45"/>
                  <w:marBottom w:val="30"/>
                  <w:divBdr>
                    <w:top w:val="none" w:sz="0" w:space="0" w:color="auto"/>
                    <w:left w:val="none" w:sz="0" w:space="0" w:color="auto"/>
                    <w:bottom w:val="none" w:sz="0" w:space="0" w:color="auto"/>
                    <w:right w:val="none" w:sz="0" w:space="0" w:color="auto"/>
                  </w:divBdr>
                </w:div>
                <w:div w:id="552010167">
                  <w:marLeft w:val="0"/>
                  <w:marRight w:val="150"/>
                  <w:marTop w:val="45"/>
                  <w:marBottom w:val="30"/>
                  <w:divBdr>
                    <w:top w:val="none" w:sz="0" w:space="0" w:color="auto"/>
                    <w:left w:val="none" w:sz="0" w:space="0" w:color="auto"/>
                    <w:bottom w:val="none" w:sz="0" w:space="0" w:color="auto"/>
                    <w:right w:val="none" w:sz="0" w:space="0" w:color="auto"/>
                  </w:divBdr>
                </w:div>
                <w:div w:id="1343240500">
                  <w:marLeft w:val="0"/>
                  <w:marRight w:val="150"/>
                  <w:marTop w:val="45"/>
                  <w:marBottom w:val="30"/>
                  <w:divBdr>
                    <w:top w:val="none" w:sz="0" w:space="0" w:color="auto"/>
                    <w:left w:val="none" w:sz="0" w:space="0" w:color="auto"/>
                    <w:bottom w:val="none" w:sz="0" w:space="0" w:color="auto"/>
                    <w:right w:val="none" w:sz="0" w:space="0" w:color="auto"/>
                  </w:divBdr>
                </w:div>
                <w:div w:id="138883810">
                  <w:marLeft w:val="0"/>
                  <w:marRight w:val="150"/>
                  <w:marTop w:val="45"/>
                  <w:marBottom w:val="30"/>
                  <w:divBdr>
                    <w:top w:val="none" w:sz="0" w:space="0" w:color="auto"/>
                    <w:left w:val="none" w:sz="0" w:space="0" w:color="auto"/>
                    <w:bottom w:val="none" w:sz="0" w:space="0" w:color="auto"/>
                    <w:right w:val="none" w:sz="0" w:space="0" w:color="auto"/>
                  </w:divBdr>
                </w:div>
                <w:div w:id="430050045">
                  <w:marLeft w:val="0"/>
                  <w:marRight w:val="150"/>
                  <w:marTop w:val="45"/>
                  <w:marBottom w:val="30"/>
                  <w:divBdr>
                    <w:top w:val="none" w:sz="0" w:space="0" w:color="auto"/>
                    <w:left w:val="none" w:sz="0" w:space="0" w:color="auto"/>
                    <w:bottom w:val="none" w:sz="0" w:space="0" w:color="auto"/>
                    <w:right w:val="none" w:sz="0" w:space="0" w:color="auto"/>
                  </w:divBdr>
                </w:div>
              </w:divsChild>
            </w:div>
            <w:div w:id="934091475">
              <w:marLeft w:val="0"/>
              <w:marRight w:val="0"/>
              <w:marTop w:val="0"/>
              <w:marBottom w:val="0"/>
              <w:divBdr>
                <w:top w:val="none" w:sz="0" w:space="0" w:color="auto"/>
                <w:left w:val="none" w:sz="0" w:space="0" w:color="auto"/>
                <w:bottom w:val="none" w:sz="0" w:space="0" w:color="auto"/>
                <w:right w:val="none" w:sz="0" w:space="0" w:color="auto"/>
              </w:divBdr>
              <w:divsChild>
                <w:div w:id="1927112007">
                  <w:marLeft w:val="0"/>
                  <w:marRight w:val="150"/>
                  <w:marTop w:val="45"/>
                  <w:marBottom w:val="30"/>
                  <w:divBdr>
                    <w:top w:val="none" w:sz="0" w:space="0" w:color="auto"/>
                    <w:left w:val="none" w:sz="0" w:space="0" w:color="auto"/>
                    <w:bottom w:val="none" w:sz="0" w:space="0" w:color="auto"/>
                    <w:right w:val="none" w:sz="0" w:space="0" w:color="auto"/>
                  </w:divBdr>
                </w:div>
                <w:div w:id="1892769010">
                  <w:marLeft w:val="0"/>
                  <w:marRight w:val="150"/>
                  <w:marTop w:val="45"/>
                  <w:marBottom w:val="30"/>
                  <w:divBdr>
                    <w:top w:val="none" w:sz="0" w:space="0" w:color="auto"/>
                    <w:left w:val="none" w:sz="0" w:space="0" w:color="auto"/>
                    <w:bottom w:val="none" w:sz="0" w:space="0" w:color="auto"/>
                    <w:right w:val="none" w:sz="0" w:space="0" w:color="auto"/>
                  </w:divBdr>
                </w:div>
                <w:div w:id="1554999447">
                  <w:marLeft w:val="0"/>
                  <w:marRight w:val="150"/>
                  <w:marTop w:val="45"/>
                  <w:marBottom w:val="30"/>
                  <w:divBdr>
                    <w:top w:val="none" w:sz="0" w:space="0" w:color="auto"/>
                    <w:left w:val="none" w:sz="0" w:space="0" w:color="auto"/>
                    <w:bottom w:val="none" w:sz="0" w:space="0" w:color="auto"/>
                    <w:right w:val="none" w:sz="0" w:space="0" w:color="auto"/>
                  </w:divBdr>
                </w:div>
                <w:div w:id="516039113">
                  <w:marLeft w:val="0"/>
                  <w:marRight w:val="150"/>
                  <w:marTop w:val="45"/>
                  <w:marBottom w:val="30"/>
                  <w:divBdr>
                    <w:top w:val="none" w:sz="0" w:space="0" w:color="auto"/>
                    <w:left w:val="none" w:sz="0" w:space="0" w:color="auto"/>
                    <w:bottom w:val="none" w:sz="0" w:space="0" w:color="auto"/>
                    <w:right w:val="none" w:sz="0" w:space="0" w:color="auto"/>
                  </w:divBdr>
                </w:div>
                <w:div w:id="1071655582">
                  <w:marLeft w:val="0"/>
                  <w:marRight w:val="150"/>
                  <w:marTop w:val="45"/>
                  <w:marBottom w:val="30"/>
                  <w:divBdr>
                    <w:top w:val="none" w:sz="0" w:space="0" w:color="auto"/>
                    <w:left w:val="none" w:sz="0" w:space="0" w:color="auto"/>
                    <w:bottom w:val="none" w:sz="0" w:space="0" w:color="auto"/>
                    <w:right w:val="none" w:sz="0" w:space="0" w:color="auto"/>
                  </w:divBdr>
                </w:div>
                <w:div w:id="1998485901">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1829204792">
      <w:bodyDiv w:val="1"/>
      <w:marLeft w:val="0"/>
      <w:marRight w:val="0"/>
      <w:marTop w:val="0"/>
      <w:marBottom w:val="0"/>
      <w:divBdr>
        <w:top w:val="none" w:sz="0" w:space="0" w:color="auto"/>
        <w:left w:val="none" w:sz="0" w:space="0" w:color="auto"/>
        <w:bottom w:val="none" w:sz="0" w:space="0" w:color="auto"/>
        <w:right w:val="none" w:sz="0" w:space="0" w:color="auto"/>
      </w:divBdr>
    </w:div>
    <w:div w:id="1843860148">
      <w:bodyDiv w:val="1"/>
      <w:marLeft w:val="0"/>
      <w:marRight w:val="0"/>
      <w:marTop w:val="0"/>
      <w:marBottom w:val="0"/>
      <w:divBdr>
        <w:top w:val="none" w:sz="0" w:space="0" w:color="auto"/>
        <w:left w:val="none" w:sz="0" w:space="0" w:color="auto"/>
        <w:bottom w:val="none" w:sz="0" w:space="0" w:color="auto"/>
        <w:right w:val="none" w:sz="0" w:space="0" w:color="auto"/>
      </w:divBdr>
    </w:div>
    <w:div w:id="1858537871">
      <w:bodyDiv w:val="1"/>
      <w:marLeft w:val="0"/>
      <w:marRight w:val="0"/>
      <w:marTop w:val="0"/>
      <w:marBottom w:val="0"/>
      <w:divBdr>
        <w:top w:val="none" w:sz="0" w:space="0" w:color="auto"/>
        <w:left w:val="none" w:sz="0" w:space="0" w:color="auto"/>
        <w:bottom w:val="none" w:sz="0" w:space="0" w:color="auto"/>
        <w:right w:val="none" w:sz="0" w:space="0" w:color="auto"/>
      </w:divBdr>
    </w:div>
    <w:div w:id="1879929175">
      <w:bodyDiv w:val="1"/>
      <w:marLeft w:val="0"/>
      <w:marRight w:val="0"/>
      <w:marTop w:val="0"/>
      <w:marBottom w:val="0"/>
      <w:divBdr>
        <w:top w:val="none" w:sz="0" w:space="0" w:color="auto"/>
        <w:left w:val="none" w:sz="0" w:space="0" w:color="auto"/>
        <w:bottom w:val="none" w:sz="0" w:space="0" w:color="auto"/>
        <w:right w:val="none" w:sz="0" w:space="0" w:color="auto"/>
      </w:divBdr>
    </w:div>
    <w:div w:id="1880431524">
      <w:bodyDiv w:val="1"/>
      <w:marLeft w:val="0"/>
      <w:marRight w:val="0"/>
      <w:marTop w:val="0"/>
      <w:marBottom w:val="0"/>
      <w:divBdr>
        <w:top w:val="none" w:sz="0" w:space="0" w:color="auto"/>
        <w:left w:val="none" w:sz="0" w:space="0" w:color="auto"/>
        <w:bottom w:val="none" w:sz="0" w:space="0" w:color="auto"/>
        <w:right w:val="none" w:sz="0" w:space="0" w:color="auto"/>
      </w:divBdr>
    </w:div>
    <w:div w:id="1898318796">
      <w:bodyDiv w:val="1"/>
      <w:marLeft w:val="0"/>
      <w:marRight w:val="0"/>
      <w:marTop w:val="0"/>
      <w:marBottom w:val="0"/>
      <w:divBdr>
        <w:top w:val="none" w:sz="0" w:space="0" w:color="auto"/>
        <w:left w:val="none" w:sz="0" w:space="0" w:color="auto"/>
        <w:bottom w:val="none" w:sz="0" w:space="0" w:color="auto"/>
        <w:right w:val="none" w:sz="0" w:space="0" w:color="auto"/>
      </w:divBdr>
    </w:div>
    <w:div w:id="1910337422">
      <w:bodyDiv w:val="1"/>
      <w:marLeft w:val="0"/>
      <w:marRight w:val="0"/>
      <w:marTop w:val="0"/>
      <w:marBottom w:val="0"/>
      <w:divBdr>
        <w:top w:val="none" w:sz="0" w:space="0" w:color="auto"/>
        <w:left w:val="none" w:sz="0" w:space="0" w:color="auto"/>
        <w:bottom w:val="none" w:sz="0" w:space="0" w:color="auto"/>
        <w:right w:val="none" w:sz="0" w:space="0" w:color="auto"/>
      </w:divBdr>
    </w:div>
    <w:div w:id="1913924589">
      <w:bodyDiv w:val="1"/>
      <w:marLeft w:val="0"/>
      <w:marRight w:val="0"/>
      <w:marTop w:val="0"/>
      <w:marBottom w:val="0"/>
      <w:divBdr>
        <w:top w:val="none" w:sz="0" w:space="0" w:color="auto"/>
        <w:left w:val="none" w:sz="0" w:space="0" w:color="auto"/>
        <w:bottom w:val="none" w:sz="0" w:space="0" w:color="auto"/>
        <w:right w:val="none" w:sz="0" w:space="0" w:color="auto"/>
      </w:divBdr>
      <w:divsChild>
        <w:div w:id="1923448533">
          <w:marLeft w:val="300"/>
          <w:marRight w:val="300"/>
          <w:marTop w:val="0"/>
          <w:marBottom w:val="0"/>
          <w:divBdr>
            <w:top w:val="none" w:sz="0" w:space="0" w:color="auto"/>
            <w:left w:val="none" w:sz="0" w:space="0" w:color="auto"/>
            <w:bottom w:val="none" w:sz="0" w:space="0" w:color="auto"/>
            <w:right w:val="none" w:sz="0" w:space="0" w:color="auto"/>
          </w:divBdr>
        </w:div>
        <w:div w:id="1884100853">
          <w:marLeft w:val="0"/>
          <w:marRight w:val="0"/>
          <w:marTop w:val="0"/>
          <w:marBottom w:val="0"/>
          <w:divBdr>
            <w:top w:val="none" w:sz="0" w:space="0" w:color="auto"/>
            <w:left w:val="none" w:sz="0" w:space="0" w:color="auto"/>
            <w:bottom w:val="none" w:sz="0" w:space="0" w:color="auto"/>
            <w:right w:val="none" w:sz="0" w:space="0" w:color="auto"/>
          </w:divBdr>
          <w:divsChild>
            <w:div w:id="1954743433">
              <w:marLeft w:val="0"/>
              <w:marRight w:val="0"/>
              <w:marTop w:val="0"/>
              <w:marBottom w:val="0"/>
              <w:divBdr>
                <w:top w:val="none" w:sz="0" w:space="0" w:color="auto"/>
                <w:left w:val="none" w:sz="0" w:space="0" w:color="auto"/>
                <w:bottom w:val="none" w:sz="0" w:space="0" w:color="auto"/>
                <w:right w:val="none" w:sz="0" w:space="0" w:color="auto"/>
              </w:divBdr>
              <w:divsChild>
                <w:div w:id="1487890996">
                  <w:marLeft w:val="0"/>
                  <w:marRight w:val="150"/>
                  <w:marTop w:val="45"/>
                  <w:marBottom w:val="30"/>
                  <w:divBdr>
                    <w:top w:val="none" w:sz="0" w:space="0" w:color="auto"/>
                    <w:left w:val="none" w:sz="0" w:space="0" w:color="auto"/>
                    <w:bottom w:val="none" w:sz="0" w:space="0" w:color="auto"/>
                    <w:right w:val="none" w:sz="0" w:space="0" w:color="auto"/>
                  </w:divBdr>
                </w:div>
              </w:divsChild>
            </w:div>
            <w:div w:id="676731725">
              <w:marLeft w:val="0"/>
              <w:marRight w:val="0"/>
              <w:marTop w:val="0"/>
              <w:marBottom w:val="0"/>
              <w:divBdr>
                <w:top w:val="none" w:sz="0" w:space="0" w:color="auto"/>
                <w:left w:val="none" w:sz="0" w:space="0" w:color="auto"/>
                <w:bottom w:val="none" w:sz="0" w:space="0" w:color="auto"/>
                <w:right w:val="none" w:sz="0" w:space="0" w:color="auto"/>
              </w:divBdr>
              <w:divsChild>
                <w:div w:id="1011948807">
                  <w:marLeft w:val="0"/>
                  <w:marRight w:val="150"/>
                  <w:marTop w:val="45"/>
                  <w:marBottom w:val="30"/>
                  <w:divBdr>
                    <w:top w:val="none" w:sz="0" w:space="0" w:color="auto"/>
                    <w:left w:val="none" w:sz="0" w:space="0" w:color="auto"/>
                    <w:bottom w:val="none" w:sz="0" w:space="0" w:color="auto"/>
                    <w:right w:val="none" w:sz="0" w:space="0" w:color="auto"/>
                  </w:divBdr>
                </w:div>
                <w:div w:id="602109312">
                  <w:marLeft w:val="0"/>
                  <w:marRight w:val="150"/>
                  <w:marTop w:val="45"/>
                  <w:marBottom w:val="30"/>
                  <w:divBdr>
                    <w:top w:val="none" w:sz="0" w:space="0" w:color="auto"/>
                    <w:left w:val="none" w:sz="0" w:space="0" w:color="auto"/>
                    <w:bottom w:val="none" w:sz="0" w:space="0" w:color="auto"/>
                    <w:right w:val="none" w:sz="0" w:space="0" w:color="auto"/>
                  </w:divBdr>
                </w:div>
              </w:divsChild>
            </w:div>
            <w:div w:id="2018000223">
              <w:marLeft w:val="0"/>
              <w:marRight w:val="0"/>
              <w:marTop w:val="0"/>
              <w:marBottom w:val="0"/>
              <w:divBdr>
                <w:top w:val="none" w:sz="0" w:space="0" w:color="auto"/>
                <w:left w:val="none" w:sz="0" w:space="0" w:color="auto"/>
                <w:bottom w:val="none" w:sz="0" w:space="0" w:color="auto"/>
                <w:right w:val="none" w:sz="0" w:space="0" w:color="auto"/>
              </w:divBdr>
              <w:divsChild>
                <w:div w:id="972053767">
                  <w:marLeft w:val="0"/>
                  <w:marRight w:val="150"/>
                  <w:marTop w:val="45"/>
                  <w:marBottom w:val="30"/>
                  <w:divBdr>
                    <w:top w:val="none" w:sz="0" w:space="0" w:color="auto"/>
                    <w:left w:val="none" w:sz="0" w:space="0" w:color="auto"/>
                    <w:bottom w:val="none" w:sz="0" w:space="0" w:color="auto"/>
                    <w:right w:val="none" w:sz="0" w:space="0" w:color="auto"/>
                  </w:divBdr>
                </w:div>
                <w:div w:id="2073697518">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1977642056">
      <w:bodyDiv w:val="1"/>
      <w:marLeft w:val="0"/>
      <w:marRight w:val="0"/>
      <w:marTop w:val="0"/>
      <w:marBottom w:val="0"/>
      <w:divBdr>
        <w:top w:val="none" w:sz="0" w:space="0" w:color="auto"/>
        <w:left w:val="none" w:sz="0" w:space="0" w:color="auto"/>
        <w:bottom w:val="none" w:sz="0" w:space="0" w:color="auto"/>
        <w:right w:val="none" w:sz="0" w:space="0" w:color="auto"/>
      </w:divBdr>
      <w:divsChild>
        <w:div w:id="1319379962">
          <w:marLeft w:val="300"/>
          <w:marRight w:val="300"/>
          <w:marTop w:val="0"/>
          <w:marBottom w:val="0"/>
          <w:divBdr>
            <w:top w:val="none" w:sz="0" w:space="0" w:color="auto"/>
            <w:left w:val="none" w:sz="0" w:space="0" w:color="auto"/>
            <w:bottom w:val="none" w:sz="0" w:space="0" w:color="auto"/>
            <w:right w:val="none" w:sz="0" w:space="0" w:color="auto"/>
          </w:divBdr>
        </w:div>
        <w:div w:id="85268007">
          <w:marLeft w:val="0"/>
          <w:marRight w:val="0"/>
          <w:marTop w:val="0"/>
          <w:marBottom w:val="0"/>
          <w:divBdr>
            <w:top w:val="none" w:sz="0" w:space="0" w:color="auto"/>
            <w:left w:val="none" w:sz="0" w:space="0" w:color="auto"/>
            <w:bottom w:val="none" w:sz="0" w:space="0" w:color="auto"/>
            <w:right w:val="none" w:sz="0" w:space="0" w:color="auto"/>
          </w:divBdr>
          <w:divsChild>
            <w:div w:id="258173962">
              <w:marLeft w:val="0"/>
              <w:marRight w:val="0"/>
              <w:marTop w:val="0"/>
              <w:marBottom w:val="0"/>
              <w:divBdr>
                <w:top w:val="none" w:sz="0" w:space="0" w:color="auto"/>
                <w:left w:val="none" w:sz="0" w:space="0" w:color="auto"/>
                <w:bottom w:val="none" w:sz="0" w:space="0" w:color="auto"/>
                <w:right w:val="none" w:sz="0" w:space="0" w:color="auto"/>
              </w:divBdr>
              <w:divsChild>
                <w:div w:id="1118991712">
                  <w:marLeft w:val="0"/>
                  <w:marRight w:val="150"/>
                  <w:marTop w:val="45"/>
                  <w:marBottom w:val="30"/>
                  <w:divBdr>
                    <w:top w:val="none" w:sz="0" w:space="0" w:color="auto"/>
                    <w:left w:val="none" w:sz="0" w:space="0" w:color="auto"/>
                    <w:bottom w:val="none" w:sz="0" w:space="0" w:color="auto"/>
                    <w:right w:val="none" w:sz="0" w:space="0" w:color="auto"/>
                  </w:divBdr>
                </w:div>
              </w:divsChild>
            </w:div>
            <w:div w:id="365062900">
              <w:marLeft w:val="0"/>
              <w:marRight w:val="0"/>
              <w:marTop w:val="0"/>
              <w:marBottom w:val="0"/>
              <w:divBdr>
                <w:top w:val="none" w:sz="0" w:space="0" w:color="auto"/>
                <w:left w:val="none" w:sz="0" w:space="0" w:color="auto"/>
                <w:bottom w:val="none" w:sz="0" w:space="0" w:color="auto"/>
                <w:right w:val="none" w:sz="0" w:space="0" w:color="auto"/>
              </w:divBdr>
              <w:divsChild>
                <w:div w:id="673070429">
                  <w:marLeft w:val="0"/>
                  <w:marRight w:val="150"/>
                  <w:marTop w:val="45"/>
                  <w:marBottom w:val="30"/>
                  <w:divBdr>
                    <w:top w:val="none" w:sz="0" w:space="0" w:color="auto"/>
                    <w:left w:val="none" w:sz="0" w:space="0" w:color="auto"/>
                    <w:bottom w:val="none" w:sz="0" w:space="0" w:color="auto"/>
                    <w:right w:val="none" w:sz="0" w:space="0" w:color="auto"/>
                  </w:divBdr>
                </w:div>
                <w:div w:id="991181142">
                  <w:marLeft w:val="0"/>
                  <w:marRight w:val="150"/>
                  <w:marTop w:val="45"/>
                  <w:marBottom w:val="30"/>
                  <w:divBdr>
                    <w:top w:val="none" w:sz="0" w:space="0" w:color="auto"/>
                    <w:left w:val="none" w:sz="0" w:space="0" w:color="auto"/>
                    <w:bottom w:val="none" w:sz="0" w:space="0" w:color="auto"/>
                    <w:right w:val="none" w:sz="0" w:space="0" w:color="auto"/>
                  </w:divBdr>
                </w:div>
                <w:div w:id="913391005">
                  <w:marLeft w:val="0"/>
                  <w:marRight w:val="150"/>
                  <w:marTop w:val="45"/>
                  <w:marBottom w:val="30"/>
                  <w:divBdr>
                    <w:top w:val="none" w:sz="0" w:space="0" w:color="auto"/>
                    <w:left w:val="none" w:sz="0" w:space="0" w:color="auto"/>
                    <w:bottom w:val="none" w:sz="0" w:space="0" w:color="auto"/>
                    <w:right w:val="none" w:sz="0" w:space="0" w:color="auto"/>
                  </w:divBdr>
                </w:div>
                <w:div w:id="1174613358">
                  <w:marLeft w:val="0"/>
                  <w:marRight w:val="150"/>
                  <w:marTop w:val="45"/>
                  <w:marBottom w:val="30"/>
                  <w:divBdr>
                    <w:top w:val="none" w:sz="0" w:space="0" w:color="auto"/>
                    <w:left w:val="none" w:sz="0" w:space="0" w:color="auto"/>
                    <w:bottom w:val="none" w:sz="0" w:space="0" w:color="auto"/>
                    <w:right w:val="none" w:sz="0" w:space="0" w:color="auto"/>
                  </w:divBdr>
                </w:div>
              </w:divsChild>
            </w:div>
            <w:div w:id="1736320633">
              <w:marLeft w:val="0"/>
              <w:marRight w:val="0"/>
              <w:marTop w:val="0"/>
              <w:marBottom w:val="0"/>
              <w:divBdr>
                <w:top w:val="none" w:sz="0" w:space="0" w:color="auto"/>
                <w:left w:val="none" w:sz="0" w:space="0" w:color="auto"/>
                <w:bottom w:val="none" w:sz="0" w:space="0" w:color="auto"/>
                <w:right w:val="none" w:sz="0" w:space="0" w:color="auto"/>
              </w:divBdr>
              <w:divsChild>
                <w:div w:id="1734113199">
                  <w:marLeft w:val="0"/>
                  <w:marRight w:val="150"/>
                  <w:marTop w:val="45"/>
                  <w:marBottom w:val="30"/>
                  <w:divBdr>
                    <w:top w:val="none" w:sz="0" w:space="0" w:color="auto"/>
                    <w:left w:val="none" w:sz="0" w:space="0" w:color="auto"/>
                    <w:bottom w:val="none" w:sz="0" w:space="0" w:color="auto"/>
                    <w:right w:val="none" w:sz="0" w:space="0" w:color="auto"/>
                  </w:divBdr>
                </w:div>
                <w:div w:id="474565533">
                  <w:marLeft w:val="0"/>
                  <w:marRight w:val="150"/>
                  <w:marTop w:val="45"/>
                  <w:marBottom w:val="30"/>
                  <w:divBdr>
                    <w:top w:val="none" w:sz="0" w:space="0" w:color="auto"/>
                    <w:left w:val="none" w:sz="0" w:space="0" w:color="auto"/>
                    <w:bottom w:val="none" w:sz="0" w:space="0" w:color="auto"/>
                    <w:right w:val="none" w:sz="0" w:space="0" w:color="auto"/>
                  </w:divBdr>
                </w:div>
                <w:div w:id="1474716928">
                  <w:marLeft w:val="0"/>
                  <w:marRight w:val="150"/>
                  <w:marTop w:val="45"/>
                  <w:marBottom w:val="30"/>
                  <w:divBdr>
                    <w:top w:val="none" w:sz="0" w:space="0" w:color="auto"/>
                    <w:left w:val="none" w:sz="0" w:space="0" w:color="auto"/>
                    <w:bottom w:val="none" w:sz="0" w:space="0" w:color="auto"/>
                    <w:right w:val="none" w:sz="0" w:space="0" w:color="auto"/>
                  </w:divBdr>
                </w:div>
                <w:div w:id="1782066719">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1993636493">
      <w:bodyDiv w:val="1"/>
      <w:marLeft w:val="0"/>
      <w:marRight w:val="0"/>
      <w:marTop w:val="0"/>
      <w:marBottom w:val="0"/>
      <w:divBdr>
        <w:top w:val="none" w:sz="0" w:space="0" w:color="auto"/>
        <w:left w:val="none" w:sz="0" w:space="0" w:color="auto"/>
        <w:bottom w:val="none" w:sz="0" w:space="0" w:color="auto"/>
        <w:right w:val="none" w:sz="0" w:space="0" w:color="auto"/>
      </w:divBdr>
    </w:div>
    <w:div w:id="2004163394">
      <w:bodyDiv w:val="1"/>
      <w:marLeft w:val="0"/>
      <w:marRight w:val="0"/>
      <w:marTop w:val="0"/>
      <w:marBottom w:val="0"/>
      <w:divBdr>
        <w:top w:val="none" w:sz="0" w:space="0" w:color="auto"/>
        <w:left w:val="none" w:sz="0" w:space="0" w:color="auto"/>
        <w:bottom w:val="none" w:sz="0" w:space="0" w:color="auto"/>
        <w:right w:val="none" w:sz="0" w:space="0" w:color="auto"/>
      </w:divBdr>
    </w:div>
    <w:div w:id="2029793857">
      <w:bodyDiv w:val="1"/>
      <w:marLeft w:val="0"/>
      <w:marRight w:val="0"/>
      <w:marTop w:val="0"/>
      <w:marBottom w:val="0"/>
      <w:divBdr>
        <w:top w:val="none" w:sz="0" w:space="0" w:color="auto"/>
        <w:left w:val="none" w:sz="0" w:space="0" w:color="auto"/>
        <w:bottom w:val="none" w:sz="0" w:space="0" w:color="auto"/>
        <w:right w:val="none" w:sz="0" w:space="0" w:color="auto"/>
      </w:divBdr>
    </w:div>
    <w:div w:id="2081049744">
      <w:bodyDiv w:val="1"/>
      <w:marLeft w:val="0"/>
      <w:marRight w:val="0"/>
      <w:marTop w:val="0"/>
      <w:marBottom w:val="0"/>
      <w:divBdr>
        <w:top w:val="none" w:sz="0" w:space="0" w:color="auto"/>
        <w:left w:val="none" w:sz="0" w:space="0" w:color="auto"/>
        <w:bottom w:val="none" w:sz="0" w:space="0" w:color="auto"/>
        <w:right w:val="none" w:sz="0" w:space="0" w:color="auto"/>
      </w:divBdr>
      <w:divsChild>
        <w:div w:id="1463577746">
          <w:marLeft w:val="300"/>
          <w:marRight w:val="300"/>
          <w:marTop w:val="0"/>
          <w:marBottom w:val="0"/>
          <w:divBdr>
            <w:top w:val="none" w:sz="0" w:space="0" w:color="auto"/>
            <w:left w:val="none" w:sz="0" w:space="0" w:color="auto"/>
            <w:bottom w:val="none" w:sz="0" w:space="0" w:color="auto"/>
            <w:right w:val="none" w:sz="0" w:space="0" w:color="auto"/>
          </w:divBdr>
        </w:div>
        <w:div w:id="1377044754">
          <w:marLeft w:val="0"/>
          <w:marRight w:val="0"/>
          <w:marTop w:val="0"/>
          <w:marBottom w:val="0"/>
          <w:divBdr>
            <w:top w:val="none" w:sz="0" w:space="0" w:color="auto"/>
            <w:left w:val="none" w:sz="0" w:space="0" w:color="auto"/>
            <w:bottom w:val="none" w:sz="0" w:space="0" w:color="auto"/>
            <w:right w:val="none" w:sz="0" w:space="0" w:color="auto"/>
          </w:divBdr>
          <w:divsChild>
            <w:div w:id="302202005">
              <w:marLeft w:val="0"/>
              <w:marRight w:val="0"/>
              <w:marTop w:val="0"/>
              <w:marBottom w:val="0"/>
              <w:divBdr>
                <w:top w:val="none" w:sz="0" w:space="0" w:color="auto"/>
                <w:left w:val="none" w:sz="0" w:space="0" w:color="auto"/>
                <w:bottom w:val="none" w:sz="0" w:space="0" w:color="auto"/>
                <w:right w:val="none" w:sz="0" w:space="0" w:color="auto"/>
              </w:divBdr>
              <w:divsChild>
                <w:div w:id="809596279">
                  <w:marLeft w:val="0"/>
                  <w:marRight w:val="150"/>
                  <w:marTop w:val="45"/>
                  <w:marBottom w:val="30"/>
                  <w:divBdr>
                    <w:top w:val="none" w:sz="0" w:space="0" w:color="auto"/>
                    <w:left w:val="none" w:sz="0" w:space="0" w:color="auto"/>
                    <w:bottom w:val="none" w:sz="0" w:space="0" w:color="auto"/>
                    <w:right w:val="none" w:sz="0" w:space="0" w:color="auto"/>
                  </w:divBdr>
                </w:div>
              </w:divsChild>
            </w:div>
            <w:div w:id="1732461854">
              <w:marLeft w:val="0"/>
              <w:marRight w:val="0"/>
              <w:marTop w:val="0"/>
              <w:marBottom w:val="0"/>
              <w:divBdr>
                <w:top w:val="none" w:sz="0" w:space="0" w:color="auto"/>
                <w:left w:val="none" w:sz="0" w:space="0" w:color="auto"/>
                <w:bottom w:val="none" w:sz="0" w:space="0" w:color="auto"/>
                <w:right w:val="none" w:sz="0" w:space="0" w:color="auto"/>
              </w:divBdr>
              <w:divsChild>
                <w:div w:id="598686660">
                  <w:marLeft w:val="0"/>
                  <w:marRight w:val="150"/>
                  <w:marTop w:val="45"/>
                  <w:marBottom w:val="30"/>
                  <w:divBdr>
                    <w:top w:val="none" w:sz="0" w:space="0" w:color="auto"/>
                    <w:left w:val="none" w:sz="0" w:space="0" w:color="auto"/>
                    <w:bottom w:val="none" w:sz="0" w:space="0" w:color="auto"/>
                    <w:right w:val="none" w:sz="0" w:space="0" w:color="auto"/>
                  </w:divBdr>
                </w:div>
                <w:div w:id="1539707278">
                  <w:marLeft w:val="0"/>
                  <w:marRight w:val="150"/>
                  <w:marTop w:val="45"/>
                  <w:marBottom w:val="30"/>
                  <w:divBdr>
                    <w:top w:val="none" w:sz="0" w:space="0" w:color="auto"/>
                    <w:left w:val="none" w:sz="0" w:space="0" w:color="auto"/>
                    <w:bottom w:val="none" w:sz="0" w:space="0" w:color="auto"/>
                    <w:right w:val="none" w:sz="0" w:space="0" w:color="auto"/>
                  </w:divBdr>
                </w:div>
                <w:div w:id="2067026783">
                  <w:marLeft w:val="0"/>
                  <w:marRight w:val="150"/>
                  <w:marTop w:val="45"/>
                  <w:marBottom w:val="30"/>
                  <w:divBdr>
                    <w:top w:val="none" w:sz="0" w:space="0" w:color="auto"/>
                    <w:left w:val="none" w:sz="0" w:space="0" w:color="auto"/>
                    <w:bottom w:val="none" w:sz="0" w:space="0" w:color="auto"/>
                    <w:right w:val="none" w:sz="0" w:space="0" w:color="auto"/>
                  </w:divBdr>
                </w:div>
                <w:div w:id="207953631">
                  <w:marLeft w:val="0"/>
                  <w:marRight w:val="150"/>
                  <w:marTop w:val="45"/>
                  <w:marBottom w:val="30"/>
                  <w:divBdr>
                    <w:top w:val="none" w:sz="0" w:space="0" w:color="auto"/>
                    <w:left w:val="none" w:sz="0" w:space="0" w:color="auto"/>
                    <w:bottom w:val="none" w:sz="0" w:space="0" w:color="auto"/>
                    <w:right w:val="none" w:sz="0" w:space="0" w:color="auto"/>
                  </w:divBdr>
                </w:div>
              </w:divsChild>
            </w:div>
            <w:div w:id="603421113">
              <w:marLeft w:val="0"/>
              <w:marRight w:val="0"/>
              <w:marTop w:val="0"/>
              <w:marBottom w:val="0"/>
              <w:divBdr>
                <w:top w:val="none" w:sz="0" w:space="0" w:color="auto"/>
                <w:left w:val="none" w:sz="0" w:space="0" w:color="auto"/>
                <w:bottom w:val="none" w:sz="0" w:space="0" w:color="auto"/>
                <w:right w:val="none" w:sz="0" w:space="0" w:color="auto"/>
              </w:divBdr>
              <w:divsChild>
                <w:div w:id="1969771907">
                  <w:marLeft w:val="0"/>
                  <w:marRight w:val="150"/>
                  <w:marTop w:val="45"/>
                  <w:marBottom w:val="30"/>
                  <w:divBdr>
                    <w:top w:val="none" w:sz="0" w:space="0" w:color="auto"/>
                    <w:left w:val="none" w:sz="0" w:space="0" w:color="auto"/>
                    <w:bottom w:val="none" w:sz="0" w:space="0" w:color="auto"/>
                    <w:right w:val="none" w:sz="0" w:space="0" w:color="auto"/>
                  </w:divBdr>
                </w:div>
                <w:div w:id="576592614">
                  <w:marLeft w:val="0"/>
                  <w:marRight w:val="150"/>
                  <w:marTop w:val="45"/>
                  <w:marBottom w:val="30"/>
                  <w:divBdr>
                    <w:top w:val="none" w:sz="0" w:space="0" w:color="auto"/>
                    <w:left w:val="none" w:sz="0" w:space="0" w:color="auto"/>
                    <w:bottom w:val="none" w:sz="0" w:space="0" w:color="auto"/>
                    <w:right w:val="none" w:sz="0" w:space="0" w:color="auto"/>
                  </w:divBdr>
                </w:div>
                <w:div w:id="207380891">
                  <w:marLeft w:val="0"/>
                  <w:marRight w:val="150"/>
                  <w:marTop w:val="45"/>
                  <w:marBottom w:val="30"/>
                  <w:divBdr>
                    <w:top w:val="none" w:sz="0" w:space="0" w:color="auto"/>
                    <w:left w:val="none" w:sz="0" w:space="0" w:color="auto"/>
                    <w:bottom w:val="none" w:sz="0" w:space="0" w:color="auto"/>
                    <w:right w:val="none" w:sz="0" w:space="0" w:color="auto"/>
                  </w:divBdr>
                </w:div>
                <w:div w:id="643585728">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2129425399">
      <w:bodyDiv w:val="1"/>
      <w:marLeft w:val="0"/>
      <w:marRight w:val="0"/>
      <w:marTop w:val="0"/>
      <w:marBottom w:val="0"/>
      <w:divBdr>
        <w:top w:val="none" w:sz="0" w:space="0" w:color="auto"/>
        <w:left w:val="none" w:sz="0" w:space="0" w:color="auto"/>
        <w:bottom w:val="none" w:sz="0" w:space="0" w:color="auto"/>
        <w:right w:val="none" w:sz="0" w:space="0" w:color="auto"/>
      </w:divBdr>
    </w:div>
    <w:div w:id="2131238677">
      <w:bodyDiv w:val="1"/>
      <w:marLeft w:val="0"/>
      <w:marRight w:val="0"/>
      <w:marTop w:val="0"/>
      <w:marBottom w:val="0"/>
      <w:divBdr>
        <w:top w:val="none" w:sz="0" w:space="0" w:color="auto"/>
        <w:left w:val="none" w:sz="0" w:space="0" w:color="auto"/>
        <w:bottom w:val="none" w:sz="0" w:space="0" w:color="auto"/>
        <w:right w:val="none" w:sz="0" w:space="0" w:color="auto"/>
      </w:divBdr>
      <w:divsChild>
        <w:div w:id="1295409686">
          <w:marLeft w:val="547"/>
          <w:marRight w:val="0"/>
          <w:marTop w:val="0"/>
          <w:marBottom w:val="0"/>
          <w:divBdr>
            <w:top w:val="none" w:sz="0" w:space="0" w:color="auto"/>
            <w:left w:val="none" w:sz="0" w:space="0" w:color="auto"/>
            <w:bottom w:val="none" w:sz="0" w:space="0" w:color="auto"/>
            <w:right w:val="none" w:sz="0" w:space="0" w:color="auto"/>
          </w:divBdr>
        </w:div>
        <w:div w:id="1997875332">
          <w:marLeft w:val="547"/>
          <w:marRight w:val="0"/>
          <w:marTop w:val="0"/>
          <w:marBottom w:val="0"/>
          <w:divBdr>
            <w:top w:val="none" w:sz="0" w:space="0" w:color="auto"/>
            <w:left w:val="none" w:sz="0" w:space="0" w:color="auto"/>
            <w:bottom w:val="none" w:sz="0" w:space="0" w:color="auto"/>
            <w:right w:val="none" w:sz="0" w:space="0" w:color="auto"/>
          </w:divBdr>
        </w:div>
      </w:divsChild>
    </w:div>
    <w:div w:id="2133936457">
      <w:bodyDiv w:val="1"/>
      <w:marLeft w:val="0"/>
      <w:marRight w:val="0"/>
      <w:marTop w:val="0"/>
      <w:marBottom w:val="0"/>
      <w:divBdr>
        <w:top w:val="none" w:sz="0" w:space="0" w:color="auto"/>
        <w:left w:val="none" w:sz="0" w:space="0" w:color="auto"/>
        <w:bottom w:val="none" w:sz="0" w:space="0" w:color="auto"/>
        <w:right w:val="none" w:sz="0" w:space="0" w:color="auto"/>
      </w:divBdr>
    </w:div>
    <w:div w:id="2135322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diagramQuickStyle" Target="diagrams/quickStyle1.xml"/><Relationship Id="rId18" Type="http://schemas.openxmlformats.org/officeDocument/2006/relationships/diagramData" Target="diagrams/data2.xml"/><Relationship Id="rId26" Type="http://schemas.openxmlformats.org/officeDocument/2006/relationships/diagramColors" Target="diagrams/colors3.xml"/><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diagramColors" Target="diagrams/colors2.xml"/><Relationship Id="rId34" Type="http://schemas.openxmlformats.org/officeDocument/2006/relationships/image" Target="media/image10.png"/><Relationship Id="rId7" Type="http://schemas.openxmlformats.org/officeDocument/2006/relationships/webSettings" Target="webSettings.xml"/><Relationship Id="rId12" Type="http://schemas.openxmlformats.org/officeDocument/2006/relationships/diagramLayout" Target="diagrams/layout1.xml"/><Relationship Id="rId17" Type="http://schemas.openxmlformats.org/officeDocument/2006/relationships/image" Target="media/image3.png"/><Relationship Id="rId25" Type="http://schemas.openxmlformats.org/officeDocument/2006/relationships/diagramQuickStyle" Target="diagrams/quickStyle3.xml"/><Relationship Id="rId33" Type="http://schemas.openxmlformats.org/officeDocument/2006/relationships/image" Target="media/image9.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diagramQuickStyle" Target="diagrams/quickStyle2.xm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diagramData" Target="diagrams/data1.xml"/><Relationship Id="rId24" Type="http://schemas.openxmlformats.org/officeDocument/2006/relationships/diagramLayout" Target="diagrams/layout3.xml"/><Relationship Id="rId32" Type="http://schemas.openxmlformats.org/officeDocument/2006/relationships/image" Target="media/image8.png"/><Relationship Id="rId37" Type="http://schemas.openxmlformats.org/officeDocument/2006/relationships/footer" Target="footer1.xml"/><Relationship Id="rId5" Type="http://schemas.microsoft.com/office/2007/relationships/stylesWithEffects" Target="stylesWithEffects.xml"/><Relationship Id="rId15" Type="http://schemas.microsoft.com/office/2007/relationships/diagramDrawing" Target="diagrams/drawing1.xml"/><Relationship Id="rId23" Type="http://schemas.openxmlformats.org/officeDocument/2006/relationships/diagramData" Target="diagrams/data3.xm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image" Target="media/image1.png"/><Relationship Id="rId19" Type="http://schemas.openxmlformats.org/officeDocument/2006/relationships/diagramLayout" Target="diagrams/layout2.xml"/><Relationship Id="rId31" Type="http://schemas.openxmlformats.org/officeDocument/2006/relationships/image" Target="media/image7.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diagramColors" Target="diagrams/colors1.xml"/><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image" Target="media/image6.png"/><Relationship Id="rId35"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DB84EA7-97A9-4453-8E94-9FEC05498A1D}" type="doc">
      <dgm:prSet loTypeId="urn:microsoft.com/office/officeart/2008/layout/VerticalCurvedList" loCatId="list" qsTypeId="urn:microsoft.com/office/officeart/2005/8/quickstyle/simple1" qsCatId="simple" csTypeId="urn:microsoft.com/office/officeart/2005/8/colors/accent1_2" csCatId="accent1" phldr="1"/>
      <dgm:spPr/>
      <dgm:t>
        <a:bodyPr/>
        <a:lstStyle/>
        <a:p>
          <a:endParaRPr lang="en-US"/>
        </a:p>
      </dgm:t>
    </dgm:pt>
    <dgm:pt modelId="{5660EDE5-E12A-4696-8F44-F3FC75DE9178}">
      <dgm:prSet phldrT="[Text]"/>
      <dgm:spPr>
        <a:solidFill>
          <a:schemeClr val="accent5">
            <a:lumMod val="50000"/>
          </a:schemeClr>
        </a:solidFill>
      </dgm:spPr>
      <dgm:t>
        <a:bodyPr/>
        <a:lstStyle/>
        <a:p>
          <a:r>
            <a:rPr lang="en-GB"/>
            <a:t>Blood G</a:t>
          </a:r>
          <a:r>
            <a:rPr lang="en-GB" b="1"/>
            <a:t>lucoce</a:t>
          </a:r>
          <a:r>
            <a:rPr lang="en-GB"/>
            <a:t> Level</a:t>
          </a:r>
          <a:endParaRPr lang="en-US"/>
        </a:p>
      </dgm:t>
    </dgm:pt>
    <dgm:pt modelId="{B102FC8A-B11F-4CB1-A187-652788C2B891}" type="parTrans" cxnId="{E6258A42-1EBC-45AF-9E6E-8387F46408F5}">
      <dgm:prSet/>
      <dgm:spPr/>
      <dgm:t>
        <a:bodyPr/>
        <a:lstStyle/>
        <a:p>
          <a:endParaRPr lang="en-US"/>
        </a:p>
      </dgm:t>
    </dgm:pt>
    <dgm:pt modelId="{AA847F2C-7427-49C9-9500-58BE6EC6A786}" type="sibTrans" cxnId="{E6258A42-1EBC-45AF-9E6E-8387F46408F5}">
      <dgm:prSet/>
      <dgm:spPr/>
      <dgm:t>
        <a:bodyPr/>
        <a:lstStyle/>
        <a:p>
          <a:endParaRPr lang="en-US"/>
        </a:p>
      </dgm:t>
    </dgm:pt>
    <dgm:pt modelId="{53BC3949-D2F5-4396-B2BE-7C8712662D75}">
      <dgm:prSet phldrT="[Text]"/>
      <dgm:spPr>
        <a:solidFill>
          <a:schemeClr val="accent6">
            <a:lumMod val="50000"/>
          </a:schemeClr>
        </a:solidFill>
      </dgm:spPr>
      <dgm:t>
        <a:bodyPr/>
        <a:lstStyle/>
        <a:p>
          <a:r>
            <a:rPr lang="en-GB"/>
            <a:t>Blood Oxygen Saturation</a:t>
          </a:r>
          <a:endParaRPr lang="en-US"/>
        </a:p>
      </dgm:t>
    </dgm:pt>
    <dgm:pt modelId="{CFD2F787-BDD5-4633-83F1-BFF9865B44F4}" type="parTrans" cxnId="{C992F735-A8C5-4F83-A75B-E2570B09677B}">
      <dgm:prSet/>
      <dgm:spPr/>
      <dgm:t>
        <a:bodyPr/>
        <a:lstStyle/>
        <a:p>
          <a:endParaRPr lang="en-US"/>
        </a:p>
      </dgm:t>
    </dgm:pt>
    <dgm:pt modelId="{7D0ED526-070C-4C9C-9A59-E1E0258BA793}" type="sibTrans" cxnId="{C992F735-A8C5-4F83-A75B-E2570B09677B}">
      <dgm:prSet/>
      <dgm:spPr/>
      <dgm:t>
        <a:bodyPr/>
        <a:lstStyle/>
        <a:p>
          <a:endParaRPr lang="en-US"/>
        </a:p>
      </dgm:t>
    </dgm:pt>
    <dgm:pt modelId="{DBFEFAB5-DDDF-40A7-9B51-D654ECBCF4C1}">
      <dgm:prSet phldrT="[Text]"/>
      <dgm:spPr>
        <a:solidFill>
          <a:schemeClr val="accent2">
            <a:lumMod val="50000"/>
          </a:schemeClr>
        </a:solidFill>
      </dgm:spPr>
      <dgm:t>
        <a:bodyPr/>
        <a:lstStyle/>
        <a:p>
          <a:r>
            <a:rPr lang="en-GB"/>
            <a:t>Heart Rate &amp; Body Temp.</a:t>
          </a:r>
          <a:endParaRPr lang="en-US"/>
        </a:p>
      </dgm:t>
    </dgm:pt>
    <dgm:pt modelId="{52E884CB-78CE-47DF-9056-A33589B58EA9}" type="parTrans" cxnId="{AE2078B3-7E10-4B19-97BD-CE63C455EEDC}">
      <dgm:prSet/>
      <dgm:spPr/>
      <dgm:t>
        <a:bodyPr/>
        <a:lstStyle/>
        <a:p>
          <a:endParaRPr lang="en-US"/>
        </a:p>
      </dgm:t>
    </dgm:pt>
    <dgm:pt modelId="{3F1304C8-1DE4-430B-8B98-8923F5792BA1}" type="sibTrans" cxnId="{AE2078B3-7E10-4B19-97BD-CE63C455EEDC}">
      <dgm:prSet/>
      <dgm:spPr/>
      <dgm:t>
        <a:bodyPr/>
        <a:lstStyle/>
        <a:p>
          <a:endParaRPr lang="en-US"/>
        </a:p>
      </dgm:t>
    </dgm:pt>
    <dgm:pt modelId="{61CE5B05-B206-43A6-BAC3-E2A33FBEDF29}" type="pres">
      <dgm:prSet presAssocID="{5DB84EA7-97A9-4453-8E94-9FEC05498A1D}" presName="Name0" presStyleCnt="0">
        <dgm:presLayoutVars>
          <dgm:chMax val="7"/>
          <dgm:chPref val="7"/>
          <dgm:dir/>
        </dgm:presLayoutVars>
      </dgm:prSet>
      <dgm:spPr/>
      <dgm:t>
        <a:bodyPr/>
        <a:lstStyle/>
        <a:p>
          <a:pPr rtl="1"/>
          <a:endParaRPr lang="ar-SA"/>
        </a:p>
      </dgm:t>
    </dgm:pt>
    <dgm:pt modelId="{12AA069F-F749-4AC0-A9C2-CCF10215F7D7}" type="pres">
      <dgm:prSet presAssocID="{5DB84EA7-97A9-4453-8E94-9FEC05498A1D}" presName="Name1" presStyleCnt="0"/>
      <dgm:spPr/>
    </dgm:pt>
    <dgm:pt modelId="{B8027740-1F90-44CF-AB16-BF87D5FD0BB5}" type="pres">
      <dgm:prSet presAssocID="{5DB84EA7-97A9-4453-8E94-9FEC05498A1D}" presName="cycle" presStyleCnt="0"/>
      <dgm:spPr/>
    </dgm:pt>
    <dgm:pt modelId="{743503F4-AC9A-4CFF-8743-11B92E4FF8E2}" type="pres">
      <dgm:prSet presAssocID="{5DB84EA7-97A9-4453-8E94-9FEC05498A1D}" presName="srcNode" presStyleLbl="node1" presStyleIdx="0" presStyleCnt="3"/>
      <dgm:spPr/>
    </dgm:pt>
    <dgm:pt modelId="{8952B6B8-9AB4-4153-8A54-405BC3DE4547}" type="pres">
      <dgm:prSet presAssocID="{5DB84EA7-97A9-4453-8E94-9FEC05498A1D}" presName="conn" presStyleLbl="parChTrans1D2" presStyleIdx="0" presStyleCnt="1"/>
      <dgm:spPr/>
      <dgm:t>
        <a:bodyPr/>
        <a:lstStyle/>
        <a:p>
          <a:pPr rtl="1"/>
          <a:endParaRPr lang="ar-SA"/>
        </a:p>
      </dgm:t>
    </dgm:pt>
    <dgm:pt modelId="{51A9D349-A2B4-4E88-B9EF-4604C05C1168}" type="pres">
      <dgm:prSet presAssocID="{5DB84EA7-97A9-4453-8E94-9FEC05498A1D}" presName="extraNode" presStyleLbl="node1" presStyleIdx="0" presStyleCnt="3"/>
      <dgm:spPr/>
    </dgm:pt>
    <dgm:pt modelId="{D89C98F2-C56D-496B-BC0C-9D7FB6ED56AF}" type="pres">
      <dgm:prSet presAssocID="{5DB84EA7-97A9-4453-8E94-9FEC05498A1D}" presName="dstNode" presStyleLbl="node1" presStyleIdx="0" presStyleCnt="3"/>
      <dgm:spPr/>
    </dgm:pt>
    <dgm:pt modelId="{31320AB9-F77B-440B-AAB2-C9324166750B}" type="pres">
      <dgm:prSet presAssocID="{5660EDE5-E12A-4696-8F44-F3FC75DE9178}" presName="text_1" presStyleLbl="node1" presStyleIdx="0" presStyleCnt="3">
        <dgm:presLayoutVars>
          <dgm:bulletEnabled val="1"/>
        </dgm:presLayoutVars>
      </dgm:prSet>
      <dgm:spPr/>
      <dgm:t>
        <a:bodyPr/>
        <a:lstStyle/>
        <a:p>
          <a:pPr rtl="1"/>
          <a:endParaRPr lang="ar-SA"/>
        </a:p>
      </dgm:t>
    </dgm:pt>
    <dgm:pt modelId="{634BF001-E3F1-49F4-B6B3-62A3409903C7}" type="pres">
      <dgm:prSet presAssocID="{5660EDE5-E12A-4696-8F44-F3FC75DE9178}" presName="accent_1" presStyleCnt="0"/>
      <dgm:spPr/>
    </dgm:pt>
    <dgm:pt modelId="{D8A9F9D6-3400-4AE6-BEBE-8312A3C83FBB}" type="pres">
      <dgm:prSet presAssocID="{5660EDE5-E12A-4696-8F44-F3FC75DE9178}" presName="accentRepeatNode" presStyleLbl="solidFgAcc1" presStyleIdx="0" presStyleCnt="3"/>
      <dgm:spPr>
        <a:ln>
          <a:solidFill>
            <a:schemeClr val="accent5">
              <a:lumMod val="50000"/>
            </a:schemeClr>
          </a:solidFill>
        </a:ln>
      </dgm:spPr>
    </dgm:pt>
    <dgm:pt modelId="{01C80BFF-5058-426D-BAB0-0593E1729567}" type="pres">
      <dgm:prSet presAssocID="{53BC3949-D2F5-4396-B2BE-7C8712662D75}" presName="text_2" presStyleLbl="node1" presStyleIdx="1" presStyleCnt="3">
        <dgm:presLayoutVars>
          <dgm:bulletEnabled val="1"/>
        </dgm:presLayoutVars>
      </dgm:prSet>
      <dgm:spPr/>
      <dgm:t>
        <a:bodyPr/>
        <a:lstStyle/>
        <a:p>
          <a:pPr rtl="1"/>
          <a:endParaRPr lang="ar-SA"/>
        </a:p>
      </dgm:t>
    </dgm:pt>
    <dgm:pt modelId="{9683B88F-C92B-4420-BC40-CDD4627AA401}" type="pres">
      <dgm:prSet presAssocID="{53BC3949-D2F5-4396-B2BE-7C8712662D75}" presName="accent_2" presStyleCnt="0"/>
      <dgm:spPr/>
    </dgm:pt>
    <dgm:pt modelId="{A3A0DFB0-53BD-42FF-8C8C-76B45ABA1FBC}" type="pres">
      <dgm:prSet presAssocID="{53BC3949-D2F5-4396-B2BE-7C8712662D75}" presName="accentRepeatNode" presStyleLbl="solidFgAcc1" presStyleIdx="1" presStyleCnt="3"/>
      <dgm:spPr>
        <a:ln>
          <a:solidFill>
            <a:schemeClr val="accent6">
              <a:lumMod val="50000"/>
            </a:schemeClr>
          </a:solidFill>
        </a:ln>
      </dgm:spPr>
    </dgm:pt>
    <dgm:pt modelId="{A2C30FB6-D22A-4D3F-B445-BCD63704E457}" type="pres">
      <dgm:prSet presAssocID="{DBFEFAB5-DDDF-40A7-9B51-D654ECBCF4C1}" presName="text_3" presStyleLbl="node1" presStyleIdx="2" presStyleCnt="3">
        <dgm:presLayoutVars>
          <dgm:bulletEnabled val="1"/>
        </dgm:presLayoutVars>
      </dgm:prSet>
      <dgm:spPr/>
      <dgm:t>
        <a:bodyPr/>
        <a:lstStyle/>
        <a:p>
          <a:pPr rtl="1"/>
          <a:endParaRPr lang="ar-SA"/>
        </a:p>
      </dgm:t>
    </dgm:pt>
    <dgm:pt modelId="{0C5C02D6-C856-4E76-B26B-8F5603A12105}" type="pres">
      <dgm:prSet presAssocID="{DBFEFAB5-DDDF-40A7-9B51-D654ECBCF4C1}" presName="accent_3" presStyleCnt="0"/>
      <dgm:spPr/>
    </dgm:pt>
    <dgm:pt modelId="{E7EA897C-1CF6-4807-9761-F8D69428F335}" type="pres">
      <dgm:prSet presAssocID="{DBFEFAB5-DDDF-40A7-9B51-D654ECBCF4C1}" presName="accentRepeatNode" presStyleLbl="solidFgAcc1" presStyleIdx="2" presStyleCnt="3"/>
      <dgm:spPr>
        <a:ln>
          <a:solidFill>
            <a:schemeClr val="accent2">
              <a:lumMod val="50000"/>
            </a:schemeClr>
          </a:solidFill>
        </a:ln>
      </dgm:spPr>
    </dgm:pt>
  </dgm:ptLst>
  <dgm:cxnLst>
    <dgm:cxn modelId="{7D46DF5F-6BEB-4BBA-AF40-A525F1A1A863}" type="presOf" srcId="{DBFEFAB5-DDDF-40A7-9B51-D654ECBCF4C1}" destId="{A2C30FB6-D22A-4D3F-B445-BCD63704E457}" srcOrd="0" destOrd="0" presId="urn:microsoft.com/office/officeart/2008/layout/VerticalCurvedList"/>
    <dgm:cxn modelId="{AE2078B3-7E10-4B19-97BD-CE63C455EEDC}" srcId="{5DB84EA7-97A9-4453-8E94-9FEC05498A1D}" destId="{DBFEFAB5-DDDF-40A7-9B51-D654ECBCF4C1}" srcOrd="2" destOrd="0" parTransId="{52E884CB-78CE-47DF-9056-A33589B58EA9}" sibTransId="{3F1304C8-1DE4-430B-8B98-8923F5792BA1}"/>
    <dgm:cxn modelId="{09EB6652-CA72-4DF8-97E3-39BB481F17C2}" type="presOf" srcId="{AA847F2C-7427-49C9-9500-58BE6EC6A786}" destId="{8952B6B8-9AB4-4153-8A54-405BC3DE4547}" srcOrd="0" destOrd="0" presId="urn:microsoft.com/office/officeart/2008/layout/VerticalCurvedList"/>
    <dgm:cxn modelId="{5DF88147-F45B-46CD-9A5A-96E5D9496A00}" type="presOf" srcId="{53BC3949-D2F5-4396-B2BE-7C8712662D75}" destId="{01C80BFF-5058-426D-BAB0-0593E1729567}" srcOrd="0" destOrd="0" presId="urn:microsoft.com/office/officeart/2008/layout/VerticalCurvedList"/>
    <dgm:cxn modelId="{C40AA1F7-5227-4DC5-A55E-BA34552E3521}" type="presOf" srcId="{5660EDE5-E12A-4696-8F44-F3FC75DE9178}" destId="{31320AB9-F77B-440B-AAB2-C9324166750B}" srcOrd="0" destOrd="0" presId="urn:microsoft.com/office/officeart/2008/layout/VerticalCurvedList"/>
    <dgm:cxn modelId="{E6258A42-1EBC-45AF-9E6E-8387F46408F5}" srcId="{5DB84EA7-97A9-4453-8E94-9FEC05498A1D}" destId="{5660EDE5-E12A-4696-8F44-F3FC75DE9178}" srcOrd="0" destOrd="0" parTransId="{B102FC8A-B11F-4CB1-A187-652788C2B891}" sibTransId="{AA847F2C-7427-49C9-9500-58BE6EC6A786}"/>
    <dgm:cxn modelId="{602F2B61-7AFC-4643-8E93-6085F51EE9AD}" type="presOf" srcId="{5DB84EA7-97A9-4453-8E94-9FEC05498A1D}" destId="{61CE5B05-B206-43A6-BAC3-E2A33FBEDF29}" srcOrd="0" destOrd="0" presId="urn:microsoft.com/office/officeart/2008/layout/VerticalCurvedList"/>
    <dgm:cxn modelId="{C992F735-A8C5-4F83-A75B-E2570B09677B}" srcId="{5DB84EA7-97A9-4453-8E94-9FEC05498A1D}" destId="{53BC3949-D2F5-4396-B2BE-7C8712662D75}" srcOrd="1" destOrd="0" parTransId="{CFD2F787-BDD5-4633-83F1-BFF9865B44F4}" sibTransId="{7D0ED526-070C-4C9C-9A59-E1E0258BA793}"/>
    <dgm:cxn modelId="{B50C785A-D527-4416-98F7-EE42C5CD258C}" type="presParOf" srcId="{61CE5B05-B206-43A6-BAC3-E2A33FBEDF29}" destId="{12AA069F-F749-4AC0-A9C2-CCF10215F7D7}" srcOrd="0" destOrd="0" presId="urn:microsoft.com/office/officeart/2008/layout/VerticalCurvedList"/>
    <dgm:cxn modelId="{C6157EF6-EEBF-43F4-885E-C3122090CEA7}" type="presParOf" srcId="{12AA069F-F749-4AC0-A9C2-CCF10215F7D7}" destId="{B8027740-1F90-44CF-AB16-BF87D5FD0BB5}" srcOrd="0" destOrd="0" presId="urn:microsoft.com/office/officeart/2008/layout/VerticalCurvedList"/>
    <dgm:cxn modelId="{9B424C71-5EAD-478C-80A3-489CD016233B}" type="presParOf" srcId="{B8027740-1F90-44CF-AB16-BF87D5FD0BB5}" destId="{743503F4-AC9A-4CFF-8743-11B92E4FF8E2}" srcOrd="0" destOrd="0" presId="urn:microsoft.com/office/officeart/2008/layout/VerticalCurvedList"/>
    <dgm:cxn modelId="{DEBC9EDD-703C-4A38-86C1-68BC1AEC30C4}" type="presParOf" srcId="{B8027740-1F90-44CF-AB16-BF87D5FD0BB5}" destId="{8952B6B8-9AB4-4153-8A54-405BC3DE4547}" srcOrd="1" destOrd="0" presId="urn:microsoft.com/office/officeart/2008/layout/VerticalCurvedList"/>
    <dgm:cxn modelId="{73EDE0B0-4FA8-4EE9-AD14-E75F810EDF2B}" type="presParOf" srcId="{B8027740-1F90-44CF-AB16-BF87D5FD0BB5}" destId="{51A9D349-A2B4-4E88-B9EF-4604C05C1168}" srcOrd="2" destOrd="0" presId="urn:microsoft.com/office/officeart/2008/layout/VerticalCurvedList"/>
    <dgm:cxn modelId="{60A90473-D129-4BAD-AC13-974A114BB99A}" type="presParOf" srcId="{B8027740-1F90-44CF-AB16-BF87D5FD0BB5}" destId="{D89C98F2-C56D-496B-BC0C-9D7FB6ED56AF}" srcOrd="3" destOrd="0" presId="urn:microsoft.com/office/officeart/2008/layout/VerticalCurvedList"/>
    <dgm:cxn modelId="{30E86B4F-8145-438A-9930-7E8DD9853C57}" type="presParOf" srcId="{12AA069F-F749-4AC0-A9C2-CCF10215F7D7}" destId="{31320AB9-F77B-440B-AAB2-C9324166750B}" srcOrd="1" destOrd="0" presId="urn:microsoft.com/office/officeart/2008/layout/VerticalCurvedList"/>
    <dgm:cxn modelId="{A96F29C3-E4EE-4A59-9345-4871A254A208}" type="presParOf" srcId="{12AA069F-F749-4AC0-A9C2-CCF10215F7D7}" destId="{634BF001-E3F1-49F4-B6B3-62A3409903C7}" srcOrd="2" destOrd="0" presId="urn:microsoft.com/office/officeart/2008/layout/VerticalCurvedList"/>
    <dgm:cxn modelId="{F94570F5-3B96-4411-8190-F22E88BAB98A}" type="presParOf" srcId="{634BF001-E3F1-49F4-B6B3-62A3409903C7}" destId="{D8A9F9D6-3400-4AE6-BEBE-8312A3C83FBB}" srcOrd="0" destOrd="0" presId="urn:microsoft.com/office/officeart/2008/layout/VerticalCurvedList"/>
    <dgm:cxn modelId="{142FFAC0-6280-4CD5-A7E9-D75CFE2FDFCD}" type="presParOf" srcId="{12AA069F-F749-4AC0-A9C2-CCF10215F7D7}" destId="{01C80BFF-5058-426D-BAB0-0593E1729567}" srcOrd="3" destOrd="0" presId="urn:microsoft.com/office/officeart/2008/layout/VerticalCurvedList"/>
    <dgm:cxn modelId="{7055BED9-F087-4EEB-A3C2-BEF811924725}" type="presParOf" srcId="{12AA069F-F749-4AC0-A9C2-CCF10215F7D7}" destId="{9683B88F-C92B-4420-BC40-CDD4627AA401}" srcOrd="4" destOrd="0" presId="urn:microsoft.com/office/officeart/2008/layout/VerticalCurvedList"/>
    <dgm:cxn modelId="{C21C552B-A0E8-4212-9A3C-E30E93B35BDA}" type="presParOf" srcId="{9683B88F-C92B-4420-BC40-CDD4627AA401}" destId="{A3A0DFB0-53BD-42FF-8C8C-76B45ABA1FBC}" srcOrd="0" destOrd="0" presId="urn:microsoft.com/office/officeart/2008/layout/VerticalCurvedList"/>
    <dgm:cxn modelId="{4BB8FD86-ED4D-407F-B814-27E0AF6B7DB2}" type="presParOf" srcId="{12AA069F-F749-4AC0-A9C2-CCF10215F7D7}" destId="{A2C30FB6-D22A-4D3F-B445-BCD63704E457}" srcOrd="5" destOrd="0" presId="urn:microsoft.com/office/officeart/2008/layout/VerticalCurvedList"/>
    <dgm:cxn modelId="{0BF21633-2481-4EE3-BADD-0EACED08BACC}" type="presParOf" srcId="{12AA069F-F749-4AC0-A9C2-CCF10215F7D7}" destId="{0C5C02D6-C856-4E76-B26B-8F5603A12105}" srcOrd="6" destOrd="0" presId="urn:microsoft.com/office/officeart/2008/layout/VerticalCurvedList"/>
    <dgm:cxn modelId="{0F7C8C89-3609-4FA2-B3C2-D5192673A19C}" type="presParOf" srcId="{0C5C02D6-C856-4E76-B26B-8F5603A12105}" destId="{E7EA897C-1CF6-4807-9761-F8D69428F335}" srcOrd="0" destOrd="0" presId="urn:microsoft.com/office/officeart/2008/layout/VerticalCurvedLis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6E37F2F-876F-4F6C-B927-D152F6A2D18F}" type="doc">
      <dgm:prSet loTypeId="urn:microsoft.com/office/officeart/2005/8/layout/vProcess5" loCatId="process" qsTypeId="urn:microsoft.com/office/officeart/2005/8/quickstyle/simple1" qsCatId="simple" csTypeId="urn:microsoft.com/office/officeart/2005/8/colors/accent1_2" csCatId="accent1" phldr="1"/>
      <dgm:spPr/>
      <dgm:t>
        <a:bodyPr/>
        <a:lstStyle/>
        <a:p>
          <a:endParaRPr lang="en-US"/>
        </a:p>
      </dgm:t>
    </dgm:pt>
    <dgm:pt modelId="{BA37488F-8E00-43FC-8CCA-C7358440A015}">
      <dgm:prSet phldrT="[Text]" custT="1"/>
      <dgm:spPr>
        <a:solidFill>
          <a:schemeClr val="accent2">
            <a:lumMod val="75000"/>
          </a:schemeClr>
        </a:solidFill>
      </dgm:spPr>
      <dgm:t>
        <a:bodyPr/>
        <a:lstStyle/>
        <a:p>
          <a:pPr algn="l"/>
          <a:r>
            <a:rPr lang="en-US" sz="1200" b="0" i="0">
              <a:solidFill>
                <a:schemeClr val="tx1"/>
              </a:solidFill>
              <a:latin typeface="Times New Roman" panose="02020603050405020304" pitchFamily="18" charset="0"/>
              <a:cs typeface="Times New Roman" panose="02020603050405020304" pitchFamily="18" charset="0"/>
            </a:rPr>
            <a:t>Software Engineering Requirements</a:t>
          </a:r>
        </a:p>
      </dgm:t>
    </dgm:pt>
    <dgm:pt modelId="{61ABD61D-D506-4BCD-90FB-001674576BCA}" type="parTrans" cxnId="{54330151-6C73-434B-85DE-3F88384AD3EB}">
      <dgm:prSet/>
      <dgm:spPr/>
      <dgm:t>
        <a:bodyPr/>
        <a:lstStyle/>
        <a:p>
          <a:endParaRPr lang="en-US"/>
        </a:p>
      </dgm:t>
    </dgm:pt>
    <dgm:pt modelId="{C6E3F50A-BA9D-4524-903A-C3C5D7AA0C8A}" type="sibTrans" cxnId="{54330151-6C73-434B-85DE-3F88384AD3EB}">
      <dgm:prSet/>
      <dgm:spPr>
        <a:solidFill>
          <a:schemeClr val="accent2">
            <a:lumMod val="20000"/>
            <a:lumOff val="80000"/>
            <a:alpha val="90000"/>
          </a:schemeClr>
        </a:solidFill>
      </dgm:spPr>
      <dgm:t>
        <a:bodyPr/>
        <a:lstStyle/>
        <a:p>
          <a:endParaRPr lang="en-US"/>
        </a:p>
      </dgm:t>
    </dgm:pt>
    <dgm:pt modelId="{CC71F5C4-01A1-4B80-90EC-0D2DD55D347D}">
      <dgm:prSet phldrT="[Text]" custT="1"/>
      <dgm:spPr>
        <a:solidFill>
          <a:schemeClr val="accent3">
            <a:lumMod val="75000"/>
          </a:schemeClr>
        </a:solidFill>
      </dgm:spPr>
      <dgm:t>
        <a:bodyPr/>
        <a:lstStyle/>
        <a:p>
          <a:pPr algn="l"/>
          <a:r>
            <a:rPr lang="en-US" sz="1200" b="0" i="0">
              <a:solidFill>
                <a:schemeClr val="tx1"/>
              </a:solidFill>
              <a:latin typeface="Times New Roman" panose="02020603050405020304" pitchFamily="18" charset="0"/>
              <a:cs typeface="Times New Roman" panose="02020603050405020304" pitchFamily="18" charset="0"/>
            </a:rPr>
            <a:t>System Analysis &amp; Design</a:t>
          </a:r>
        </a:p>
      </dgm:t>
    </dgm:pt>
    <dgm:pt modelId="{25B15CBC-5FEE-4743-A1CC-9ACCED50F446}" type="parTrans" cxnId="{77EB40DB-7729-4A0C-B0EC-BF0A21A64DF5}">
      <dgm:prSet/>
      <dgm:spPr/>
      <dgm:t>
        <a:bodyPr/>
        <a:lstStyle/>
        <a:p>
          <a:endParaRPr lang="en-US"/>
        </a:p>
      </dgm:t>
    </dgm:pt>
    <dgm:pt modelId="{71174737-1F98-4FCF-8560-1DB988A8FEE0}" type="sibTrans" cxnId="{77EB40DB-7729-4A0C-B0EC-BF0A21A64DF5}">
      <dgm:prSet/>
      <dgm:spPr>
        <a:solidFill>
          <a:schemeClr val="accent4">
            <a:lumMod val="20000"/>
            <a:lumOff val="80000"/>
            <a:alpha val="90000"/>
          </a:schemeClr>
        </a:solidFill>
      </dgm:spPr>
      <dgm:t>
        <a:bodyPr/>
        <a:lstStyle/>
        <a:p>
          <a:endParaRPr lang="en-US"/>
        </a:p>
      </dgm:t>
    </dgm:pt>
    <dgm:pt modelId="{D11E4B69-E5A7-4747-A482-3A02C82499C9}">
      <dgm:prSet phldrT="[Text]" custT="1"/>
      <dgm:spPr>
        <a:solidFill>
          <a:schemeClr val="accent4">
            <a:lumMod val="75000"/>
          </a:schemeClr>
        </a:solidFill>
      </dgm:spPr>
      <dgm:t>
        <a:bodyPr/>
        <a:lstStyle/>
        <a:p>
          <a:pPr algn="l"/>
          <a:r>
            <a:rPr lang="en-US" sz="1200" b="0" i="0">
              <a:solidFill>
                <a:schemeClr val="tx1"/>
              </a:solidFill>
              <a:latin typeface="Times New Roman" panose="02020603050405020304" pitchFamily="18" charset="0"/>
              <a:cs typeface="Times New Roman" panose="02020603050405020304" pitchFamily="18" charset="0"/>
            </a:rPr>
            <a:t>Interface Designs (GUI)</a:t>
          </a:r>
        </a:p>
      </dgm:t>
    </dgm:pt>
    <dgm:pt modelId="{ED106448-1CA8-4B78-8B1D-3156E27430F0}" type="parTrans" cxnId="{D5885837-B49B-440E-B549-2A5B01A78836}">
      <dgm:prSet/>
      <dgm:spPr/>
      <dgm:t>
        <a:bodyPr/>
        <a:lstStyle/>
        <a:p>
          <a:endParaRPr lang="en-US"/>
        </a:p>
      </dgm:t>
    </dgm:pt>
    <dgm:pt modelId="{394223F7-D42A-44DB-8EFC-A637A179389E}" type="sibTrans" cxnId="{D5885837-B49B-440E-B549-2A5B01A78836}">
      <dgm:prSet/>
      <dgm:spPr>
        <a:solidFill>
          <a:schemeClr val="accent5">
            <a:lumMod val="20000"/>
            <a:lumOff val="80000"/>
            <a:alpha val="90000"/>
          </a:schemeClr>
        </a:solidFill>
      </dgm:spPr>
      <dgm:t>
        <a:bodyPr/>
        <a:lstStyle/>
        <a:p>
          <a:endParaRPr lang="en-US"/>
        </a:p>
      </dgm:t>
    </dgm:pt>
    <dgm:pt modelId="{C59A39CE-993A-4C66-9EC3-E2208A4FB618}">
      <dgm:prSet custT="1"/>
      <dgm:spPr>
        <a:solidFill>
          <a:schemeClr val="accent1"/>
        </a:solidFill>
      </dgm:spPr>
      <dgm:t>
        <a:bodyPr/>
        <a:lstStyle/>
        <a:p>
          <a:pPr algn="l"/>
          <a:r>
            <a:rPr lang="en-US" sz="1200" b="0" i="0">
              <a:solidFill>
                <a:schemeClr val="tx1"/>
              </a:solidFill>
              <a:latin typeface="Times New Roman" panose="02020603050405020304" pitchFamily="18" charset="0"/>
              <a:cs typeface="Times New Roman" panose="02020603050405020304" pitchFamily="18" charset="0"/>
            </a:rPr>
            <a:t>Implemntation</a:t>
          </a:r>
        </a:p>
      </dgm:t>
    </dgm:pt>
    <dgm:pt modelId="{399DFF4D-2ED4-4FD3-B3DC-54C8C40B98FF}" type="parTrans" cxnId="{7B4FD0D2-BC16-4041-BF53-D6D05EF51A93}">
      <dgm:prSet/>
      <dgm:spPr/>
      <dgm:t>
        <a:bodyPr/>
        <a:lstStyle/>
        <a:p>
          <a:endParaRPr lang="en-US"/>
        </a:p>
      </dgm:t>
    </dgm:pt>
    <dgm:pt modelId="{2EF90248-E62D-48BF-92F4-332BEBB9D602}" type="sibTrans" cxnId="{7B4FD0D2-BC16-4041-BF53-D6D05EF51A93}">
      <dgm:prSet/>
      <dgm:spPr>
        <a:solidFill>
          <a:schemeClr val="accent6">
            <a:lumMod val="20000"/>
            <a:lumOff val="80000"/>
            <a:alpha val="90000"/>
          </a:schemeClr>
        </a:solidFill>
      </dgm:spPr>
      <dgm:t>
        <a:bodyPr/>
        <a:lstStyle/>
        <a:p>
          <a:endParaRPr lang="en-US"/>
        </a:p>
      </dgm:t>
    </dgm:pt>
    <dgm:pt modelId="{FA7FB8B2-1F35-4404-B37F-4EF8766631B5}">
      <dgm:prSet custT="1"/>
      <dgm:spPr>
        <a:solidFill>
          <a:schemeClr val="accent6">
            <a:lumMod val="75000"/>
          </a:schemeClr>
        </a:solidFill>
      </dgm:spPr>
      <dgm:t>
        <a:bodyPr/>
        <a:lstStyle/>
        <a:p>
          <a:pPr algn="l"/>
          <a:r>
            <a:rPr lang="en-US" sz="1200" b="0" i="0">
              <a:solidFill>
                <a:schemeClr val="tx1"/>
              </a:solidFill>
              <a:latin typeface="Times New Roman" panose="02020603050405020304" pitchFamily="18" charset="0"/>
              <a:cs typeface="Times New Roman" panose="02020603050405020304" pitchFamily="18" charset="0"/>
            </a:rPr>
            <a:t>System Testing &amp; Evaluation</a:t>
          </a:r>
        </a:p>
      </dgm:t>
    </dgm:pt>
    <dgm:pt modelId="{6B4D64C2-2194-48A1-A737-CF63F105FC2F}" type="parTrans" cxnId="{EC6B2EDA-CB58-429B-8DF3-64AAF2731B7A}">
      <dgm:prSet/>
      <dgm:spPr/>
      <dgm:t>
        <a:bodyPr/>
        <a:lstStyle/>
        <a:p>
          <a:endParaRPr lang="en-US"/>
        </a:p>
      </dgm:t>
    </dgm:pt>
    <dgm:pt modelId="{3434B35B-9D9F-4CDB-9E22-B589B3F7DCEC}" type="sibTrans" cxnId="{EC6B2EDA-CB58-429B-8DF3-64AAF2731B7A}">
      <dgm:prSet/>
      <dgm:spPr/>
      <dgm:t>
        <a:bodyPr/>
        <a:lstStyle/>
        <a:p>
          <a:endParaRPr lang="en-US"/>
        </a:p>
      </dgm:t>
    </dgm:pt>
    <dgm:pt modelId="{FE11E44B-FCE4-4E59-BD55-721F4A34761E}" type="pres">
      <dgm:prSet presAssocID="{26E37F2F-876F-4F6C-B927-D152F6A2D18F}" presName="outerComposite" presStyleCnt="0">
        <dgm:presLayoutVars>
          <dgm:chMax val="5"/>
          <dgm:dir/>
          <dgm:resizeHandles val="exact"/>
        </dgm:presLayoutVars>
      </dgm:prSet>
      <dgm:spPr/>
      <dgm:t>
        <a:bodyPr/>
        <a:lstStyle/>
        <a:p>
          <a:pPr rtl="1"/>
          <a:endParaRPr lang="ar-SA"/>
        </a:p>
      </dgm:t>
    </dgm:pt>
    <dgm:pt modelId="{B679A2A9-2D52-4DA2-97EC-E7FDA0BD8391}" type="pres">
      <dgm:prSet presAssocID="{26E37F2F-876F-4F6C-B927-D152F6A2D18F}" presName="dummyMaxCanvas" presStyleCnt="0">
        <dgm:presLayoutVars/>
      </dgm:prSet>
      <dgm:spPr/>
    </dgm:pt>
    <dgm:pt modelId="{9B53F87C-FC17-4CCC-A4D7-5316B839C3F3}" type="pres">
      <dgm:prSet presAssocID="{26E37F2F-876F-4F6C-B927-D152F6A2D18F}" presName="FiveNodes_1" presStyleLbl="node1" presStyleIdx="0" presStyleCnt="5">
        <dgm:presLayoutVars>
          <dgm:bulletEnabled val="1"/>
        </dgm:presLayoutVars>
      </dgm:prSet>
      <dgm:spPr/>
      <dgm:t>
        <a:bodyPr/>
        <a:lstStyle/>
        <a:p>
          <a:pPr rtl="1"/>
          <a:endParaRPr lang="ar-SA"/>
        </a:p>
      </dgm:t>
    </dgm:pt>
    <dgm:pt modelId="{2634C683-E0B6-4D6E-A470-4E168CFF08B2}" type="pres">
      <dgm:prSet presAssocID="{26E37F2F-876F-4F6C-B927-D152F6A2D18F}" presName="FiveNodes_2" presStyleLbl="node1" presStyleIdx="1" presStyleCnt="5">
        <dgm:presLayoutVars>
          <dgm:bulletEnabled val="1"/>
        </dgm:presLayoutVars>
      </dgm:prSet>
      <dgm:spPr/>
      <dgm:t>
        <a:bodyPr/>
        <a:lstStyle/>
        <a:p>
          <a:pPr rtl="1"/>
          <a:endParaRPr lang="ar-SA"/>
        </a:p>
      </dgm:t>
    </dgm:pt>
    <dgm:pt modelId="{71F4C321-0FEB-4B58-BAAC-270B77806DFF}" type="pres">
      <dgm:prSet presAssocID="{26E37F2F-876F-4F6C-B927-D152F6A2D18F}" presName="FiveNodes_3" presStyleLbl="node1" presStyleIdx="2" presStyleCnt="5">
        <dgm:presLayoutVars>
          <dgm:bulletEnabled val="1"/>
        </dgm:presLayoutVars>
      </dgm:prSet>
      <dgm:spPr/>
      <dgm:t>
        <a:bodyPr/>
        <a:lstStyle/>
        <a:p>
          <a:pPr rtl="1"/>
          <a:endParaRPr lang="ar-SA"/>
        </a:p>
      </dgm:t>
    </dgm:pt>
    <dgm:pt modelId="{D95AC4B0-EFFD-4AED-9CFE-C9E3C9240FDB}" type="pres">
      <dgm:prSet presAssocID="{26E37F2F-876F-4F6C-B927-D152F6A2D18F}" presName="FiveNodes_4" presStyleLbl="node1" presStyleIdx="3" presStyleCnt="5">
        <dgm:presLayoutVars>
          <dgm:bulletEnabled val="1"/>
        </dgm:presLayoutVars>
      </dgm:prSet>
      <dgm:spPr/>
      <dgm:t>
        <a:bodyPr/>
        <a:lstStyle/>
        <a:p>
          <a:pPr rtl="1"/>
          <a:endParaRPr lang="ar-SA"/>
        </a:p>
      </dgm:t>
    </dgm:pt>
    <dgm:pt modelId="{99397321-9AC2-4D4B-B8FE-4D7668ED04D3}" type="pres">
      <dgm:prSet presAssocID="{26E37F2F-876F-4F6C-B927-D152F6A2D18F}" presName="FiveNodes_5" presStyleLbl="node1" presStyleIdx="4" presStyleCnt="5">
        <dgm:presLayoutVars>
          <dgm:bulletEnabled val="1"/>
        </dgm:presLayoutVars>
      </dgm:prSet>
      <dgm:spPr/>
      <dgm:t>
        <a:bodyPr/>
        <a:lstStyle/>
        <a:p>
          <a:pPr rtl="1"/>
          <a:endParaRPr lang="ar-SA"/>
        </a:p>
      </dgm:t>
    </dgm:pt>
    <dgm:pt modelId="{00ACB6B7-9D6C-4AF1-8A06-245150541256}" type="pres">
      <dgm:prSet presAssocID="{26E37F2F-876F-4F6C-B927-D152F6A2D18F}" presName="FiveConn_1-2" presStyleLbl="fgAccFollowNode1" presStyleIdx="0" presStyleCnt="4">
        <dgm:presLayoutVars>
          <dgm:bulletEnabled val="1"/>
        </dgm:presLayoutVars>
      </dgm:prSet>
      <dgm:spPr/>
      <dgm:t>
        <a:bodyPr/>
        <a:lstStyle/>
        <a:p>
          <a:pPr rtl="1"/>
          <a:endParaRPr lang="ar-SA"/>
        </a:p>
      </dgm:t>
    </dgm:pt>
    <dgm:pt modelId="{B914A8E2-CBE8-4B14-B1F2-BB4486876C89}" type="pres">
      <dgm:prSet presAssocID="{26E37F2F-876F-4F6C-B927-D152F6A2D18F}" presName="FiveConn_2-3" presStyleLbl="fgAccFollowNode1" presStyleIdx="1" presStyleCnt="4">
        <dgm:presLayoutVars>
          <dgm:bulletEnabled val="1"/>
        </dgm:presLayoutVars>
      </dgm:prSet>
      <dgm:spPr/>
      <dgm:t>
        <a:bodyPr/>
        <a:lstStyle/>
        <a:p>
          <a:pPr rtl="1"/>
          <a:endParaRPr lang="ar-SA"/>
        </a:p>
      </dgm:t>
    </dgm:pt>
    <dgm:pt modelId="{7452F580-A66F-4ECF-BE74-24AD8C067A7B}" type="pres">
      <dgm:prSet presAssocID="{26E37F2F-876F-4F6C-B927-D152F6A2D18F}" presName="FiveConn_3-4" presStyleLbl="fgAccFollowNode1" presStyleIdx="2" presStyleCnt="4">
        <dgm:presLayoutVars>
          <dgm:bulletEnabled val="1"/>
        </dgm:presLayoutVars>
      </dgm:prSet>
      <dgm:spPr/>
      <dgm:t>
        <a:bodyPr/>
        <a:lstStyle/>
        <a:p>
          <a:pPr rtl="1"/>
          <a:endParaRPr lang="ar-SA"/>
        </a:p>
      </dgm:t>
    </dgm:pt>
    <dgm:pt modelId="{D4D57200-1FF3-4194-AE32-5641E26EA459}" type="pres">
      <dgm:prSet presAssocID="{26E37F2F-876F-4F6C-B927-D152F6A2D18F}" presName="FiveConn_4-5" presStyleLbl="fgAccFollowNode1" presStyleIdx="3" presStyleCnt="4">
        <dgm:presLayoutVars>
          <dgm:bulletEnabled val="1"/>
        </dgm:presLayoutVars>
      </dgm:prSet>
      <dgm:spPr/>
      <dgm:t>
        <a:bodyPr/>
        <a:lstStyle/>
        <a:p>
          <a:pPr rtl="1"/>
          <a:endParaRPr lang="ar-SA"/>
        </a:p>
      </dgm:t>
    </dgm:pt>
    <dgm:pt modelId="{EBC342E4-3376-48AB-BCD9-11373643B1A0}" type="pres">
      <dgm:prSet presAssocID="{26E37F2F-876F-4F6C-B927-D152F6A2D18F}" presName="FiveNodes_1_text" presStyleLbl="node1" presStyleIdx="4" presStyleCnt="5">
        <dgm:presLayoutVars>
          <dgm:bulletEnabled val="1"/>
        </dgm:presLayoutVars>
      </dgm:prSet>
      <dgm:spPr/>
      <dgm:t>
        <a:bodyPr/>
        <a:lstStyle/>
        <a:p>
          <a:pPr rtl="1"/>
          <a:endParaRPr lang="ar-SA"/>
        </a:p>
      </dgm:t>
    </dgm:pt>
    <dgm:pt modelId="{A1517EDC-40C8-425F-8BA7-EE6EDA4F3135}" type="pres">
      <dgm:prSet presAssocID="{26E37F2F-876F-4F6C-B927-D152F6A2D18F}" presName="FiveNodes_2_text" presStyleLbl="node1" presStyleIdx="4" presStyleCnt="5">
        <dgm:presLayoutVars>
          <dgm:bulletEnabled val="1"/>
        </dgm:presLayoutVars>
      </dgm:prSet>
      <dgm:spPr/>
      <dgm:t>
        <a:bodyPr/>
        <a:lstStyle/>
        <a:p>
          <a:pPr rtl="1"/>
          <a:endParaRPr lang="ar-SA"/>
        </a:p>
      </dgm:t>
    </dgm:pt>
    <dgm:pt modelId="{673C4E7D-D9D8-4FD1-9C8F-4E83E26FDCD7}" type="pres">
      <dgm:prSet presAssocID="{26E37F2F-876F-4F6C-B927-D152F6A2D18F}" presName="FiveNodes_3_text" presStyleLbl="node1" presStyleIdx="4" presStyleCnt="5">
        <dgm:presLayoutVars>
          <dgm:bulletEnabled val="1"/>
        </dgm:presLayoutVars>
      </dgm:prSet>
      <dgm:spPr/>
      <dgm:t>
        <a:bodyPr/>
        <a:lstStyle/>
        <a:p>
          <a:pPr rtl="1"/>
          <a:endParaRPr lang="ar-SA"/>
        </a:p>
      </dgm:t>
    </dgm:pt>
    <dgm:pt modelId="{2F4EC036-D37C-48B5-98C5-7E8F1C464450}" type="pres">
      <dgm:prSet presAssocID="{26E37F2F-876F-4F6C-B927-D152F6A2D18F}" presName="FiveNodes_4_text" presStyleLbl="node1" presStyleIdx="4" presStyleCnt="5">
        <dgm:presLayoutVars>
          <dgm:bulletEnabled val="1"/>
        </dgm:presLayoutVars>
      </dgm:prSet>
      <dgm:spPr/>
      <dgm:t>
        <a:bodyPr/>
        <a:lstStyle/>
        <a:p>
          <a:pPr rtl="1"/>
          <a:endParaRPr lang="ar-SA"/>
        </a:p>
      </dgm:t>
    </dgm:pt>
    <dgm:pt modelId="{6BB425F2-880D-49B3-AA6B-2C8E3208F7C0}" type="pres">
      <dgm:prSet presAssocID="{26E37F2F-876F-4F6C-B927-D152F6A2D18F}" presName="FiveNodes_5_text" presStyleLbl="node1" presStyleIdx="4" presStyleCnt="5">
        <dgm:presLayoutVars>
          <dgm:bulletEnabled val="1"/>
        </dgm:presLayoutVars>
      </dgm:prSet>
      <dgm:spPr/>
      <dgm:t>
        <a:bodyPr/>
        <a:lstStyle/>
        <a:p>
          <a:pPr rtl="1"/>
          <a:endParaRPr lang="ar-SA"/>
        </a:p>
      </dgm:t>
    </dgm:pt>
  </dgm:ptLst>
  <dgm:cxnLst>
    <dgm:cxn modelId="{7B67CAFB-4E75-4ED4-931D-57B944A01E3A}" type="presOf" srcId="{C6E3F50A-BA9D-4524-903A-C3C5D7AA0C8A}" destId="{00ACB6B7-9D6C-4AF1-8A06-245150541256}" srcOrd="0" destOrd="0" presId="urn:microsoft.com/office/officeart/2005/8/layout/vProcess5"/>
    <dgm:cxn modelId="{AD90CE98-52EE-44A1-8D06-E7147544331B}" type="presOf" srcId="{FA7FB8B2-1F35-4404-B37F-4EF8766631B5}" destId="{99397321-9AC2-4D4B-B8FE-4D7668ED04D3}" srcOrd="0" destOrd="0" presId="urn:microsoft.com/office/officeart/2005/8/layout/vProcess5"/>
    <dgm:cxn modelId="{378B5BF6-9D0C-4495-8D56-9F589C8A0A9E}" type="presOf" srcId="{C59A39CE-993A-4C66-9EC3-E2208A4FB618}" destId="{2F4EC036-D37C-48B5-98C5-7E8F1C464450}" srcOrd="1" destOrd="0" presId="urn:microsoft.com/office/officeart/2005/8/layout/vProcess5"/>
    <dgm:cxn modelId="{D5885837-B49B-440E-B549-2A5B01A78836}" srcId="{26E37F2F-876F-4F6C-B927-D152F6A2D18F}" destId="{D11E4B69-E5A7-4747-A482-3A02C82499C9}" srcOrd="2" destOrd="0" parTransId="{ED106448-1CA8-4B78-8B1D-3156E27430F0}" sibTransId="{394223F7-D42A-44DB-8EFC-A637A179389E}"/>
    <dgm:cxn modelId="{FFF15D9A-A0CC-443B-AA99-DB0BDD4951A3}" type="presOf" srcId="{C59A39CE-993A-4C66-9EC3-E2208A4FB618}" destId="{D95AC4B0-EFFD-4AED-9CFE-C9E3C9240FDB}" srcOrd="0" destOrd="0" presId="urn:microsoft.com/office/officeart/2005/8/layout/vProcess5"/>
    <dgm:cxn modelId="{74596133-F3E5-424F-8301-DFDD4D25310A}" type="presOf" srcId="{CC71F5C4-01A1-4B80-90EC-0D2DD55D347D}" destId="{2634C683-E0B6-4D6E-A470-4E168CFF08B2}" srcOrd="0" destOrd="0" presId="urn:microsoft.com/office/officeart/2005/8/layout/vProcess5"/>
    <dgm:cxn modelId="{33AE0DBA-3898-4B6F-A16B-5E854C2D5BF9}" type="presOf" srcId="{71174737-1F98-4FCF-8560-1DB988A8FEE0}" destId="{B914A8E2-CBE8-4B14-B1F2-BB4486876C89}" srcOrd="0" destOrd="0" presId="urn:microsoft.com/office/officeart/2005/8/layout/vProcess5"/>
    <dgm:cxn modelId="{3397E393-D5C9-4FEF-90FD-0FD3230F41DE}" type="presOf" srcId="{D11E4B69-E5A7-4747-A482-3A02C82499C9}" destId="{673C4E7D-D9D8-4FD1-9C8F-4E83E26FDCD7}" srcOrd="1" destOrd="0" presId="urn:microsoft.com/office/officeart/2005/8/layout/vProcess5"/>
    <dgm:cxn modelId="{3FBB8F92-5856-49A5-8284-8A4B504292CC}" type="presOf" srcId="{BA37488F-8E00-43FC-8CCA-C7358440A015}" destId="{EBC342E4-3376-48AB-BCD9-11373643B1A0}" srcOrd="1" destOrd="0" presId="urn:microsoft.com/office/officeart/2005/8/layout/vProcess5"/>
    <dgm:cxn modelId="{DB86A9C6-E1EE-4FAE-A5B8-DEE0B39BA7CC}" type="presOf" srcId="{26E37F2F-876F-4F6C-B927-D152F6A2D18F}" destId="{FE11E44B-FCE4-4E59-BD55-721F4A34761E}" srcOrd="0" destOrd="0" presId="urn:microsoft.com/office/officeart/2005/8/layout/vProcess5"/>
    <dgm:cxn modelId="{262CFEB8-9192-4392-BC8E-4340B820F6FD}" type="presOf" srcId="{FA7FB8B2-1F35-4404-B37F-4EF8766631B5}" destId="{6BB425F2-880D-49B3-AA6B-2C8E3208F7C0}" srcOrd="1" destOrd="0" presId="urn:microsoft.com/office/officeart/2005/8/layout/vProcess5"/>
    <dgm:cxn modelId="{AEEE7360-D057-425D-82F3-558DB11BBA61}" type="presOf" srcId="{D11E4B69-E5A7-4747-A482-3A02C82499C9}" destId="{71F4C321-0FEB-4B58-BAAC-270B77806DFF}" srcOrd="0" destOrd="0" presId="urn:microsoft.com/office/officeart/2005/8/layout/vProcess5"/>
    <dgm:cxn modelId="{7B4FD0D2-BC16-4041-BF53-D6D05EF51A93}" srcId="{26E37F2F-876F-4F6C-B927-D152F6A2D18F}" destId="{C59A39CE-993A-4C66-9EC3-E2208A4FB618}" srcOrd="3" destOrd="0" parTransId="{399DFF4D-2ED4-4FD3-B3DC-54C8C40B98FF}" sibTransId="{2EF90248-E62D-48BF-92F4-332BEBB9D602}"/>
    <dgm:cxn modelId="{2DADC32F-C5DE-4245-B9E0-1C6A84F1C6E8}" type="presOf" srcId="{CC71F5C4-01A1-4B80-90EC-0D2DD55D347D}" destId="{A1517EDC-40C8-425F-8BA7-EE6EDA4F3135}" srcOrd="1" destOrd="0" presId="urn:microsoft.com/office/officeart/2005/8/layout/vProcess5"/>
    <dgm:cxn modelId="{1B90E502-CAEA-4BFF-B79C-B8981201FDA4}" type="presOf" srcId="{BA37488F-8E00-43FC-8CCA-C7358440A015}" destId="{9B53F87C-FC17-4CCC-A4D7-5316B839C3F3}" srcOrd="0" destOrd="0" presId="urn:microsoft.com/office/officeart/2005/8/layout/vProcess5"/>
    <dgm:cxn modelId="{77EB40DB-7729-4A0C-B0EC-BF0A21A64DF5}" srcId="{26E37F2F-876F-4F6C-B927-D152F6A2D18F}" destId="{CC71F5C4-01A1-4B80-90EC-0D2DD55D347D}" srcOrd="1" destOrd="0" parTransId="{25B15CBC-5FEE-4743-A1CC-9ACCED50F446}" sibTransId="{71174737-1F98-4FCF-8560-1DB988A8FEE0}"/>
    <dgm:cxn modelId="{243EEA72-E1E7-44B9-9DC2-3F13ECAF8493}" type="presOf" srcId="{394223F7-D42A-44DB-8EFC-A637A179389E}" destId="{7452F580-A66F-4ECF-BE74-24AD8C067A7B}" srcOrd="0" destOrd="0" presId="urn:microsoft.com/office/officeart/2005/8/layout/vProcess5"/>
    <dgm:cxn modelId="{DB5AA8AE-AE46-4635-B7E5-9A127E9879A5}" type="presOf" srcId="{2EF90248-E62D-48BF-92F4-332BEBB9D602}" destId="{D4D57200-1FF3-4194-AE32-5641E26EA459}" srcOrd="0" destOrd="0" presId="urn:microsoft.com/office/officeart/2005/8/layout/vProcess5"/>
    <dgm:cxn modelId="{54330151-6C73-434B-85DE-3F88384AD3EB}" srcId="{26E37F2F-876F-4F6C-B927-D152F6A2D18F}" destId="{BA37488F-8E00-43FC-8CCA-C7358440A015}" srcOrd="0" destOrd="0" parTransId="{61ABD61D-D506-4BCD-90FB-001674576BCA}" sibTransId="{C6E3F50A-BA9D-4524-903A-C3C5D7AA0C8A}"/>
    <dgm:cxn modelId="{EC6B2EDA-CB58-429B-8DF3-64AAF2731B7A}" srcId="{26E37F2F-876F-4F6C-B927-D152F6A2D18F}" destId="{FA7FB8B2-1F35-4404-B37F-4EF8766631B5}" srcOrd="4" destOrd="0" parTransId="{6B4D64C2-2194-48A1-A737-CF63F105FC2F}" sibTransId="{3434B35B-9D9F-4CDB-9E22-B589B3F7DCEC}"/>
    <dgm:cxn modelId="{5691A90E-98B3-4BA1-AAA1-6AB5173CA663}" type="presParOf" srcId="{FE11E44B-FCE4-4E59-BD55-721F4A34761E}" destId="{B679A2A9-2D52-4DA2-97EC-E7FDA0BD8391}" srcOrd="0" destOrd="0" presId="urn:microsoft.com/office/officeart/2005/8/layout/vProcess5"/>
    <dgm:cxn modelId="{40528707-2C45-4313-9193-797065EE2853}" type="presParOf" srcId="{FE11E44B-FCE4-4E59-BD55-721F4A34761E}" destId="{9B53F87C-FC17-4CCC-A4D7-5316B839C3F3}" srcOrd="1" destOrd="0" presId="urn:microsoft.com/office/officeart/2005/8/layout/vProcess5"/>
    <dgm:cxn modelId="{2B189C8A-F123-42EF-8AD3-20EC473968D3}" type="presParOf" srcId="{FE11E44B-FCE4-4E59-BD55-721F4A34761E}" destId="{2634C683-E0B6-4D6E-A470-4E168CFF08B2}" srcOrd="2" destOrd="0" presId="urn:microsoft.com/office/officeart/2005/8/layout/vProcess5"/>
    <dgm:cxn modelId="{23DF9021-F07A-4A9E-B7B1-535446B780FF}" type="presParOf" srcId="{FE11E44B-FCE4-4E59-BD55-721F4A34761E}" destId="{71F4C321-0FEB-4B58-BAAC-270B77806DFF}" srcOrd="3" destOrd="0" presId="urn:microsoft.com/office/officeart/2005/8/layout/vProcess5"/>
    <dgm:cxn modelId="{4108F6A5-18F9-465A-93E7-BC50FDA5DC9C}" type="presParOf" srcId="{FE11E44B-FCE4-4E59-BD55-721F4A34761E}" destId="{D95AC4B0-EFFD-4AED-9CFE-C9E3C9240FDB}" srcOrd="4" destOrd="0" presId="urn:microsoft.com/office/officeart/2005/8/layout/vProcess5"/>
    <dgm:cxn modelId="{077B23D4-36A1-4720-B691-699C8DD4D6DA}" type="presParOf" srcId="{FE11E44B-FCE4-4E59-BD55-721F4A34761E}" destId="{99397321-9AC2-4D4B-B8FE-4D7668ED04D3}" srcOrd="5" destOrd="0" presId="urn:microsoft.com/office/officeart/2005/8/layout/vProcess5"/>
    <dgm:cxn modelId="{F20A54F5-079D-44B2-A6B7-7C494E7AB208}" type="presParOf" srcId="{FE11E44B-FCE4-4E59-BD55-721F4A34761E}" destId="{00ACB6B7-9D6C-4AF1-8A06-245150541256}" srcOrd="6" destOrd="0" presId="urn:microsoft.com/office/officeart/2005/8/layout/vProcess5"/>
    <dgm:cxn modelId="{4E42AFC2-8EFD-4990-89A7-E72660DE7AAA}" type="presParOf" srcId="{FE11E44B-FCE4-4E59-BD55-721F4A34761E}" destId="{B914A8E2-CBE8-4B14-B1F2-BB4486876C89}" srcOrd="7" destOrd="0" presId="urn:microsoft.com/office/officeart/2005/8/layout/vProcess5"/>
    <dgm:cxn modelId="{6562C681-8F4E-4B2E-9976-C4731A7B03D6}" type="presParOf" srcId="{FE11E44B-FCE4-4E59-BD55-721F4A34761E}" destId="{7452F580-A66F-4ECF-BE74-24AD8C067A7B}" srcOrd="8" destOrd="0" presId="urn:microsoft.com/office/officeart/2005/8/layout/vProcess5"/>
    <dgm:cxn modelId="{907FAE0C-D034-41F2-BEF1-908F52C50584}" type="presParOf" srcId="{FE11E44B-FCE4-4E59-BD55-721F4A34761E}" destId="{D4D57200-1FF3-4194-AE32-5641E26EA459}" srcOrd="9" destOrd="0" presId="urn:microsoft.com/office/officeart/2005/8/layout/vProcess5"/>
    <dgm:cxn modelId="{1F226502-6AF3-41C9-B097-A637464677F4}" type="presParOf" srcId="{FE11E44B-FCE4-4E59-BD55-721F4A34761E}" destId="{EBC342E4-3376-48AB-BCD9-11373643B1A0}" srcOrd="10" destOrd="0" presId="urn:microsoft.com/office/officeart/2005/8/layout/vProcess5"/>
    <dgm:cxn modelId="{C787F744-A410-4F1C-9D33-40CE209D51BF}" type="presParOf" srcId="{FE11E44B-FCE4-4E59-BD55-721F4A34761E}" destId="{A1517EDC-40C8-425F-8BA7-EE6EDA4F3135}" srcOrd="11" destOrd="0" presId="urn:microsoft.com/office/officeart/2005/8/layout/vProcess5"/>
    <dgm:cxn modelId="{96691A27-99B1-4B28-B03E-7BF2B5FE5763}" type="presParOf" srcId="{FE11E44B-FCE4-4E59-BD55-721F4A34761E}" destId="{673C4E7D-D9D8-4FD1-9C8F-4E83E26FDCD7}" srcOrd="12" destOrd="0" presId="urn:microsoft.com/office/officeart/2005/8/layout/vProcess5"/>
    <dgm:cxn modelId="{1AB9A032-38FD-45A8-A471-A29B0FA640A1}" type="presParOf" srcId="{FE11E44B-FCE4-4E59-BD55-721F4A34761E}" destId="{2F4EC036-D37C-48B5-98C5-7E8F1C464450}" srcOrd="13" destOrd="0" presId="urn:microsoft.com/office/officeart/2005/8/layout/vProcess5"/>
    <dgm:cxn modelId="{11423640-60E0-4614-99CE-164D2EDD9B07}" type="presParOf" srcId="{FE11E44B-FCE4-4E59-BD55-721F4A34761E}" destId="{6BB425F2-880D-49B3-AA6B-2C8E3208F7C0}" srcOrd="14" destOrd="0" presId="urn:microsoft.com/office/officeart/2005/8/layout/vProcess5"/>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CF0F24BB-641B-4DEA-98F4-84634553B3C9}" type="doc">
      <dgm:prSet loTypeId="urn:microsoft.com/office/officeart/2005/8/layout/hProcess4" loCatId="process" qsTypeId="urn:microsoft.com/office/officeart/2005/8/quickstyle/simple1" qsCatId="simple" csTypeId="urn:microsoft.com/office/officeart/2005/8/colors/colorful5" csCatId="colorful" phldr="1"/>
      <dgm:spPr/>
      <dgm:t>
        <a:bodyPr/>
        <a:lstStyle/>
        <a:p>
          <a:endParaRPr lang="en-US"/>
        </a:p>
      </dgm:t>
    </dgm:pt>
    <dgm:pt modelId="{43B00F66-738B-4CEF-A788-97FE7C929A90}">
      <dgm:prSet phldrT="[Text]" custT="1"/>
      <dgm:spPr/>
      <dgm:t>
        <a:bodyPr/>
        <a:lstStyle/>
        <a:p>
          <a:r>
            <a:rPr lang="en-US" sz="1200"/>
            <a:t>Patient</a:t>
          </a:r>
        </a:p>
      </dgm:t>
    </dgm:pt>
    <dgm:pt modelId="{D808729C-91C3-4FC2-81C3-1625CC54AC19}" type="parTrans" cxnId="{8C4FA477-2C65-49D8-AB1F-A60FA2F7C78E}">
      <dgm:prSet/>
      <dgm:spPr/>
      <dgm:t>
        <a:bodyPr/>
        <a:lstStyle/>
        <a:p>
          <a:endParaRPr lang="en-US"/>
        </a:p>
      </dgm:t>
    </dgm:pt>
    <dgm:pt modelId="{8DE80ABE-31B4-4DB1-82CF-9F354456769A}" type="sibTrans" cxnId="{8C4FA477-2C65-49D8-AB1F-A60FA2F7C78E}">
      <dgm:prSet/>
      <dgm:spPr/>
      <dgm:t>
        <a:bodyPr/>
        <a:lstStyle/>
        <a:p>
          <a:endParaRPr lang="en-US"/>
        </a:p>
      </dgm:t>
    </dgm:pt>
    <dgm:pt modelId="{7A212465-B97D-46A3-9131-167F3F8668E2}">
      <dgm:prSet phldrT="[Text]"/>
      <dgm:spPr/>
      <dgm:t>
        <a:bodyPr/>
        <a:lstStyle/>
        <a:p>
          <a:r>
            <a:rPr lang="en-US"/>
            <a:t>Sensor</a:t>
          </a:r>
        </a:p>
      </dgm:t>
    </dgm:pt>
    <dgm:pt modelId="{9E8B6FEF-A798-46AE-8CE5-D1724AC38ADE}" type="parTrans" cxnId="{7689E0C6-95B7-49A0-8B88-8EE0A6E4FCCF}">
      <dgm:prSet/>
      <dgm:spPr/>
      <dgm:t>
        <a:bodyPr/>
        <a:lstStyle/>
        <a:p>
          <a:endParaRPr lang="en-US"/>
        </a:p>
      </dgm:t>
    </dgm:pt>
    <dgm:pt modelId="{C09D296B-1D50-4E3F-A908-1AAEE211E132}" type="sibTrans" cxnId="{7689E0C6-95B7-49A0-8B88-8EE0A6E4FCCF}">
      <dgm:prSet/>
      <dgm:spPr/>
      <dgm:t>
        <a:bodyPr/>
        <a:lstStyle/>
        <a:p>
          <a:endParaRPr lang="en-US"/>
        </a:p>
      </dgm:t>
    </dgm:pt>
    <dgm:pt modelId="{38790A08-B2D2-4534-93CE-0B1BEA7D3A12}">
      <dgm:prSet phldrT="[Text]"/>
      <dgm:spPr/>
      <dgm:t>
        <a:bodyPr/>
        <a:lstStyle/>
        <a:p>
          <a:r>
            <a:rPr lang="en-US"/>
            <a:t>information</a:t>
          </a:r>
        </a:p>
      </dgm:t>
    </dgm:pt>
    <dgm:pt modelId="{B9A28968-3CD1-4EDF-9112-F2209B13E490}" type="parTrans" cxnId="{D7CD362B-0A55-4DC9-A88E-1A26C97D9C1F}">
      <dgm:prSet/>
      <dgm:spPr/>
      <dgm:t>
        <a:bodyPr/>
        <a:lstStyle/>
        <a:p>
          <a:endParaRPr lang="en-US"/>
        </a:p>
      </dgm:t>
    </dgm:pt>
    <dgm:pt modelId="{F4C174C0-A02F-46A7-9F3E-94E58C8B6B46}" type="sibTrans" cxnId="{D7CD362B-0A55-4DC9-A88E-1A26C97D9C1F}">
      <dgm:prSet/>
      <dgm:spPr/>
      <dgm:t>
        <a:bodyPr/>
        <a:lstStyle/>
        <a:p>
          <a:endParaRPr lang="en-US"/>
        </a:p>
      </dgm:t>
    </dgm:pt>
    <dgm:pt modelId="{396683E4-78AD-44D4-A66A-0A12BB3D0E20}">
      <dgm:prSet phldrT="[Text]"/>
      <dgm:spPr>
        <a:solidFill>
          <a:schemeClr val="accent2">
            <a:lumMod val="50000"/>
          </a:schemeClr>
        </a:solidFill>
      </dgm:spPr>
      <dgm:t>
        <a:bodyPr/>
        <a:lstStyle/>
        <a:p>
          <a:r>
            <a:rPr lang="en-US"/>
            <a:t>Data</a:t>
          </a:r>
        </a:p>
      </dgm:t>
    </dgm:pt>
    <dgm:pt modelId="{17DA18EB-58AB-4998-A7D6-3783F5CBCCE6}" type="parTrans" cxnId="{CF969756-24DB-41CC-AD56-C06CBEC6FA47}">
      <dgm:prSet/>
      <dgm:spPr/>
      <dgm:t>
        <a:bodyPr/>
        <a:lstStyle/>
        <a:p>
          <a:endParaRPr lang="en-US"/>
        </a:p>
      </dgm:t>
    </dgm:pt>
    <dgm:pt modelId="{239A3063-9A6A-46E1-9B00-6874E4898CCC}" type="sibTrans" cxnId="{CF969756-24DB-41CC-AD56-C06CBEC6FA47}">
      <dgm:prSet/>
      <dgm:spPr>
        <a:solidFill>
          <a:schemeClr val="accent2">
            <a:lumMod val="50000"/>
          </a:schemeClr>
        </a:solidFill>
      </dgm:spPr>
      <dgm:t>
        <a:bodyPr/>
        <a:lstStyle/>
        <a:p>
          <a:endParaRPr lang="en-US"/>
        </a:p>
      </dgm:t>
    </dgm:pt>
    <dgm:pt modelId="{EBEE8603-7128-4147-8DB6-50E41B95BAF2}">
      <dgm:prSet phldrT="[Text]"/>
      <dgm:spPr>
        <a:ln>
          <a:solidFill>
            <a:schemeClr val="accent2">
              <a:lumMod val="50000"/>
            </a:schemeClr>
          </a:solidFill>
        </a:ln>
      </dgm:spPr>
      <dgm:t>
        <a:bodyPr/>
        <a:lstStyle/>
        <a:p>
          <a:r>
            <a:rPr lang="en-US"/>
            <a:t>Filtring</a:t>
          </a:r>
        </a:p>
      </dgm:t>
    </dgm:pt>
    <dgm:pt modelId="{2534AFFA-92FE-4CF6-9C48-779DC4AD5997}" type="parTrans" cxnId="{0900A9DB-3B70-447F-A0EA-9DA68ABF5970}">
      <dgm:prSet/>
      <dgm:spPr/>
      <dgm:t>
        <a:bodyPr/>
        <a:lstStyle/>
        <a:p>
          <a:endParaRPr lang="en-US"/>
        </a:p>
      </dgm:t>
    </dgm:pt>
    <dgm:pt modelId="{5AFCDA91-2047-4F3C-933A-9F79E5D02019}" type="sibTrans" cxnId="{0900A9DB-3B70-447F-A0EA-9DA68ABF5970}">
      <dgm:prSet/>
      <dgm:spPr/>
      <dgm:t>
        <a:bodyPr/>
        <a:lstStyle/>
        <a:p>
          <a:endParaRPr lang="en-US"/>
        </a:p>
      </dgm:t>
    </dgm:pt>
    <dgm:pt modelId="{A3CA441E-B554-45ED-94AA-ED6E3504F7DC}">
      <dgm:prSet phldrT="[Text]"/>
      <dgm:spPr>
        <a:ln>
          <a:solidFill>
            <a:schemeClr val="accent2">
              <a:lumMod val="50000"/>
            </a:schemeClr>
          </a:solidFill>
        </a:ln>
      </dgm:spPr>
      <dgm:t>
        <a:bodyPr/>
        <a:lstStyle/>
        <a:p>
          <a:r>
            <a:rPr lang="en-US"/>
            <a:t>Analysing</a:t>
          </a:r>
        </a:p>
      </dgm:t>
    </dgm:pt>
    <dgm:pt modelId="{DBBEEAA7-8D41-4E1E-A021-EA9BB98B2AFA}" type="parTrans" cxnId="{846D1F0C-01F6-44B6-8F25-354118AC9CC5}">
      <dgm:prSet/>
      <dgm:spPr/>
      <dgm:t>
        <a:bodyPr/>
        <a:lstStyle/>
        <a:p>
          <a:endParaRPr lang="en-US"/>
        </a:p>
      </dgm:t>
    </dgm:pt>
    <dgm:pt modelId="{10B66659-6CE7-4FB7-BE6F-289FF1359589}" type="sibTrans" cxnId="{846D1F0C-01F6-44B6-8F25-354118AC9CC5}">
      <dgm:prSet/>
      <dgm:spPr/>
      <dgm:t>
        <a:bodyPr/>
        <a:lstStyle/>
        <a:p>
          <a:endParaRPr lang="en-US"/>
        </a:p>
      </dgm:t>
    </dgm:pt>
    <dgm:pt modelId="{76A3597C-3C74-4885-9017-5BF5FFD0B9BA}">
      <dgm:prSet phldrT="[Text]"/>
      <dgm:spPr/>
      <dgm:t>
        <a:bodyPr/>
        <a:lstStyle/>
        <a:p>
          <a:r>
            <a:rPr lang="en-US"/>
            <a:t>Doctor</a:t>
          </a:r>
        </a:p>
      </dgm:t>
    </dgm:pt>
    <dgm:pt modelId="{2222635F-C84B-4FEE-BFA6-E7BF89EC1370}" type="parTrans" cxnId="{005398F9-C63E-4F5D-9335-BE2B2DE4A45B}">
      <dgm:prSet/>
      <dgm:spPr/>
      <dgm:t>
        <a:bodyPr/>
        <a:lstStyle/>
        <a:p>
          <a:endParaRPr lang="en-US"/>
        </a:p>
      </dgm:t>
    </dgm:pt>
    <dgm:pt modelId="{629CB7B8-FE73-485C-86C1-BE5F18CF6410}" type="sibTrans" cxnId="{005398F9-C63E-4F5D-9335-BE2B2DE4A45B}">
      <dgm:prSet/>
      <dgm:spPr/>
      <dgm:t>
        <a:bodyPr/>
        <a:lstStyle/>
        <a:p>
          <a:endParaRPr lang="en-US"/>
        </a:p>
      </dgm:t>
    </dgm:pt>
    <dgm:pt modelId="{E618AE25-9A6B-46B4-91DB-2B19CDCD6F3D}">
      <dgm:prSet phldrT="[Text]"/>
      <dgm:spPr/>
      <dgm:t>
        <a:bodyPr/>
        <a:lstStyle/>
        <a:p>
          <a:r>
            <a:rPr lang="en-US"/>
            <a:t>Monitring</a:t>
          </a:r>
        </a:p>
      </dgm:t>
    </dgm:pt>
    <dgm:pt modelId="{FEA404AA-1EBF-4EE2-9DCA-6E90700A91F0}" type="parTrans" cxnId="{29EACA11-0DAA-4560-9AD1-4C23F628E9B8}">
      <dgm:prSet/>
      <dgm:spPr/>
      <dgm:t>
        <a:bodyPr/>
        <a:lstStyle/>
        <a:p>
          <a:endParaRPr lang="en-US"/>
        </a:p>
      </dgm:t>
    </dgm:pt>
    <dgm:pt modelId="{6EEBDE18-59CD-4D00-99B0-B5B119EB5E0F}" type="sibTrans" cxnId="{29EACA11-0DAA-4560-9AD1-4C23F628E9B8}">
      <dgm:prSet/>
      <dgm:spPr/>
      <dgm:t>
        <a:bodyPr/>
        <a:lstStyle/>
        <a:p>
          <a:endParaRPr lang="en-US"/>
        </a:p>
      </dgm:t>
    </dgm:pt>
    <dgm:pt modelId="{4FE794D6-E100-484B-B32D-4ED25ED21809}">
      <dgm:prSet phldrT="[Text]"/>
      <dgm:spPr/>
      <dgm:t>
        <a:bodyPr/>
        <a:lstStyle/>
        <a:p>
          <a:r>
            <a:rPr lang="en-US"/>
            <a:t>Assess</a:t>
          </a:r>
        </a:p>
      </dgm:t>
    </dgm:pt>
    <dgm:pt modelId="{9FB54272-86DF-4AB1-811C-72B01B832D5D}" type="parTrans" cxnId="{1B7DA921-61D0-437A-B0A8-E756292AB89E}">
      <dgm:prSet/>
      <dgm:spPr/>
      <dgm:t>
        <a:bodyPr/>
        <a:lstStyle/>
        <a:p>
          <a:endParaRPr lang="en-US"/>
        </a:p>
      </dgm:t>
    </dgm:pt>
    <dgm:pt modelId="{334A30C0-F4F2-441F-9CC9-871EA0469F46}" type="sibTrans" cxnId="{1B7DA921-61D0-437A-B0A8-E756292AB89E}">
      <dgm:prSet/>
      <dgm:spPr/>
      <dgm:t>
        <a:bodyPr/>
        <a:lstStyle/>
        <a:p>
          <a:endParaRPr lang="en-US"/>
        </a:p>
      </dgm:t>
    </dgm:pt>
    <dgm:pt modelId="{AC57DBCD-F6B5-4CF9-AEEB-0A6817E96CE0}" type="pres">
      <dgm:prSet presAssocID="{CF0F24BB-641B-4DEA-98F4-84634553B3C9}" presName="Name0" presStyleCnt="0">
        <dgm:presLayoutVars>
          <dgm:dir/>
          <dgm:animLvl val="lvl"/>
          <dgm:resizeHandles val="exact"/>
        </dgm:presLayoutVars>
      </dgm:prSet>
      <dgm:spPr/>
      <dgm:t>
        <a:bodyPr/>
        <a:lstStyle/>
        <a:p>
          <a:pPr rtl="1"/>
          <a:endParaRPr lang="ar-SA"/>
        </a:p>
      </dgm:t>
    </dgm:pt>
    <dgm:pt modelId="{7C185EED-CDD3-44C1-8FE9-BCA08F062057}" type="pres">
      <dgm:prSet presAssocID="{CF0F24BB-641B-4DEA-98F4-84634553B3C9}" presName="tSp" presStyleCnt="0"/>
      <dgm:spPr/>
    </dgm:pt>
    <dgm:pt modelId="{2B25B30F-C73E-471E-A7D1-C737AAD922E7}" type="pres">
      <dgm:prSet presAssocID="{CF0F24BB-641B-4DEA-98F4-84634553B3C9}" presName="bSp" presStyleCnt="0"/>
      <dgm:spPr/>
    </dgm:pt>
    <dgm:pt modelId="{BD79A356-BA64-428A-A843-F21265B46F2E}" type="pres">
      <dgm:prSet presAssocID="{CF0F24BB-641B-4DEA-98F4-84634553B3C9}" presName="process" presStyleCnt="0"/>
      <dgm:spPr/>
    </dgm:pt>
    <dgm:pt modelId="{845516D1-1777-4DBA-92BD-1359FE8EC0A3}" type="pres">
      <dgm:prSet presAssocID="{43B00F66-738B-4CEF-A788-97FE7C929A90}" presName="composite1" presStyleCnt="0"/>
      <dgm:spPr/>
    </dgm:pt>
    <dgm:pt modelId="{89EDE82D-7DA8-42D3-8379-CBA3644FF406}" type="pres">
      <dgm:prSet presAssocID="{43B00F66-738B-4CEF-A788-97FE7C929A90}" presName="dummyNode1" presStyleLbl="node1" presStyleIdx="0" presStyleCnt="3"/>
      <dgm:spPr/>
    </dgm:pt>
    <dgm:pt modelId="{FE92EE7A-658C-4A8A-9C95-339309BF9BA7}" type="pres">
      <dgm:prSet presAssocID="{43B00F66-738B-4CEF-A788-97FE7C929A90}" presName="childNode1" presStyleLbl="bgAcc1" presStyleIdx="0" presStyleCnt="3" custScaleX="106186">
        <dgm:presLayoutVars>
          <dgm:bulletEnabled val="1"/>
        </dgm:presLayoutVars>
      </dgm:prSet>
      <dgm:spPr/>
      <dgm:t>
        <a:bodyPr/>
        <a:lstStyle/>
        <a:p>
          <a:pPr rtl="1"/>
          <a:endParaRPr lang="ar-SA"/>
        </a:p>
      </dgm:t>
    </dgm:pt>
    <dgm:pt modelId="{4A564FCE-8862-4147-A92E-5A8548459991}" type="pres">
      <dgm:prSet presAssocID="{43B00F66-738B-4CEF-A788-97FE7C929A90}" presName="childNode1tx" presStyleLbl="bgAcc1" presStyleIdx="0" presStyleCnt="3">
        <dgm:presLayoutVars>
          <dgm:bulletEnabled val="1"/>
        </dgm:presLayoutVars>
      </dgm:prSet>
      <dgm:spPr/>
      <dgm:t>
        <a:bodyPr/>
        <a:lstStyle/>
        <a:p>
          <a:pPr rtl="1"/>
          <a:endParaRPr lang="ar-SA"/>
        </a:p>
      </dgm:t>
    </dgm:pt>
    <dgm:pt modelId="{E86C6C6F-722C-4DAD-9B89-BDC80EBC6E1F}" type="pres">
      <dgm:prSet presAssocID="{43B00F66-738B-4CEF-A788-97FE7C929A90}" presName="parentNode1" presStyleLbl="node1" presStyleIdx="0" presStyleCnt="3" custScaleY="80750">
        <dgm:presLayoutVars>
          <dgm:chMax val="1"/>
          <dgm:bulletEnabled val="1"/>
        </dgm:presLayoutVars>
      </dgm:prSet>
      <dgm:spPr/>
      <dgm:t>
        <a:bodyPr/>
        <a:lstStyle/>
        <a:p>
          <a:pPr rtl="1"/>
          <a:endParaRPr lang="ar-SA"/>
        </a:p>
      </dgm:t>
    </dgm:pt>
    <dgm:pt modelId="{2005F836-8C57-4502-9211-10B472412BB8}" type="pres">
      <dgm:prSet presAssocID="{43B00F66-738B-4CEF-A788-97FE7C929A90}" presName="connSite1" presStyleCnt="0"/>
      <dgm:spPr/>
    </dgm:pt>
    <dgm:pt modelId="{5762CD9E-74C0-4FE2-9CEF-2E0BB052FF6A}" type="pres">
      <dgm:prSet presAssocID="{8DE80ABE-31B4-4DB1-82CF-9F354456769A}" presName="Name9" presStyleLbl="sibTrans2D1" presStyleIdx="0" presStyleCnt="2"/>
      <dgm:spPr/>
      <dgm:t>
        <a:bodyPr/>
        <a:lstStyle/>
        <a:p>
          <a:pPr rtl="1"/>
          <a:endParaRPr lang="ar-SA"/>
        </a:p>
      </dgm:t>
    </dgm:pt>
    <dgm:pt modelId="{162D68E4-B446-4C99-B1FF-1960E81F0157}" type="pres">
      <dgm:prSet presAssocID="{396683E4-78AD-44D4-A66A-0A12BB3D0E20}" presName="composite2" presStyleCnt="0"/>
      <dgm:spPr/>
    </dgm:pt>
    <dgm:pt modelId="{5C085395-07CB-456C-97C4-71E862F652F6}" type="pres">
      <dgm:prSet presAssocID="{396683E4-78AD-44D4-A66A-0A12BB3D0E20}" presName="dummyNode2" presStyleLbl="node1" presStyleIdx="0" presStyleCnt="3"/>
      <dgm:spPr/>
    </dgm:pt>
    <dgm:pt modelId="{63507EF6-3F1E-40C5-B4E7-6DBE7F83DED7}" type="pres">
      <dgm:prSet presAssocID="{396683E4-78AD-44D4-A66A-0A12BB3D0E20}" presName="childNode2" presStyleLbl="bgAcc1" presStyleIdx="1" presStyleCnt="3">
        <dgm:presLayoutVars>
          <dgm:bulletEnabled val="1"/>
        </dgm:presLayoutVars>
      </dgm:prSet>
      <dgm:spPr/>
      <dgm:t>
        <a:bodyPr/>
        <a:lstStyle/>
        <a:p>
          <a:pPr rtl="1"/>
          <a:endParaRPr lang="ar-SA"/>
        </a:p>
      </dgm:t>
    </dgm:pt>
    <dgm:pt modelId="{094F4D1E-C837-4A3B-92E7-4D685ED711B5}" type="pres">
      <dgm:prSet presAssocID="{396683E4-78AD-44D4-A66A-0A12BB3D0E20}" presName="childNode2tx" presStyleLbl="bgAcc1" presStyleIdx="1" presStyleCnt="3">
        <dgm:presLayoutVars>
          <dgm:bulletEnabled val="1"/>
        </dgm:presLayoutVars>
      </dgm:prSet>
      <dgm:spPr/>
      <dgm:t>
        <a:bodyPr/>
        <a:lstStyle/>
        <a:p>
          <a:pPr rtl="1"/>
          <a:endParaRPr lang="ar-SA"/>
        </a:p>
      </dgm:t>
    </dgm:pt>
    <dgm:pt modelId="{263F7DF1-D805-4DBC-ABE9-65CE1999AFF2}" type="pres">
      <dgm:prSet presAssocID="{396683E4-78AD-44D4-A66A-0A12BB3D0E20}" presName="parentNode2" presStyleLbl="node1" presStyleIdx="1" presStyleCnt="3">
        <dgm:presLayoutVars>
          <dgm:chMax val="0"/>
          <dgm:bulletEnabled val="1"/>
        </dgm:presLayoutVars>
      </dgm:prSet>
      <dgm:spPr/>
      <dgm:t>
        <a:bodyPr/>
        <a:lstStyle/>
        <a:p>
          <a:pPr rtl="1"/>
          <a:endParaRPr lang="ar-SA"/>
        </a:p>
      </dgm:t>
    </dgm:pt>
    <dgm:pt modelId="{B94CF90F-FDF2-4AA2-8B64-A86EA8BA818E}" type="pres">
      <dgm:prSet presAssocID="{396683E4-78AD-44D4-A66A-0A12BB3D0E20}" presName="connSite2" presStyleCnt="0"/>
      <dgm:spPr/>
    </dgm:pt>
    <dgm:pt modelId="{A2418F3E-32B2-4151-86F4-AD4EDB18DE14}" type="pres">
      <dgm:prSet presAssocID="{239A3063-9A6A-46E1-9B00-6874E4898CCC}" presName="Name18" presStyleLbl="sibTrans2D1" presStyleIdx="1" presStyleCnt="2"/>
      <dgm:spPr/>
      <dgm:t>
        <a:bodyPr/>
        <a:lstStyle/>
        <a:p>
          <a:pPr rtl="1"/>
          <a:endParaRPr lang="ar-SA"/>
        </a:p>
      </dgm:t>
    </dgm:pt>
    <dgm:pt modelId="{A3773A0C-1414-49B8-B395-286D2F8DF751}" type="pres">
      <dgm:prSet presAssocID="{76A3597C-3C74-4885-9017-5BF5FFD0B9BA}" presName="composite1" presStyleCnt="0"/>
      <dgm:spPr/>
    </dgm:pt>
    <dgm:pt modelId="{5599B65B-8F16-4293-9BC3-0DAF146ECCEE}" type="pres">
      <dgm:prSet presAssocID="{76A3597C-3C74-4885-9017-5BF5FFD0B9BA}" presName="dummyNode1" presStyleLbl="node1" presStyleIdx="1" presStyleCnt="3"/>
      <dgm:spPr/>
    </dgm:pt>
    <dgm:pt modelId="{B65DF2A1-C4F7-4064-9439-EA682350C4A0}" type="pres">
      <dgm:prSet presAssocID="{76A3597C-3C74-4885-9017-5BF5FFD0B9BA}" presName="childNode1" presStyleLbl="bgAcc1" presStyleIdx="2" presStyleCnt="3">
        <dgm:presLayoutVars>
          <dgm:bulletEnabled val="1"/>
        </dgm:presLayoutVars>
      </dgm:prSet>
      <dgm:spPr/>
      <dgm:t>
        <a:bodyPr/>
        <a:lstStyle/>
        <a:p>
          <a:pPr rtl="1"/>
          <a:endParaRPr lang="ar-SA"/>
        </a:p>
      </dgm:t>
    </dgm:pt>
    <dgm:pt modelId="{C402D82F-9221-4A62-B2D3-F1A602EB215B}" type="pres">
      <dgm:prSet presAssocID="{76A3597C-3C74-4885-9017-5BF5FFD0B9BA}" presName="childNode1tx" presStyleLbl="bgAcc1" presStyleIdx="2" presStyleCnt="3">
        <dgm:presLayoutVars>
          <dgm:bulletEnabled val="1"/>
        </dgm:presLayoutVars>
      </dgm:prSet>
      <dgm:spPr/>
      <dgm:t>
        <a:bodyPr/>
        <a:lstStyle/>
        <a:p>
          <a:pPr rtl="1"/>
          <a:endParaRPr lang="ar-SA"/>
        </a:p>
      </dgm:t>
    </dgm:pt>
    <dgm:pt modelId="{81E40859-2589-4154-A22E-BC3EAE89006A}" type="pres">
      <dgm:prSet presAssocID="{76A3597C-3C74-4885-9017-5BF5FFD0B9BA}" presName="parentNode1" presStyleLbl="node1" presStyleIdx="2" presStyleCnt="3">
        <dgm:presLayoutVars>
          <dgm:chMax val="1"/>
          <dgm:bulletEnabled val="1"/>
        </dgm:presLayoutVars>
      </dgm:prSet>
      <dgm:spPr/>
      <dgm:t>
        <a:bodyPr/>
        <a:lstStyle/>
        <a:p>
          <a:pPr rtl="1"/>
          <a:endParaRPr lang="ar-SA"/>
        </a:p>
      </dgm:t>
    </dgm:pt>
    <dgm:pt modelId="{E1F70CB5-A07B-4ED1-89C8-14DCDB913E6B}" type="pres">
      <dgm:prSet presAssocID="{76A3597C-3C74-4885-9017-5BF5FFD0B9BA}" presName="connSite1" presStyleCnt="0"/>
      <dgm:spPr/>
    </dgm:pt>
  </dgm:ptLst>
  <dgm:cxnLst>
    <dgm:cxn modelId="{FE71FC08-834D-41AA-8F9F-97298B000201}" type="presOf" srcId="{E618AE25-9A6B-46B4-91DB-2B19CDCD6F3D}" destId="{C402D82F-9221-4A62-B2D3-F1A602EB215B}" srcOrd="1" destOrd="0" presId="urn:microsoft.com/office/officeart/2005/8/layout/hProcess4"/>
    <dgm:cxn modelId="{005398F9-C63E-4F5D-9335-BE2B2DE4A45B}" srcId="{CF0F24BB-641B-4DEA-98F4-84634553B3C9}" destId="{76A3597C-3C74-4885-9017-5BF5FFD0B9BA}" srcOrd="2" destOrd="0" parTransId="{2222635F-C84B-4FEE-BFA6-E7BF89EC1370}" sibTransId="{629CB7B8-FE73-485C-86C1-BE5F18CF6410}"/>
    <dgm:cxn modelId="{CF969756-24DB-41CC-AD56-C06CBEC6FA47}" srcId="{CF0F24BB-641B-4DEA-98F4-84634553B3C9}" destId="{396683E4-78AD-44D4-A66A-0A12BB3D0E20}" srcOrd="1" destOrd="0" parTransId="{17DA18EB-58AB-4998-A7D6-3783F5CBCCE6}" sibTransId="{239A3063-9A6A-46E1-9B00-6874E4898CCC}"/>
    <dgm:cxn modelId="{1B7DA921-61D0-437A-B0A8-E756292AB89E}" srcId="{76A3597C-3C74-4885-9017-5BF5FFD0B9BA}" destId="{4FE794D6-E100-484B-B32D-4ED25ED21809}" srcOrd="1" destOrd="0" parTransId="{9FB54272-86DF-4AB1-811C-72B01B832D5D}" sibTransId="{334A30C0-F4F2-441F-9CC9-871EA0469F46}"/>
    <dgm:cxn modelId="{F584F8EA-3EE1-4006-BCF6-1B0C9F078BBF}" type="presOf" srcId="{CF0F24BB-641B-4DEA-98F4-84634553B3C9}" destId="{AC57DBCD-F6B5-4CF9-AEEB-0A6817E96CE0}" srcOrd="0" destOrd="0" presId="urn:microsoft.com/office/officeart/2005/8/layout/hProcess4"/>
    <dgm:cxn modelId="{E329FA2F-2DF3-4D6A-A5BB-F5C616A5F608}" type="presOf" srcId="{EBEE8603-7128-4147-8DB6-50E41B95BAF2}" destId="{094F4D1E-C837-4A3B-92E7-4D685ED711B5}" srcOrd="1" destOrd="0" presId="urn:microsoft.com/office/officeart/2005/8/layout/hProcess4"/>
    <dgm:cxn modelId="{6E955D36-06C9-4FF0-8FA0-8EC394B11B04}" type="presOf" srcId="{7A212465-B97D-46A3-9131-167F3F8668E2}" destId="{4A564FCE-8862-4147-A92E-5A8548459991}" srcOrd="1" destOrd="0" presId="urn:microsoft.com/office/officeart/2005/8/layout/hProcess4"/>
    <dgm:cxn modelId="{76E1F470-F595-4136-BFA7-C53696F369E2}" type="presOf" srcId="{A3CA441E-B554-45ED-94AA-ED6E3504F7DC}" destId="{094F4D1E-C837-4A3B-92E7-4D685ED711B5}" srcOrd="1" destOrd="1" presId="urn:microsoft.com/office/officeart/2005/8/layout/hProcess4"/>
    <dgm:cxn modelId="{47A3CC3C-F2A9-4197-BA06-A278C12E83AD}" type="presOf" srcId="{4FE794D6-E100-484B-B32D-4ED25ED21809}" destId="{B65DF2A1-C4F7-4064-9439-EA682350C4A0}" srcOrd="0" destOrd="1" presId="urn:microsoft.com/office/officeart/2005/8/layout/hProcess4"/>
    <dgm:cxn modelId="{021B3FF3-67EF-46E9-90A5-81E7D380E5DD}" type="presOf" srcId="{8DE80ABE-31B4-4DB1-82CF-9F354456769A}" destId="{5762CD9E-74C0-4FE2-9CEF-2E0BB052FF6A}" srcOrd="0" destOrd="0" presId="urn:microsoft.com/office/officeart/2005/8/layout/hProcess4"/>
    <dgm:cxn modelId="{846D1F0C-01F6-44B6-8F25-354118AC9CC5}" srcId="{396683E4-78AD-44D4-A66A-0A12BB3D0E20}" destId="{A3CA441E-B554-45ED-94AA-ED6E3504F7DC}" srcOrd="1" destOrd="0" parTransId="{DBBEEAA7-8D41-4E1E-A021-EA9BB98B2AFA}" sibTransId="{10B66659-6CE7-4FB7-BE6F-289FF1359589}"/>
    <dgm:cxn modelId="{467A2A74-71D9-4966-9F0C-6E5181AD5256}" type="presOf" srcId="{7A212465-B97D-46A3-9131-167F3F8668E2}" destId="{FE92EE7A-658C-4A8A-9C95-339309BF9BA7}" srcOrd="0" destOrd="0" presId="urn:microsoft.com/office/officeart/2005/8/layout/hProcess4"/>
    <dgm:cxn modelId="{C6F24FBA-067B-4A7A-9BA6-0BB75C9E83D9}" type="presOf" srcId="{38790A08-B2D2-4534-93CE-0B1BEA7D3A12}" destId="{FE92EE7A-658C-4A8A-9C95-339309BF9BA7}" srcOrd="0" destOrd="1" presId="urn:microsoft.com/office/officeart/2005/8/layout/hProcess4"/>
    <dgm:cxn modelId="{4E973D1D-F797-41B8-972E-8CF07F9B63B6}" type="presOf" srcId="{38790A08-B2D2-4534-93CE-0B1BEA7D3A12}" destId="{4A564FCE-8862-4147-A92E-5A8548459991}" srcOrd="1" destOrd="1" presId="urn:microsoft.com/office/officeart/2005/8/layout/hProcess4"/>
    <dgm:cxn modelId="{5790F27E-23E0-44F9-8CF4-1E37D353AE1C}" type="presOf" srcId="{43B00F66-738B-4CEF-A788-97FE7C929A90}" destId="{E86C6C6F-722C-4DAD-9B89-BDC80EBC6E1F}" srcOrd="0" destOrd="0" presId="urn:microsoft.com/office/officeart/2005/8/layout/hProcess4"/>
    <dgm:cxn modelId="{F5F2C8D9-913B-4DED-B890-39072B4859CF}" type="presOf" srcId="{EBEE8603-7128-4147-8DB6-50E41B95BAF2}" destId="{63507EF6-3F1E-40C5-B4E7-6DBE7F83DED7}" srcOrd="0" destOrd="0" presId="urn:microsoft.com/office/officeart/2005/8/layout/hProcess4"/>
    <dgm:cxn modelId="{D7CD362B-0A55-4DC9-A88E-1A26C97D9C1F}" srcId="{43B00F66-738B-4CEF-A788-97FE7C929A90}" destId="{38790A08-B2D2-4534-93CE-0B1BEA7D3A12}" srcOrd="1" destOrd="0" parTransId="{B9A28968-3CD1-4EDF-9112-F2209B13E490}" sibTransId="{F4C174C0-A02F-46A7-9F3E-94E58C8B6B46}"/>
    <dgm:cxn modelId="{86522B75-03A7-4DCE-B12E-6106B5FB4159}" type="presOf" srcId="{76A3597C-3C74-4885-9017-5BF5FFD0B9BA}" destId="{81E40859-2589-4154-A22E-BC3EAE89006A}" srcOrd="0" destOrd="0" presId="urn:microsoft.com/office/officeart/2005/8/layout/hProcess4"/>
    <dgm:cxn modelId="{7689E0C6-95B7-49A0-8B88-8EE0A6E4FCCF}" srcId="{43B00F66-738B-4CEF-A788-97FE7C929A90}" destId="{7A212465-B97D-46A3-9131-167F3F8668E2}" srcOrd="0" destOrd="0" parTransId="{9E8B6FEF-A798-46AE-8CE5-D1724AC38ADE}" sibTransId="{C09D296B-1D50-4E3F-A908-1AAEE211E132}"/>
    <dgm:cxn modelId="{B149E0EB-A0C8-4ADF-A571-A91CE20AD2EE}" type="presOf" srcId="{4FE794D6-E100-484B-B32D-4ED25ED21809}" destId="{C402D82F-9221-4A62-B2D3-F1A602EB215B}" srcOrd="1" destOrd="1" presId="urn:microsoft.com/office/officeart/2005/8/layout/hProcess4"/>
    <dgm:cxn modelId="{8C4FA477-2C65-49D8-AB1F-A60FA2F7C78E}" srcId="{CF0F24BB-641B-4DEA-98F4-84634553B3C9}" destId="{43B00F66-738B-4CEF-A788-97FE7C929A90}" srcOrd="0" destOrd="0" parTransId="{D808729C-91C3-4FC2-81C3-1625CC54AC19}" sibTransId="{8DE80ABE-31B4-4DB1-82CF-9F354456769A}"/>
    <dgm:cxn modelId="{0900A9DB-3B70-447F-A0EA-9DA68ABF5970}" srcId="{396683E4-78AD-44D4-A66A-0A12BB3D0E20}" destId="{EBEE8603-7128-4147-8DB6-50E41B95BAF2}" srcOrd="0" destOrd="0" parTransId="{2534AFFA-92FE-4CF6-9C48-779DC4AD5997}" sibTransId="{5AFCDA91-2047-4F3C-933A-9F79E5D02019}"/>
    <dgm:cxn modelId="{DEED0023-5AD1-4A33-A173-B0D49E6E6F8A}" type="presOf" srcId="{E618AE25-9A6B-46B4-91DB-2B19CDCD6F3D}" destId="{B65DF2A1-C4F7-4064-9439-EA682350C4A0}" srcOrd="0" destOrd="0" presId="urn:microsoft.com/office/officeart/2005/8/layout/hProcess4"/>
    <dgm:cxn modelId="{9871D619-9370-474A-985F-76C3FB352BA6}" type="presOf" srcId="{A3CA441E-B554-45ED-94AA-ED6E3504F7DC}" destId="{63507EF6-3F1E-40C5-B4E7-6DBE7F83DED7}" srcOrd="0" destOrd="1" presId="urn:microsoft.com/office/officeart/2005/8/layout/hProcess4"/>
    <dgm:cxn modelId="{4497E20A-C4DE-4E55-A54C-F25468346A3B}" type="presOf" srcId="{239A3063-9A6A-46E1-9B00-6874E4898CCC}" destId="{A2418F3E-32B2-4151-86F4-AD4EDB18DE14}" srcOrd="0" destOrd="0" presId="urn:microsoft.com/office/officeart/2005/8/layout/hProcess4"/>
    <dgm:cxn modelId="{29EACA11-0DAA-4560-9AD1-4C23F628E9B8}" srcId="{76A3597C-3C74-4885-9017-5BF5FFD0B9BA}" destId="{E618AE25-9A6B-46B4-91DB-2B19CDCD6F3D}" srcOrd="0" destOrd="0" parTransId="{FEA404AA-1EBF-4EE2-9DCA-6E90700A91F0}" sibTransId="{6EEBDE18-59CD-4D00-99B0-B5B119EB5E0F}"/>
    <dgm:cxn modelId="{07EF354A-BBC5-4372-9561-2FBD87F6BCD0}" type="presOf" srcId="{396683E4-78AD-44D4-A66A-0A12BB3D0E20}" destId="{263F7DF1-D805-4DBC-ABE9-65CE1999AFF2}" srcOrd="0" destOrd="0" presId="urn:microsoft.com/office/officeart/2005/8/layout/hProcess4"/>
    <dgm:cxn modelId="{296495BC-E9E8-4591-8DE3-312D97390FEC}" type="presParOf" srcId="{AC57DBCD-F6B5-4CF9-AEEB-0A6817E96CE0}" destId="{7C185EED-CDD3-44C1-8FE9-BCA08F062057}" srcOrd="0" destOrd="0" presId="urn:microsoft.com/office/officeart/2005/8/layout/hProcess4"/>
    <dgm:cxn modelId="{30292EFD-6B85-4ECB-8903-C6720B64C693}" type="presParOf" srcId="{AC57DBCD-F6B5-4CF9-AEEB-0A6817E96CE0}" destId="{2B25B30F-C73E-471E-A7D1-C737AAD922E7}" srcOrd="1" destOrd="0" presId="urn:microsoft.com/office/officeart/2005/8/layout/hProcess4"/>
    <dgm:cxn modelId="{F7FF06D3-A4E4-47AC-BD00-FDF11D04B2A7}" type="presParOf" srcId="{AC57DBCD-F6B5-4CF9-AEEB-0A6817E96CE0}" destId="{BD79A356-BA64-428A-A843-F21265B46F2E}" srcOrd="2" destOrd="0" presId="urn:microsoft.com/office/officeart/2005/8/layout/hProcess4"/>
    <dgm:cxn modelId="{7E40865C-F426-4B2B-817D-53ECD0D15D4E}" type="presParOf" srcId="{BD79A356-BA64-428A-A843-F21265B46F2E}" destId="{845516D1-1777-4DBA-92BD-1359FE8EC0A3}" srcOrd="0" destOrd="0" presId="urn:microsoft.com/office/officeart/2005/8/layout/hProcess4"/>
    <dgm:cxn modelId="{9862A247-6947-402A-BB3F-C1E52A99D111}" type="presParOf" srcId="{845516D1-1777-4DBA-92BD-1359FE8EC0A3}" destId="{89EDE82D-7DA8-42D3-8379-CBA3644FF406}" srcOrd="0" destOrd="0" presId="urn:microsoft.com/office/officeart/2005/8/layout/hProcess4"/>
    <dgm:cxn modelId="{B989E965-1131-4C2B-BF09-0EFBFD9F1D86}" type="presParOf" srcId="{845516D1-1777-4DBA-92BD-1359FE8EC0A3}" destId="{FE92EE7A-658C-4A8A-9C95-339309BF9BA7}" srcOrd="1" destOrd="0" presId="urn:microsoft.com/office/officeart/2005/8/layout/hProcess4"/>
    <dgm:cxn modelId="{9120DBF1-C4AD-4A14-BC35-843D443F1D30}" type="presParOf" srcId="{845516D1-1777-4DBA-92BD-1359FE8EC0A3}" destId="{4A564FCE-8862-4147-A92E-5A8548459991}" srcOrd="2" destOrd="0" presId="urn:microsoft.com/office/officeart/2005/8/layout/hProcess4"/>
    <dgm:cxn modelId="{DB0B248A-827C-4599-B614-6EA57F0F1C69}" type="presParOf" srcId="{845516D1-1777-4DBA-92BD-1359FE8EC0A3}" destId="{E86C6C6F-722C-4DAD-9B89-BDC80EBC6E1F}" srcOrd="3" destOrd="0" presId="urn:microsoft.com/office/officeart/2005/8/layout/hProcess4"/>
    <dgm:cxn modelId="{D41FC1D8-DF86-4BB2-8A8A-A69742935113}" type="presParOf" srcId="{845516D1-1777-4DBA-92BD-1359FE8EC0A3}" destId="{2005F836-8C57-4502-9211-10B472412BB8}" srcOrd="4" destOrd="0" presId="urn:microsoft.com/office/officeart/2005/8/layout/hProcess4"/>
    <dgm:cxn modelId="{6E95FA77-7411-466E-8C92-D728740AD345}" type="presParOf" srcId="{BD79A356-BA64-428A-A843-F21265B46F2E}" destId="{5762CD9E-74C0-4FE2-9CEF-2E0BB052FF6A}" srcOrd="1" destOrd="0" presId="urn:microsoft.com/office/officeart/2005/8/layout/hProcess4"/>
    <dgm:cxn modelId="{F5284A05-6FEE-4761-954B-F1E4429CE270}" type="presParOf" srcId="{BD79A356-BA64-428A-A843-F21265B46F2E}" destId="{162D68E4-B446-4C99-B1FF-1960E81F0157}" srcOrd="2" destOrd="0" presId="urn:microsoft.com/office/officeart/2005/8/layout/hProcess4"/>
    <dgm:cxn modelId="{D700E566-1E5A-4416-B7D0-C0FFA41215BC}" type="presParOf" srcId="{162D68E4-B446-4C99-B1FF-1960E81F0157}" destId="{5C085395-07CB-456C-97C4-71E862F652F6}" srcOrd="0" destOrd="0" presId="urn:microsoft.com/office/officeart/2005/8/layout/hProcess4"/>
    <dgm:cxn modelId="{23C1E8FF-325B-4FFB-9451-B8D391246E0C}" type="presParOf" srcId="{162D68E4-B446-4C99-B1FF-1960E81F0157}" destId="{63507EF6-3F1E-40C5-B4E7-6DBE7F83DED7}" srcOrd="1" destOrd="0" presId="urn:microsoft.com/office/officeart/2005/8/layout/hProcess4"/>
    <dgm:cxn modelId="{C0C063B7-7CEB-4A59-B78F-979A676EE9F7}" type="presParOf" srcId="{162D68E4-B446-4C99-B1FF-1960E81F0157}" destId="{094F4D1E-C837-4A3B-92E7-4D685ED711B5}" srcOrd="2" destOrd="0" presId="urn:microsoft.com/office/officeart/2005/8/layout/hProcess4"/>
    <dgm:cxn modelId="{3FD6AB50-3236-4739-AD04-129E634B8642}" type="presParOf" srcId="{162D68E4-B446-4C99-B1FF-1960E81F0157}" destId="{263F7DF1-D805-4DBC-ABE9-65CE1999AFF2}" srcOrd="3" destOrd="0" presId="urn:microsoft.com/office/officeart/2005/8/layout/hProcess4"/>
    <dgm:cxn modelId="{8AE4E8F6-0DAC-47ED-AE24-5F72E7E29C47}" type="presParOf" srcId="{162D68E4-B446-4C99-B1FF-1960E81F0157}" destId="{B94CF90F-FDF2-4AA2-8B64-A86EA8BA818E}" srcOrd="4" destOrd="0" presId="urn:microsoft.com/office/officeart/2005/8/layout/hProcess4"/>
    <dgm:cxn modelId="{03323617-D0FE-4334-9826-BC9BC8E3572A}" type="presParOf" srcId="{BD79A356-BA64-428A-A843-F21265B46F2E}" destId="{A2418F3E-32B2-4151-86F4-AD4EDB18DE14}" srcOrd="3" destOrd="0" presId="urn:microsoft.com/office/officeart/2005/8/layout/hProcess4"/>
    <dgm:cxn modelId="{ABA01032-DA25-4B29-A663-70A151B0F6FE}" type="presParOf" srcId="{BD79A356-BA64-428A-A843-F21265B46F2E}" destId="{A3773A0C-1414-49B8-B395-286D2F8DF751}" srcOrd="4" destOrd="0" presId="urn:microsoft.com/office/officeart/2005/8/layout/hProcess4"/>
    <dgm:cxn modelId="{8B00EA09-94D3-4336-9705-84F2F21056E1}" type="presParOf" srcId="{A3773A0C-1414-49B8-B395-286D2F8DF751}" destId="{5599B65B-8F16-4293-9BC3-0DAF146ECCEE}" srcOrd="0" destOrd="0" presId="urn:microsoft.com/office/officeart/2005/8/layout/hProcess4"/>
    <dgm:cxn modelId="{871541DF-F62C-41C3-A90F-48E8EC6407BD}" type="presParOf" srcId="{A3773A0C-1414-49B8-B395-286D2F8DF751}" destId="{B65DF2A1-C4F7-4064-9439-EA682350C4A0}" srcOrd="1" destOrd="0" presId="urn:microsoft.com/office/officeart/2005/8/layout/hProcess4"/>
    <dgm:cxn modelId="{DE69E803-CFF3-4534-BB45-B6E4EDC98638}" type="presParOf" srcId="{A3773A0C-1414-49B8-B395-286D2F8DF751}" destId="{C402D82F-9221-4A62-B2D3-F1A602EB215B}" srcOrd="2" destOrd="0" presId="urn:microsoft.com/office/officeart/2005/8/layout/hProcess4"/>
    <dgm:cxn modelId="{9A766B71-5A7A-4363-AD02-779A4C7C975C}" type="presParOf" srcId="{A3773A0C-1414-49B8-B395-286D2F8DF751}" destId="{81E40859-2589-4154-A22E-BC3EAE89006A}" srcOrd="3" destOrd="0" presId="urn:microsoft.com/office/officeart/2005/8/layout/hProcess4"/>
    <dgm:cxn modelId="{4861F37D-258D-4699-834B-509D3952C8B5}" type="presParOf" srcId="{A3773A0C-1414-49B8-B395-286D2F8DF751}" destId="{E1F70CB5-A07B-4ED1-89C8-14DCDB913E6B}" srcOrd="4" destOrd="0" presId="urn:microsoft.com/office/officeart/2005/8/layout/hProcess4"/>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52B6B8-9AB4-4153-8A54-405BC3DE4547}">
      <dsp:nvSpPr>
        <dsp:cNvPr id="0" name=""/>
        <dsp:cNvSpPr/>
      </dsp:nvSpPr>
      <dsp:spPr>
        <a:xfrm>
          <a:off x="-1038119" y="-163768"/>
          <a:ext cx="1248288" cy="1248288"/>
        </a:xfrm>
        <a:prstGeom prst="blockArc">
          <a:avLst>
            <a:gd name="adj1" fmla="val 18900000"/>
            <a:gd name="adj2" fmla="val 2700000"/>
            <a:gd name="adj3" fmla="val 1730"/>
          </a:avLst>
        </a:pr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320AB9-F77B-440B-AAB2-C9324166750B}">
      <dsp:nvSpPr>
        <dsp:cNvPr id="0" name=""/>
        <dsp:cNvSpPr/>
      </dsp:nvSpPr>
      <dsp:spPr>
        <a:xfrm>
          <a:off x="134964" y="92075"/>
          <a:ext cx="1821643" cy="184150"/>
        </a:xfrm>
        <a:prstGeom prst="rect">
          <a:avLst/>
        </a:prstGeom>
        <a:solidFill>
          <a:schemeClr val="accent5">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6169" tIns="22860" rIns="22860" bIns="22860" numCol="1" spcCol="1270" anchor="ctr" anchorCtr="0">
          <a:noAutofit/>
        </a:bodyPr>
        <a:lstStyle/>
        <a:p>
          <a:pPr lvl="0" algn="l" defTabSz="400050">
            <a:lnSpc>
              <a:spcPct val="90000"/>
            </a:lnSpc>
            <a:spcBef>
              <a:spcPct val="0"/>
            </a:spcBef>
            <a:spcAft>
              <a:spcPct val="35000"/>
            </a:spcAft>
          </a:pPr>
          <a:r>
            <a:rPr lang="en-GB" sz="900" kern="1200"/>
            <a:t>Blood G</a:t>
          </a:r>
          <a:r>
            <a:rPr lang="en-GB" sz="900" b="1" kern="1200"/>
            <a:t>lucoce</a:t>
          </a:r>
          <a:r>
            <a:rPr lang="en-GB" sz="900" kern="1200"/>
            <a:t> Level</a:t>
          </a:r>
          <a:endParaRPr lang="en-US" sz="900" kern="1200"/>
        </a:p>
      </dsp:txBody>
      <dsp:txXfrm>
        <a:off x="134964" y="92075"/>
        <a:ext cx="1821643" cy="184150"/>
      </dsp:txXfrm>
    </dsp:sp>
    <dsp:sp modelId="{D8A9F9D6-3400-4AE6-BEBE-8312A3C83FBB}">
      <dsp:nvSpPr>
        <dsp:cNvPr id="0" name=""/>
        <dsp:cNvSpPr/>
      </dsp:nvSpPr>
      <dsp:spPr>
        <a:xfrm>
          <a:off x="19870" y="69056"/>
          <a:ext cx="230187" cy="230187"/>
        </a:xfrm>
        <a:prstGeom prst="ellipse">
          <a:avLst/>
        </a:prstGeom>
        <a:solidFill>
          <a:schemeClr val="lt1">
            <a:hueOff val="0"/>
            <a:satOff val="0"/>
            <a:lumOff val="0"/>
            <a:alphaOff val="0"/>
          </a:schemeClr>
        </a:solidFill>
        <a:ln w="12700" cap="flat" cmpd="sng" algn="ctr">
          <a:solidFill>
            <a:schemeClr val="accent5">
              <a:lumMod val="50000"/>
            </a:schemeClr>
          </a:solidFill>
          <a:prstDash val="solid"/>
          <a:miter lim="800000"/>
        </a:ln>
        <a:effectLst/>
      </dsp:spPr>
      <dsp:style>
        <a:lnRef idx="2">
          <a:scrgbClr r="0" g="0" b="0"/>
        </a:lnRef>
        <a:fillRef idx="1">
          <a:scrgbClr r="0" g="0" b="0"/>
        </a:fillRef>
        <a:effectRef idx="0">
          <a:scrgbClr r="0" g="0" b="0"/>
        </a:effectRef>
        <a:fontRef idx="minor"/>
      </dsp:style>
    </dsp:sp>
    <dsp:sp modelId="{01C80BFF-5058-426D-BAB0-0593E1729567}">
      <dsp:nvSpPr>
        <dsp:cNvPr id="0" name=""/>
        <dsp:cNvSpPr/>
      </dsp:nvSpPr>
      <dsp:spPr>
        <a:xfrm>
          <a:off x="201902" y="368300"/>
          <a:ext cx="1754705" cy="184150"/>
        </a:xfrm>
        <a:prstGeom prst="rect">
          <a:avLst/>
        </a:prstGeom>
        <a:solidFill>
          <a:schemeClr val="accent6">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6169" tIns="22860" rIns="22860" bIns="22860" numCol="1" spcCol="1270" anchor="ctr" anchorCtr="0">
          <a:noAutofit/>
        </a:bodyPr>
        <a:lstStyle/>
        <a:p>
          <a:pPr lvl="0" algn="l" defTabSz="400050">
            <a:lnSpc>
              <a:spcPct val="90000"/>
            </a:lnSpc>
            <a:spcBef>
              <a:spcPct val="0"/>
            </a:spcBef>
            <a:spcAft>
              <a:spcPct val="35000"/>
            </a:spcAft>
          </a:pPr>
          <a:r>
            <a:rPr lang="en-GB" sz="900" kern="1200"/>
            <a:t>Blood Oxygen Saturation</a:t>
          </a:r>
          <a:endParaRPr lang="en-US" sz="900" kern="1200"/>
        </a:p>
      </dsp:txBody>
      <dsp:txXfrm>
        <a:off x="201902" y="368300"/>
        <a:ext cx="1754705" cy="184150"/>
      </dsp:txXfrm>
    </dsp:sp>
    <dsp:sp modelId="{A3A0DFB0-53BD-42FF-8C8C-76B45ABA1FBC}">
      <dsp:nvSpPr>
        <dsp:cNvPr id="0" name=""/>
        <dsp:cNvSpPr/>
      </dsp:nvSpPr>
      <dsp:spPr>
        <a:xfrm>
          <a:off x="86808" y="345281"/>
          <a:ext cx="230187" cy="230187"/>
        </a:xfrm>
        <a:prstGeom prst="ellipse">
          <a:avLst/>
        </a:prstGeom>
        <a:solidFill>
          <a:schemeClr val="lt1">
            <a:hueOff val="0"/>
            <a:satOff val="0"/>
            <a:lumOff val="0"/>
            <a:alphaOff val="0"/>
          </a:schemeClr>
        </a:solidFill>
        <a:ln w="12700" cap="flat" cmpd="sng" algn="ctr">
          <a:solidFill>
            <a:schemeClr val="accent6">
              <a:lumMod val="50000"/>
            </a:schemeClr>
          </a:solidFill>
          <a:prstDash val="solid"/>
          <a:miter lim="800000"/>
        </a:ln>
        <a:effectLst/>
      </dsp:spPr>
      <dsp:style>
        <a:lnRef idx="2">
          <a:scrgbClr r="0" g="0" b="0"/>
        </a:lnRef>
        <a:fillRef idx="1">
          <a:scrgbClr r="0" g="0" b="0"/>
        </a:fillRef>
        <a:effectRef idx="0">
          <a:scrgbClr r="0" g="0" b="0"/>
        </a:effectRef>
        <a:fontRef idx="minor"/>
      </dsp:style>
    </dsp:sp>
    <dsp:sp modelId="{A2C30FB6-D22A-4D3F-B445-BCD63704E457}">
      <dsp:nvSpPr>
        <dsp:cNvPr id="0" name=""/>
        <dsp:cNvSpPr/>
      </dsp:nvSpPr>
      <dsp:spPr>
        <a:xfrm>
          <a:off x="134964" y="644525"/>
          <a:ext cx="1821643" cy="184150"/>
        </a:xfrm>
        <a:prstGeom prst="rect">
          <a:avLst/>
        </a:prstGeom>
        <a:solidFill>
          <a:schemeClr val="accent2">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6169" tIns="22860" rIns="22860" bIns="22860" numCol="1" spcCol="1270" anchor="ctr" anchorCtr="0">
          <a:noAutofit/>
        </a:bodyPr>
        <a:lstStyle/>
        <a:p>
          <a:pPr lvl="0" algn="l" defTabSz="400050">
            <a:lnSpc>
              <a:spcPct val="90000"/>
            </a:lnSpc>
            <a:spcBef>
              <a:spcPct val="0"/>
            </a:spcBef>
            <a:spcAft>
              <a:spcPct val="35000"/>
            </a:spcAft>
          </a:pPr>
          <a:r>
            <a:rPr lang="en-GB" sz="900" kern="1200"/>
            <a:t>Heart Rate &amp; Body Temp.</a:t>
          </a:r>
          <a:endParaRPr lang="en-US" sz="900" kern="1200"/>
        </a:p>
      </dsp:txBody>
      <dsp:txXfrm>
        <a:off x="134964" y="644525"/>
        <a:ext cx="1821643" cy="184150"/>
      </dsp:txXfrm>
    </dsp:sp>
    <dsp:sp modelId="{E7EA897C-1CF6-4807-9761-F8D69428F335}">
      <dsp:nvSpPr>
        <dsp:cNvPr id="0" name=""/>
        <dsp:cNvSpPr/>
      </dsp:nvSpPr>
      <dsp:spPr>
        <a:xfrm>
          <a:off x="19870" y="621506"/>
          <a:ext cx="230187" cy="230187"/>
        </a:xfrm>
        <a:prstGeom prst="ellipse">
          <a:avLst/>
        </a:prstGeom>
        <a:solidFill>
          <a:schemeClr val="lt1">
            <a:hueOff val="0"/>
            <a:satOff val="0"/>
            <a:lumOff val="0"/>
            <a:alphaOff val="0"/>
          </a:schemeClr>
        </a:solidFill>
        <a:ln w="12700" cap="flat" cmpd="sng" algn="ctr">
          <a:solidFill>
            <a:schemeClr val="accent2">
              <a:lumMod val="5000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B53F87C-FC17-4CCC-A4D7-5316B839C3F3}">
      <dsp:nvSpPr>
        <dsp:cNvPr id="0" name=""/>
        <dsp:cNvSpPr/>
      </dsp:nvSpPr>
      <dsp:spPr>
        <a:xfrm>
          <a:off x="0" y="0"/>
          <a:ext cx="3970762" cy="254317"/>
        </a:xfrm>
        <a:prstGeom prst="roundRect">
          <a:avLst>
            <a:gd name="adj" fmla="val 10000"/>
          </a:avLst>
        </a:prstGeom>
        <a:solidFill>
          <a:schemeClr val="accent2">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0" i="0" kern="1200">
              <a:solidFill>
                <a:schemeClr val="tx1"/>
              </a:solidFill>
              <a:latin typeface="Times New Roman" panose="02020603050405020304" pitchFamily="18" charset="0"/>
              <a:cs typeface="Times New Roman" panose="02020603050405020304" pitchFamily="18" charset="0"/>
            </a:rPr>
            <a:t>Software Engineering Requirements</a:t>
          </a:r>
        </a:p>
      </dsp:txBody>
      <dsp:txXfrm>
        <a:off x="7449" y="7449"/>
        <a:ext cx="3666578" cy="239419"/>
      </dsp:txXfrm>
    </dsp:sp>
    <dsp:sp modelId="{2634C683-E0B6-4D6E-A470-4E168CFF08B2}">
      <dsp:nvSpPr>
        <dsp:cNvPr id="0" name=""/>
        <dsp:cNvSpPr/>
      </dsp:nvSpPr>
      <dsp:spPr>
        <a:xfrm>
          <a:off x="296518" y="289639"/>
          <a:ext cx="3970762" cy="254317"/>
        </a:xfrm>
        <a:prstGeom prst="roundRect">
          <a:avLst>
            <a:gd name="adj" fmla="val 10000"/>
          </a:avLst>
        </a:prstGeom>
        <a:solidFill>
          <a:schemeClr val="accent3">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0" i="0" kern="1200">
              <a:solidFill>
                <a:schemeClr val="tx1"/>
              </a:solidFill>
              <a:latin typeface="Times New Roman" panose="02020603050405020304" pitchFamily="18" charset="0"/>
              <a:cs typeface="Times New Roman" panose="02020603050405020304" pitchFamily="18" charset="0"/>
            </a:rPr>
            <a:t>System Analysis &amp; Design</a:t>
          </a:r>
        </a:p>
      </dsp:txBody>
      <dsp:txXfrm>
        <a:off x="303967" y="297088"/>
        <a:ext cx="3494040" cy="239419"/>
      </dsp:txXfrm>
    </dsp:sp>
    <dsp:sp modelId="{71F4C321-0FEB-4B58-BAAC-270B77806DFF}">
      <dsp:nvSpPr>
        <dsp:cNvPr id="0" name=""/>
        <dsp:cNvSpPr/>
      </dsp:nvSpPr>
      <dsp:spPr>
        <a:xfrm>
          <a:off x="593036" y="579278"/>
          <a:ext cx="3970762" cy="254317"/>
        </a:xfrm>
        <a:prstGeom prst="roundRect">
          <a:avLst>
            <a:gd name="adj" fmla="val 10000"/>
          </a:avLst>
        </a:prstGeom>
        <a:solidFill>
          <a:schemeClr val="accent4">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0" i="0" kern="1200">
              <a:solidFill>
                <a:schemeClr val="tx1"/>
              </a:solidFill>
              <a:latin typeface="Times New Roman" panose="02020603050405020304" pitchFamily="18" charset="0"/>
              <a:cs typeface="Times New Roman" panose="02020603050405020304" pitchFamily="18" charset="0"/>
            </a:rPr>
            <a:t>Interface Designs (GUI)</a:t>
          </a:r>
        </a:p>
      </dsp:txBody>
      <dsp:txXfrm>
        <a:off x="600485" y="586727"/>
        <a:ext cx="3494040" cy="239419"/>
      </dsp:txXfrm>
    </dsp:sp>
    <dsp:sp modelId="{D95AC4B0-EFFD-4AED-9CFE-C9E3C9240FDB}">
      <dsp:nvSpPr>
        <dsp:cNvPr id="0" name=""/>
        <dsp:cNvSpPr/>
      </dsp:nvSpPr>
      <dsp:spPr>
        <a:xfrm>
          <a:off x="889554" y="868918"/>
          <a:ext cx="3970762" cy="254317"/>
        </a:xfrm>
        <a:prstGeom prst="roundRect">
          <a:avLst>
            <a:gd name="adj" fmla="val 10000"/>
          </a:avLst>
        </a:prstGeom>
        <a:solidFill>
          <a:schemeClr val="accent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0" i="0" kern="1200">
              <a:solidFill>
                <a:schemeClr val="tx1"/>
              </a:solidFill>
              <a:latin typeface="Times New Roman" panose="02020603050405020304" pitchFamily="18" charset="0"/>
              <a:cs typeface="Times New Roman" panose="02020603050405020304" pitchFamily="18" charset="0"/>
            </a:rPr>
            <a:t>Implemntation</a:t>
          </a:r>
        </a:p>
      </dsp:txBody>
      <dsp:txXfrm>
        <a:off x="897003" y="876367"/>
        <a:ext cx="3494040" cy="239419"/>
      </dsp:txXfrm>
    </dsp:sp>
    <dsp:sp modelId="{99397321-9AC2-4D4B-B8FE-4D7668ED04D3}">
      <dsp:nvSpPr>
        <dsp:cNvPr id="0" name=""/>
        <dsp:cNvSpPr/>
      </dsp:nvSpPr>
      <dsp:spPr>
        <a:xfrm>
          <a:off x="1186072" y="1158557"/>
          <a:ext cx="3970762" cy="254317"/>
        </a:xfrm>
        <a:prstGeom prst="roundRect">
          <a:avLst>
            <a:gd name="adj" fmla="val 10000"/>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0" i="0" kern="1200">
              <a:solidFill>
                <a:schemeClr val="tx1"/>
              </a:solidFill>
              <a:latin typeface="Times New Roman" panose="02020603050405020304" pitchFamily="18" charset="0"/>
              <a:cs typeface="Times New Roman" panose="02020603050405020304" pitchFamily="18" charset="0"/>
            </a:rPr>
            <a:t>System Testing &amp; Evaluation</a:t>
          </a:r>
        </a:p>
      </dsp:txBody>
      <dsp:txXfrm>
        <a:off x="1193521" y="1166006"/>
        <a:ext cx="3494040" cy="239419"/>
      </dsp:txXfrm>
    </dsp:sp>
    <dsp:sp modelId="{00ACB6B7-9D6C-4AF1-8A06-245150541256}">
      <dsp:nvSpPr>
        <dsp:cNvPr id="0" name=""/>
        <dsp:cNvSpPr/>
      </dsp:nvSpPr>
      <dsp:spPr>
        <a:xfrm>
          <a:off x="3805456" y="185793"/>
          <a:ext cx="165306" cy="165306"/>
        </a:xfrm>
        <a:prstGeom prst="downArrow">
          <a:avLst>
            <a:gd name="adj1" fmla="val 55000"/>
            <a:gd name="adj2" fmla="val 45000"/>
          </a:avLst>
        </a:prstGeom>
        <a:solidFill>
          <a:schemeClr val="accent2">
            <a:lumMod val="20000"/>
            <a:lumOff val="80000"/>
            <a:alpha val="9000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endParaRPr lang="en-US" sz="700" kern="1200"/>
        </a:p>
      </dsp:txBody>
      <dsp:txXfrm>
        <a:off x="3842650" y="185793"/>
        <a:ext cx="90918" cy="124393"/>
      </dsp:txXfrm>
    </dsp:sp>
    <dsp:sp modelId="{B914A8E2-CBE8-4B14-B1F2-BB4486876C89}">
      <dsp:nvSpPr>
        <dsp:cNvPr id="0" name=""/>
        <dsp:cNvSpPr/>
      </dsp:nvSpPr>
      <dsp:spPr>
        <a:xfrm>
          <a:off x="4101974" y="475432"/>
          <a:ext cx="165306" cy="165306"/>
        </a:xfrm>
        <a:prstGeom prst="downArrow">
          <a:avLst>
            <a:gd name="adj1" fmla="val 55000"/>
            <a:gd name="adj2" fmla="val 45000"/>
          </a:avLst>
        </a:prstGeom>
        <a:solidFill>
          <a:schemeClr val="accent4">
            <a:lumMod val="20000"/>
            <a:lumOff val="80000"/>
            <a:alpha val="9000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endParaRPr lang="en-US" sz="700" kern="1200"/>
        </a:p>
      </dsp:txBody>
      <dsp:txXfrm>
        <a:off x="4139168" y="475432"/>
        <a:ext cx="90918" cy="124393"/>
      </dsp:txXfrm>
    </dsp:sp>
    <dsp:sp modelId="{7452F580-A66F-4ECF-BE74-24AD8C067A7B}">
      <dsp:nvSpPr>
        <dsp:cNvPr id="0" name=""/>
        <dsp:cNvSpPr/>
      </dsp:nvSpPr>
      <dsp:spPr>
        <a:xfrm>
          <a:off x="4398492" y="760833"/>
          <a:ext cx="165306" cy="165306"/>
        </a:xfrm>
        <a:prstGeom prst="downArrow">
          <a:avLst>
            <a:gd name="adj1" fmla="val 55000"/>
            <a:gd name="adj2" fmla="val 45000"/>
          </a:avLst>
        </a:prstGeom>
        <a:solidFill>
          <a:schemeClr val="accent5">
            <a:lumMod val="20000"/>
            <a:lumOff val="80000"/>
            <a:alpha val="9000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endParaRPr lang="en-US" sz="700" kern="1200"/>
        </a:p>
      </dsp:txBody>
      <dsp:txXfrm>
        <a:off x="4435686" y="760833"/>
        <a:ext cx="90918" cy="124393"/>
      </dsp:txXfrm>
    </dsp:sp>
    <dsp:sp modelId="{D4D57200-1FF3-4194-AE32-5641E26EA459}">
      <dsp:nvSpPr>
        <dsp:cNvPr id="0" name=""/>
        <dsp:cNvSpPr/>
      </dsp:nvSpPr>
      <dsp:spPr>
        <a:xfrm>
          <a:off x="4695010" y="1053298"/>
          <a:ext cx="165306" cy="165306"/>
        </a:xfrm>
        <a:prstGeom prst="downArrow">
          <a:avLst>
            <a:gd name="adj1" fmla="val 55000"/>
            <a:gd name="adj2" fmla="val 45000"/>
          </a:avLst>
        </a:prstGeom>
        <a:solidFill>
          <a:schemeClr val="accent6">
            <a:lumMod val="20000"/>
            <a:lumOff val="80000"/>
            <a:alpha val="9000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endParaRPr lang="en-US" sz="700" kern="1200"/>
        </a:p>
      </dsp:txBody>
      <dsp:txXfrm>
        <a:off x="4732204" y="1053298"/>
        <a:ext cx="90918" cy="124393"/>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92EE7A-658C-4A8A-9C95-339309BF9BA7}">
      <dsp:nvSpPr>
        <dsp:cNvPr id="0" name=""/>
        <dsp:cNvSpPr/>
      </dsp:nvSpPr>
      <dsp:spPr>
        <a:xfrm>
          <a:off x="943224" y="316239"/>
          <a:ext cx="782339" cy="607675"/>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t" anchorCtr="0">
          <a:noAutofit/>
        </a:bodyPr>
        <a:lstStyle/>
        <a:p>
          <a:pPr marL="57150" lvl="1" indent="-57150" algn="l" defTabSz="444500">
            <a:lnSpc>
              <a:spcPct val="90000"/>
            </a:lnSpc>
            <a:spcBef>
              <a:spcPct val="0"/>
            </a:spcBef>
            <a:spcAft>
              <a:spcPct val="15000"/>
            </a:spcAft>
            <a:buChar char="••"/>
          </a:pPr>
          <a:r>
            <a:rPr lang="en-US" sz="1000" kern="1200"/>
            <a:t>Sensor</a:t>
          </a:r>
        </a:p>
        <a:p>
          <a:pPr marL="57150" lvl="1" indent="-57150" algn="l" defTabSz="444500">
            <a:lnSpc>
              <a:spcPct val="90000"/>
            </a:lnSpc>
            <a:spcBef>
              <a:spcPct val="0"/>
            </a:spcBef>
            <a:spcAft>
              <a:spcPct val="15000"/>
            </a:spcAft>
            <a:buChar char="••"/>
          </a:pPr>
          <a:r>
            <a:rPr lang="en-US" sz="1000" kern="1200"/>
            <a:t>information</a:t>
          </a:r>
        </a:p>
      </dsp:txBody>
      <dsp:txXfrm>
        <a:off x="957208" y="330223"/>
        <a:ext cx="754371" cy="449491"/>
      </dsp:txXfrm>
    </dsp:sp>
    <dsp:sp modelId="{5762CD9E-74C0-4FE2-9CEF-2E0BB052FF6A}">
      <dsp:nvSpPr>
        <dsp:cNvPr id="0" name=""/>
        <dsp:cNvSpPr/>
      </dsp:nvSpPr>
      <dsp:spPr>
        <a:xfrm>
          <a:off x="1350501" y="317329"/>
          <a:ext cx="1006317" cy="1006317"/>
        </a:xfrm>
        <a:prstGeom prst="leftCircularArrow">
          <a:avLst>
            <a:gd name="adj1" fmla="val 5061"/>
            <a:gd name="adj2" fmla="val 652304"/>
            <a:gd name="adj3" fmla="val 2538438"/>
            <a:gd name="adj4" fmla="val 9135112"/>
            <a:gd name="adj5" fmla="val 5904"/>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86C6C6F-722C-4DAD-9B89-BDC80EBC6E1F}">
      <dsp:nvSpPr>
        <dsp:cNvPr id="0" name=""/>
        <dsp:cNvSpPr/>
      </dsp:nvSpPr>
      <dsp:spPr>
        <a:xfrm>
          <a:off x="1129738" y="818765"/>
          <a:ext cx="654901" cy="210299"/>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lvl="0" algn="ctr" defTabSz="533400">
            <a:lnSpc>
              <a:spcPct val="90000"/>
            </a:lnSpc>
            <a:spcBef>
              <a:spcPct val="0"/>
            </a:spcBef>
            <a:spcAft>
              <a:spcPct val="35000"/>
            </a:spcAft>
          </a:pPr>
          <a:r>
            <a:rPr lang="en-US" sz="1200" kern="1200"/>
            <a:t>Patient</a:t>
          </a:r>
        </a:p>
      </dsp:txBody>
      <dsp:txXfrm>
        <a:off x="1135897" y="824924"/>
        <a:ext cx="642583" cy="197981"/>
      </dsp:txXfrm>
    </dsp:sp>
    <dsp:sp modelId="{63507EF6-3F1E-40C5-B4E7-6DBE7F83DED7}">
      <dsp:nvSpPr>
        <dsp:cNvPr id="0" name=""/>
        <dsp:cNvSpPr/>
      </dsp:nvSpPr>
      <dsp:spPr>
        <a:xfrm>
          <a:off x="2027145" y="316239"/>
          <a:ext cx="736763" cy="607675"/>
        </a:xfrm>
        <a:prstGeom prst="roundRect">
          <a:avLst>
            <a:gd name="adj" fmla="val 10000"/>
          </a:avLst>
        </a:prstGeom>
        <a:solidFill>
          <a:schemeClr val="lt1">
            <a:alpha val="90000"/>
            <a:hueOff val="0"/>
            <a:satOff val="0"/>
            <a:lumOff val="0"/>
            <a:alphaOff val="0"/>
          </a:schemeClr>
        </a:solidFill>
        <a:ln w="12700" cap="flat" cmpd="sng" algn="ctr">
          <a:solidFill>
            <a:schemeClr val="accent2">
              <a:lumMod val="5000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t" anchorCtr="0">
          <a:noAutofit/>
        </a:bodyPr>
        <a:lstStyle/>
        <a:p>
          <a:pPr marL="57150" lvl="1" indent="-57150" algn="l" defTabSz="444500">
            <a:lnSpc>
              <a:spcPct val="90000"/>
            </a:lnSpc>
            <a:spcBef>
              <a:spcPct val="0"/>
            </a:spcBef>
            <a:spcAft>
              <a:spcPct val="15000"/>
            </a:spcAft>
            <a:buChar char="••"/>
          </a:pPr>
          <a:r>
            <a:rPr lang="en-US" sz="1000" kern="1200"/>
            <a:t>Filtring</a:t>
          </a:r>
        </a:p>
        <a:p>
          <a:pPr marL="57150" lvl="1" indent="-57150" algn="l" defTabSz="444500">
            <a:lnSpc>
              <a:spcPct val="90000"/>
            </a:lnSpc>
            <a:spcBef>
              <a:spcPct val="0"/>
            </a:spcBef>
            <a:spcAft>
              <a:spcPct val="15000"/>
            </a:spcAft>
            <a:buChar char="••"/>
          </a:pPr>
          <a:r>
            <a:rPr lang="en-US" sz="1000" kern="1200"/>
            <a:t>Analysing</a:t>
          </a:r>
        </a:p>
      </dsp:txBody>
      <dsp:txXfrm>
        <a:off x="2041129" y="460439"/>
        <a:ext cx="708795" cy="449491"/>
      </dsp:txXfrm>
    </dsp:sp>
    <dsp:sp modelId="{A2418F3E-32B2-4151-86F4-AD4EDB18DE14}">
      <dsp:nvSpPr>
        <dsp:cNvPr id="0" name=""/>
        <dsp:cNvSpPr/>
      </dsp:nvSpPr>
      <dsp:spPr>
        <a:xfrm>
          <a:off x="2398608" y="-119619"/>
          <a:ext cx="1099995" cy="1099995"/>
        </a:xfrm>
        <a:prstGeom prst="circularArrow">
          <a:avLst>
            <a:gd name="adj1" fmla="val 4630"/>
            <a:gd name="adj2" fmla="val 590399"/>
            <a:gd name="adj3" fmla="val 19234090"/>
            <a:gd name="adj4" fmla="val 12575511"/>
            <a:gd name="adj5" fmla="val 5401"/>
          </a:avLst>
        </a:prstGeom>
        <a:solidFill>
          <a:schemeClr val="accent2">
            <a:lumMod val="50000"/>
          </a:schemeClr>
        </a:solidFill>
        <a:ln>
          <a:noFill/>
        </a:ln>
        <a:effectLst/>
      </dsp:spPr>
      <dsp:style>
        <a:lnRef idx="0">
          <a:scrgbClr r="0" g="0" b="0"/>
        </a:lnRef>
        <a:fillRef idx="1">
          <a:scrgbClr r="0" g="0" b="0"/>
        </a:fillRef>
        <a:effectRef idx="0">
          <a:scrgbClr r="0" g="0" b="0"/>
        </a:effectRef>
        <a:fontRef idx="minor">
          <a:schemeClr val="lt1"/>
        </a:fontRef>
      </dsp:style>
    </dsp:sp>
    <dsp:sp modelId="{263F7DF1-D805-4DBC-ABE9-65CE1999AFF2}">
      <dsp:nvSpPr>
        <dsp:cNvPr id="0" name=""/>
        <dsp:cNvSpPr/>
      </dsp:nvSpPr>
      <dsp:spPr>
        <a:xfrm>
          <a:off x="2190871" y="186023"/>
          <a:ext cx="654901" cy="260432"/>
        </a:xfrm>
        <a:prstGeom prst="roundRect">
          <a:avLst>
            <a:gd name="adj" fmla="val 10000"/>
          </a:avLst>
        </a:prstGeom>
        <a:solidFill>
          <a:schemeClr val="accent2">
            <a:lumMod val="5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lvl="0" algn="ctr" defTabSz="622300">
            <a:lnSpc>
              <a:spcPct val="90000"/>
            </a:lnSpc>
            <a:spcBef>
              <a:spcPct val="0"/>
            </a:spcBef>
            <a:spcAft>
              <a:spcPct val="35000"/>
            </a:spcAft>
          </a:pPr>
          <a:r>
            <a:rPr lang="en-US" sz="1400" kern="1200"/>
            <a:t>Data</a:t>
          </a:r>
        </a:p>
      </dsp:txBody>
      <dsp:txXfrm>
        <a:off x="2198499" y="193651"/>
        <a:ext cx="639645" cy="245176"/>
      </dsp:txXfrm>
    </dsp:sp>
    <dsp:sp modelId="{B65DF2A1-C4F7-4064-9439-EA682350C4A0}">
      <dsp:nvSpPr>
        <dsp:cNvPr id="0" name=""/>
        <dsp:cNvSpPr/>
      </dsp:nvSpPr>
      <dsp:spPr>
        <a:xfrm>
          <a:off x="3088278" y="316239"/>
          <a:ext cx="736763" cy="607675"/>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7353345"/>
              <a:satOff val="-10228"/>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t" anchorCtr="0">
          <a:noAutofit/>
        </a:bodyPr>
        <a:lstStyle/>
        <a:p>
          <a:pPr marL="57150" lvl="1" indent="-57150" algn="l" defTabSz="444500">
            <a:lnSpc>
              <a:spcPct val="90000"/>
            </a:lnSpc>
            <a:spcBef>
              <a:spcPct val="0"/>
            </a:spcBef>
            <a:spcAft>
              <a:spcPct val="15000"/>
            </a:spcAft>
            <a:buChar char="••"/>
          </a:pPr>
          <a:r>
            <a:rPr lang="en-US" sz="1000" kern="1200"/>
            <a:t>Monitring</a:t>
          </a:r>
        </a:p>
        <a:p>
          <a:pPr marL="57150" lvl="1" indent="-57150" algn="l" defTabSz="444500">
            <a:lnSpc>
              <a:spcPct val="90000"/>
            </a:lnSpc>
            <a:spcBef>
              <a:spcPct val="0"/>
            </a:spcBef>
            <a:spcAft>
              <a:spcPct val="15000"/>
            </a:spcAft>
            <a:buChar char="••"/>
          </a:pPr>
          <a:r>
            <a:rPr lang="en-US" sz="1000" kern="1200"/>
            <a:t>Assess</a:t>
          </a:r>
        </a:p>
      </dsp:txBody>
      <dsp:txXfrm>
        <a:off x="3102262" y="330223"/>
        <a:ext cx="708795" cy="449491"/>
      </dsp:txXfrm>
    </dsp:sp>
    <dsp:sp modelId="{81E40859-2589-4154-A22E-BC3EAE89006A}">
      <dsp:nvSpPr>
        <dsp:cNvPr id="0" name=""/>
        <dsp:cNvSpPr/>
      </dsp:nvSpPr>
      <dsp:spPr>
        <a:xfrm>
          <a:off x="3252003" y="793699"/>
          <a:ext cx="654901" cy="260432"/>
        </a:xfrm>
        <a:prstGeom prst="roundRect">
          <a:avLst>
            <a:gd name="adj" fmla="val 10000"/>
          </a:avLst>
        </a:prstGeom>
        <a:solidFill>
          <a:schemeClr val="accent5">
            <a:hueOff val="-7353345"/>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lvl="0" algn="ctr" defTabSz="622300">
            <a:lnSpc>
              <a:spcPct val="90000"/>
            </a:lnSpc>
            <a:spcBef>
              <a:spcPct val="0"/>
            </a:spcBef>
            <a:spcAft>
              <a:spcPct val="35000"/>
            </a:spcAft>
          </a:pPr>
          <a:r>
            <a:rPr lang="en-US" sz="1400" kern="1200"/>
            <a:t>Doctor</a:t>
          </a:r>
        </a:p>
      </dsp:txBody>
      <dsp:txXfrm>
        <a:off x="3259631" y="801327"/>
        <a:ext cx="639645" cy="245176"/>
      </dsp:txXfrm>
    </dsp:sp>
  </dsp:spTree>
</dsp:drawing>
</file>

<file path=word/diagrams/layout1.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E0AF92D-FD19-491B-BBBD-C6B082F57EFE}">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4/24/21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A5AB2A1-A5B6-463E-9D33-5561CD848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0</TotalTime>
  <Pages>29</Pages>
  <Words>13055</Words>
  <Characters>74419</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Smart Solution for Elder People Health Monitoring Using Wearable sensors</vt:lpstr>
    </vt:vector>
  </TitlesOfParts>
  <Company>Liverpool John Moores University</Company>
  <LinksUpToDate>false</LinksUpToDate>
  <CharactersWithSpaces>87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rt Healthcare Monitoring System Using Wearable sensors</dc:title>
  <dc:subject/>
  <dc:creator>School of Computing</dc:creator>
  <cp:keywords/>
  <dc:description/>
  <cp:lastModifiedBy>Maher</cp:lastModifiedBy>
  <cp:revision>210</cp:revision>
  <cp:lastPrinted>2019-04-18T07:09:00Z</cp:lastPrinted>
  <dcterms:created xsi:type="dcterms:W3CDTF">2017-04-26T08:59:00Z</dcterms:created>
  <dcterms:modified xsi:type="dcterms:W3CDTF">2019-04-18T07:11:00Z</dcterms:modified>
</cp:coreProperties>
</file>